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r>
        <w:rPr>
          <w:rFonts w:cs="Times New Roman"/>
          <w:position w:val="-1"/>
          <w:szCs w:val="24"/>
          <w:lang w:val="en-AU"/>
        </w:rPr>
        <w:t xml:space="preserve">Diajukan untuk memenuhi </w:t>
      </w:r>
      <w:r w:rsidR="0059605F">
        <w:t xml:space="preserve">memenuhi salah satu syarat mendapatkan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r>
        <w:t>gelar Sarjana Teknik Informatika</w:t>
      </w:r>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r w:rsidRPr="00317B20">
        <w:rPr>
          <w:rFonts w:cs="Times New Roman"/>
          <w:szCs w:val="24"/>
        </w:rPr>
        <w:t xml:space="preserve">Disusun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Alrico Rizki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Studi </w:t>
      </w:r>
      <w:r w:rsidR="002114A3">
        <w:rPr>
          <w:rFonts w:cs="Times New Roman"/>
          <w:sz w:val="28"/>
          <w:szCs w:val="28"/>
        </w:rPr>
        <w:tab/>
      </w:r>
      <w:r w:rsidRPr="00317B20">
        <w:rPr>
          <w:rFonts w:cs="Times New Roman"/>
          <w:sz w:val="28"/>
          <w:szCs w:val="28"/>
        </w:rPr>
        <w:t>: Teknik Informatika</w:t>
      </w:r>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07124ECC" w:rsidR="00765342"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p>
    <w:p w14:paraId="0E530985" w14:textId="74932469" w:rsidR="00765342" w:rsidRDefault="008B3492" w:rsidP="0040291B">
      <w:pPr>
        <w:pStyle w:val="Judul1"/>
        <w:rPr>
          <w:rFonts w:cs="Times New Roman"/>
        </w:rPr>
      </w:pPr>
      <w:bookmarkStart w:id="1" w:name="_Toc156128063"/>
      <w:r>
        <w:lastRenderedPageBreak/>
        <w:t>UCAPAN TERIMA KASIH</w:t>
      </w:r>
      <w:bookmarkEnd w:id="1"/>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r w:rsidRPr="004E438C">
        <w:rPr>
          <w:rFonts w:cs="Times New Roman"/>
          <w:kern w:val="28"/>
          <w:position w:val="-1"/>
          <w:szCs w:val="24"/>
          <w:lang w:val="en-GB"/>
        </w:rPr>
        <w:t>Segala puji bagi Allah SWT yang memberikan taufik dan hidayah-Nya. Terima kasih kepada semua yang telah membantu dan membimbing dalam penulisan laporan tugas akhir</w:t>
      </w:r>
      <w:r>
        <w:rPr>
          <w:rFonts w:cs="Times New Roman"/>
          <w:kern w:val="28"/>
          <w:position w:val="-1"/>
          <w:szCs w:val="24"/>
          <w:lang w:val="en-GB"/>
        </w:rPr>
        <w:t xml:space="preserve"> yang</w:t>
      </w:r>
      <w:r w:rsidRPr="004E438C">
        <w:rPr>
          <w:rFonts w:cs="Times New Roman"/>
          <w:kern w:val="28"/>
          <w:position w:val="-1"/>
          <w:szCs w:val="24"/>
          <w:lang w:val="en-GB"/>
        </w:rPr>
        <w:t xml:space="preserve"> berjudu</w:t>
      </w:r>
      <w:r>
        <w:rPr>
          <w:rFonts w:cs="Times New Roman"/>
          <w:kern w:val="28"/>
          <w:position w:val="-1"/>
          <w:szCs w:val="24"/>
          <w:lang w:val="en-GB"/>
        </w:rPr>
        <w:t>l</w:t>
      </w:r>
      <w:r w:rsidRPr="004E438C">
        <w:rPr>
          <w:rFonts w:cs="Times New Roman"/>
          <w:kern w:val="28"/>
          <w:position w:val="-1"/>
          <w:szCs w:val="24"/>
          <w:lang w:val="en-GB"/>
        </w:rPr>
        <w:t xml:space="preserve"> </w:t>
      </w:r>
      <w:r w:rsidR="00786844">
        <w:rPr>
          <w:rFonts w:cs="Times New Roman"/>
          <w:kern w:val="28"/>
          <w:position w:val="-1"/>
          <w:szCs w:val="24"/>
          <w:lang w:val="en-GB"/>
        </w:rPr>
        <w:t>“PENERAPAN METODE NAÏVE BAYES CLASSIFIER UNTUK KLASIFIKASI SENTIMEN PADA JUDUL BERITA KOMPAS.TV KOTA SEMARANG” dapat terselesaikan. Oleh karena itu, penulis mengucapkan terima kasih</w:t>
      </w:r>
      <w:r w:rsidR="00765342">
        <w:rPr>
          <w:rFonts w:cs="Times New Roman"/>
          <w:kern w:val="28"/>
          <w:position w:val="-1"/>
          <w:szCs w:val="24"/>
          <w:lang w:val="en-GB"/>
        </w:rPr>
        <w:t xml:space="preserve"> kepada:</w:t>
      </w:r>
    </w:p>
    <w:p w14:paraId="13273B62" w14:textId="6C7A8AE2"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Prof. Dr. Ir. Edi Noersasongko, </w:t>
      </w:r>
      <w:proofErr w:type="gramStart"/>
      <w:r>
        <w:rPr>
          <w:rFonts w:cs="Times New Roman"/>
          <w:szCs w:val="24"/>
          <w:lang w:val="en-AU"/>
        </w:rPr>
        <w:t>M.Kom</w:t>
      </w:r>
      <w:proofErr w:type="gramEnd"/>
      <w:r w:rsidR="003909FA">
        <w:rPr>
          <w:rFonts w:cs="Times New Roman"/>
          <w:szCs w:val="24"/>
          <w:lang w:val="en-AU"/>
        </w:rPr>
        <w:t>.,</w:t>
      </w:r>
      <w:r>
        <w:rPr>
          <w:rFonts w:cs="Times New Roman"/>
          <w:szCs w:val="24"/>
          <w:lang w:val="en-AU"/>
        </w:rPr>
        <w:t xml:space="preserve"> selaku Bapak Rektor Universitas Dian Nuswantoro.</w:t>
      </w:r>
    </w:p>
    <w:p w14:paraId="631DEBB3"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Bapak Dr. Abdul Syukur selaku Bapak Dekan Universitas Dian Nuswantoro.</w:t>
      </w:r>
    </w:p>
    <w:p w14:paraId="0DE82EB6"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Sri Winarno, </w:t>
      </w:r>
      <w:proofErr w:type="gramStart"/>
      <w:r>
        <w:rPr>
          <w:rFonts w:cs="Times New Roman"/>
          <w:szCs w:val="24"/>
          <w:lang w:val="en-AU"/>
        </w:rPr>
        <w:t>Ph.D</w:t>
      </w:r>
      <w:proofErr w:type="gramEnd"/>
      <w:r>
        <w:rPr>
          <w:rFonts w:cs="Times New Roman"/>
          <w:szCs w:val="24"/>
          <w:lang w:val="en-AU"/>
        </w:rPr>
        <w:t xml:space="preserve"> selaku Kaprogdi TI-SI.</w:t>
      </w:r>
    </w:p>
    <w:p w14:paraId="1F54B930" w14:textId="2ED14FF3"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Ibu Yani Parti Astuti, </w:t>
      </w:r>
      <w:proofErr w:type="gramStart"/>
      <w:r>
        <w:rPr>
          <w:rFonts w:cs="Times New Roman"/>
          <w:szCs w:val="24"/>
          <w:lang w:val="en-AU"/>
        </w:rPr>
        <w:t>S.Si</w:t>
      </w:r>
      <w:proofErr w:type="gramEnd"/>
      <w:r>
        <w:rPr>
          <w:rFonts w:cs="Times New Roman"/>
          <w:szCs w:val="24"/>
          <w:lang w:val="en-AU"/>
        </w:rPr>
        <w:t>, M.Kom</w:t>
      </w:r>
      <w:r w:rsidR="00F20A43">
        <w:rPr>
          <w:rFonts w:cs="Times New Roman"/>
          <w:szCs w:val="24"/>
          <w:lang w:val="en-AU"/>
        </w:rPr>
        <w:t xml:space="preserve"> selaku </w:t>
      </w:r>
      <w:r w:rsidR="00FD5CA8">
        <w:rPr>
          <w:rFonts w:cs="Times New Roman"/>
          <w:szCs w:val="24"/>
          <w:lang w:val="en-AU"/>
        </w:rPr>
        <w:t>pembimbing tugas akhir</w:t>
      </w:r>
      <w:r>
        <w:rPr>
          <w:rFonts w:cs="Times New Roman"/>
          <w:szCs w:val="24"/>
          <w:lang w:val="en-AU"/>
        </w:rPr>
        <w:t>.</w:t>
      </w:r>
    </w:p>
    <w:p w14:paraId="1292953A" w14:textId="01749BEF" w:rsidR="00765342"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Kedua orang tua penulis, yang selalu memberikan semangat dan dukungan.</w:t>
      </w:r>
    </w:p>
    <w:p w14:paraId="796ED4B7" w14:textId="04ADA4E3" w:rsidR="00786844" w:rsidRDefault="00786844" w:rsidP="00765342">
      <w:pPr>
        <w:pStyle w:val="DaftarParagraf"/>
        <w:numPr>
          <w:ilvl w:val="0"/>
          <w:numId w:val="45"/>
        </w:numPr>
        <w:spacing w:after="0" w:line="360" w:lineRule="auto"/>
        <w:jc w:val="both"/>
        <w:rPr>
          <w:rFonts w:cs="Times New Roman"/>
          <w:szCs w:val="24"/>
          <w:lang w:val="en-AU"/>
        </w:rPr>
      </w:pPr>
      <w:r w:rsidRPr="00786844">
        <w:rPr>
          <w:rFonts w:cs="Times New Roman"/>
          <w:szCs w:val="24"/>
          <w:lang w:val="en-AU"/>
        </w:rPr>
        <w:t>Sri Mulyati, S.S.</w:t>
      </w:r>
      <w:r>
        <w:rPr>
          <w:rFonts w:cs="Times New Roman"/>
          <w:szCs w:val="24"/>
          <w:lang w:val="en-AU"/>
        </w:rPr>
        <w:t xml:space="preserve"> dan </w:t>
      </w:r>
      <w:r w:rsidRPr="00786844">
        <w:rPr>
          <w:rFonts w:cs="Times New Roman"/>
          <w:szCs w:val="24"/>
          <w:lang w:val="en-AU"/>
        </w:rPr>
        <w:t>Dewi Fitri Titasari, S.S.</w:t>
      </w:r>
      <w:r>
        <w:rPr>
          <w:rFonts w:cs="Times New Roman"/>
          <w:szCs w:val="24"/>
          <w:lang w:val="en-AU"/>
        </w:rPr>
        <w:t xml:space="preserve">, yang membantu dalam pembuatan label klasifikasi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ilvianita Ika Aprillia Vridayanti</w:t>
      </w:r>
      <w:r w:rsidR="009C7D87">
        <w:rPr>
          <w:rFonts w:cs="Times New Roman"/>
          <w:szCs w:val="24"/>
          <w:lang w:val="en-AU"/>
        </w:rPr>
        <w:t xml:space="preserve">, </w:t>
      </w:r>
      <w:proofErr w:type="gramStart"/>
      <w:r>
        <w:rPr>
          <w:rFonts w:cs="Times New Roman"/>
          <w:szCs w:val="24"/>
          <w:lang w:val="en-AU"/>
        </w:rPr>
        <w:t>S.Kep</w:t>
      </w:r>
      <w:proofErr w:type="gramEnd"/>
      <w:r>
        <w:rPr>
          <w:rFonts w:cs="Times New Roman"/>
          <w:szCs w:val="24"/>
          <w:lang w:val="en-AU"/>
        </w:rPr>
        <w:t xml:space="preserve"> yang </w:t>
      </w:r>
      <w:r w:rsidR="004E438C">
        <w:rPr>
          <w:rFonts w:cs="Times New Roman"/>
          <w:szCs w:val="24"/>
          <w:lang w:val="en-AU"/>
        </w:rPr>
        <w:t>memberikan saran dan nasehat dalam pembuatan tugas akhir.</w:t>
      </w:r>
    </w:p>
    <w:p w14:paraId="036C772F" w14:textId="35E72AF7"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eluruh sahabat dan teman-teman penulis angkatan 2020 yang tidak bisa disebutkan satu-persatu</w:t>
      </w:r>
      <w:r w:rsidR="004E438C">
        <w:rPr>
          <w:rFonts w:cs="Times New Roman"/>
          <w:szCs w:val="24"/>
          <w:lang w:val="en-AU"/>
        </w:rPr>
        <w:t>.</w:t>
      </w:r>
    </w:p>
    <w:p w14:paraId="4E95AFFA"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Pada akhirnya, diharapkan laporan tugas akhir ini dapat memberikan manfaat yang signifikan. Penulis menyadari bahwa dalam penyusunannya masih terdapat kekurangan yang perlu diperbaiki untuk mencapai tingkat kesempurnaan yang diinginkan.</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r w:rsidR="004E438C">
        <w:rPr>
          <w:rFonts w:cs="Times New Roman"/>
          <w:position w:val="-1"/>
          <w:szCs w:val="24"/>
          <w:lang w:val="en-AU"/>
        </w:rPr>
        <w:t>Januari</w:t>
      </w:r>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1"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r>
        <w:rPr>
          <w:rFonts w:cs="Times New Roman"/>
          <w:position w:val="-1"/>
          <w:szCs w:val="24"/>
          <w:u w:val="single"/>
          <w:lang w:val="en-AU"/>
        </w:rPr>
        <w:t>Alrico Rizki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7215773E" w14:textId="77777777" w:rsidR="001E74B2" w:rsidRPr="00E92827" w:rsidRDefault="001E74B2" w:rsidP="0040291B">
      <w:pPr>
        <w:pStyle w:val="Judul1"/>
        <w:rPr>
          <w:sz w:val="32"/>
        </w:rPr>
      </w:pPr>
      <w:bookmarkStart w:id="2" w:name="_Toc156128064"/>
      <w:r w:rsidRPr="00E92827">
        <w:lastRenderedPageBreak/>
        <w:t>ABSTRAK</w:t>
      </w:r>
      <w:bookmarkEnd w:id="2"/>
    </w:p>
    <w:p w14:paraId="76BA1B8A" w14:textId="7FF098E2" w:rsidR="00F20A43" w:rsidRDefault="001E74B2" w:rsidP="00F20A43">
      <w:pPr>
        <w:spacing w:line="240" w:lineRule="auto"/>
        <w:jc w:val="both"/>
      </w:pPr>
      <w:r>
        <w:tab/>
      </w:r>
      <w:r w:rsidR="00D26DAA" w:rsidRPr="00D26DAA">
        <w:t>Berita memiliki peran utama sebagai sumber informasi untuk menyampaikan laporan mengenai pendapat, peristiwa, dan temuan terbaru dalam berbagai aspek kehidupan. Judul berita, sebagai komponen penting, mampu menjadi penentu dari isi berita. Sentimen yang terkandung dalam judul berita dapat diklasifikasikan dengan menggunakan sentimen analis, seperti yang terjadi di platform media online Kompas.TV. Judul berita diambil dengan menggunakan program otomatis yang memanfaatkan body HTML dengan bantuan NodeJs sebagai teknologi untuk pembuatan program. Penelitian ini difokuskan pada penerapan metode Naïve Bayes Classifier untuk mengklasifikasikan sentimen pada judul berita Kompas.TV di Kota Semarang. Hasil penelitian menunjukkan tingkat akurasi mencapai 91.04%, dengan rasio data latih dan data uji sebesar 90:10. Kesimpulan dari penelitian ini adalah bahwa metode Naïve Bayes Classifier efektif dalam mengidentifikasi judul berita dengan sentimen negatif pada Kompas.TV, dengan presisi sebesar 89% dan recall sebesar 94%. Temuan ini memberikan kontribusi positif pada pemahaman analisis sentimen pada judul berita di media online, terutama dalam konteks berita Kompas.TV di Kota Semarang.</w:t>
      </w:r>
    </w:p>
    <w:p w14:paraId="0CC5B300" w14:textId="77777777" w:rsidR="00AF4E8A" w:rsidRDefault="00C70EDE" w:rsidP="001E74B2">
      <w:pPr>
        <w:spacing w:line="240" w:lineRule="auto"/>
        <w:jc w:val="both"/>
      </w:pPr>
      <w:r>
        <w:t xml:space="preserve">Kata </w:t>
      </w:r>
      <w:proofErr w:type="gramStart"/>
      <w:r>
        <w:t>Kunci :</w:t>
      </w:r>
      <w:proofErr w:type="gramEnd"/>
      <w:r>
        <w:t xml:space="preserve"> Kompas.TV, Analisis Sentimen,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40291B">
      <w:pPr>
        <w:pStyle w:val="Judul1"/>
      </w:pPr>
      <w:bookmarkStart w:id="3" w:name="_Toc156128065"/>
      <w:r>
        <w:lastRenderedPageBreak/>
        <w:t>DAFTAR ISI</w:t>
      </w:r>
      <w:bookmarkEnd w:id="3"/>
    </w:p>
    <w:p w14:paraId="5D40A771" w14:textId="4C427464" w:rsidR="0029311F" w:rsidRPr="00A91991" w:rsidRDefault="0029311F">
      <w:pPr>
        <w:pStyle w:val="TOC1"/>
        <w:tabs>
          <w:tab w:val="right" w:leader="dot" w:pos="7930"/>
        </w:tabs>
        <w:rPr>
          <w:rFonts w:ascii="Times New Roman" w:eastAsiaTheme="minorEastAsia" w:hAnsi="Times New Roman" w:cs="Times New Roman"/>
          <w:b w:val="0"/>
          <w:bCs w:val="0"/>
          <w:caps w:val="0"/>
          <w:noProof/>
          <w:sz w:val="24"/>
          <w:szCs w:val="24"/>
          <w:lang w:val="en-ID" w:eastAsia="en-ID"/>
        </w:rPr>
      </w:pPr>
      <w:r w:rsidRPr="0029311F">
        <w:rPr>
          <w:rFonts w:ascii="Times New Roman" w:hAnsi="Times New Roman" w:cs="Times New Roman"/>
          <w:sz w:val="24"/>
          <w:szCs w:val="24"/>
        </w:rPr>
        <w:fldChar w:fldCharType="begin"/>
      </w:r>
      <w:r w:rsidRPr="0029311F">
        <w:rPr>
          <w:rFonts w:ascii="Times New Roman" w:hAnsi="Times New Roman" w:cs="Times New Roman"/>
          <w:sz w:val="24"/>
          <w:szCs w:val="24"/>
        </w:rPr>
        <w:instrText xml:space="preserve"> TOC \o "1-3" \h \z \t "Tabel,4" </w:instrText>
      </w:r>
      <w:r w:rsidRPr="0029311F">
        <w:rPr>
          <w:rFonts w:ascii="Times New Roman" w:hAnsi="Times New Roman" w:cs="Times New Roman"/>
          <w:sz w:val="24"/>
          <w:szCs w:val="24"/>
        </w:rPr>
        <w:fldChar w:fldCharType="separate"/>
      </w:r>
      <w:hyperlink w:anchor="_Toc156128063" w:history="1">
        <w:r w:rsidRPr="00A91991">
          <w:rPr>
            <w:rStyle w:val="Hyperlink"/>
            <w:rFonts w:ascii="Times New Roman" w:hAnsi="Times New Roman" w:cs="Times New Roman"/>
            <w:b w:val="0"/>
            <w:noProof/>
            <w:sz w:val="24"/>
            <w:szCs w:val="24"/>
          </w:rPr>
          <w:t>UCAPAN TERIMA KASIH</w:t>
        </w:r>
        <w:r w:rsidRPr="00A91991">
          <w:rPr>
            <w:rFonts w:ascii="Times New Roman" w:hAnsi="Times New Roman" w:cs="Times New Roman"/>
            <w:b w:val="0"/>
            <w:noProof/>
            <w:webHidden/>
            <w:sz w:val="24"/>
            <w:szCs w:val="24"/>
          </w:rPr>
          <w:tab/>
        </w:r>
        <w:r w:rsidRPr="00A91991">
          <w:rPr>
            <w:rFonts w:ascii="Times New Roman" w:hAnsi="Times New Roman" w:cs="Times New Roman"/>
            <w:b w:val="0"/>
            <w:noProof/>
            <w:webHidden/>
            <w:sz w:val="24"/>
            <w:szCs w:val="24"/>
          </w:rPr>
          <w:fldChar w:fldCharType="begin"/>
        </w:r>
        <w:r w:rsidRPr="00A91991">
          <w:rPr>
            <w:rFonts w:ascii="Times New Roman" w:hAnsi="Times New Roman" w:cs="Times New Roman"/>
            <w:b w:val="0"/>
            <w:noProof/>
            <w:webHidden/>
            <w:sz w:val="24"/>
            <w:szCs w:val="24"/>
          </w:rPr>
          <w:instrText xml:space="preserve"> PAGEREF _Toc156128063 \h </w:instrText>
        </w:r>
        <w:r w:rsidRPr="00A91991">
          <w:rPr>
            <w:rFonts w:ascii="Times New Roman" w:hAnsi="Times New Roman" w:cs="Times New Roman"/>
            <w:b w:val="0"/>
            <w:noProof/>
            <w:webHidden/>
            <w:sz w:val="24"/>
            <w:szCs w:val="24"/>
          </w:rPr>
        </w:r>
        <w:r w:rsidRPr="00A91991">
          <w:rPr>
            <w:rFonts w:ascii="Times New Roman" w:hAnsi="Times New Roman" w:cs="Times New Roman"/>
            <w:b w:val="0"/>
            <w:noProof/>
            <w:webHidden/>
            <w:sz w:val="24"/>
            <w:szCs w:val="24"/>
          </w:rPr>
          <w:fldChar w:fldCharType="separate"/>
        </w:r>
        <w:r w:rsidRPr="00A91991">
          <w:rPr>
            <w:rFonts w:ascii="Times New Roman" w:hAnsi="Times New Roman" w:cs="Times New Roman"/>
            <w:b w:val="0"/>
            <w:caps w:val="0"/>
            <w:noProof/>
            <w:webHidden/>
            <w:sz w:val="24"/>
            <w:szCs w:val="24"/>
          </w:rPr>
          <w:t>ii</w:t>
        </w:r>
        <w:r w:rsidRPr="00A91991">
          <w:rPr>
            <w:rFonts w:ascii="Times New Roman" w:hAnsi="Times New Roman" w:cs="Times New Roman"/>
            <w:b w:val="0"/>
            <w:noProof/>
            <w:webHidden/>
            <w:sz w:val="24"/>
            <w:szCs w:val="24"/>
          </w:rPr>
          <w:fldChar w:fldCharType="end"/>
        </w:r>
      </w:hyperlink>
    </w:p>
    <w:p w14:paraId="1464843A" w14:textId="153D4D5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4" w:history="1">
        <w:r w:rsidR="0029311F" w:rsidRPr="00A91991">
          <w:rPr>
            <w:rStyle w:val="Hyperlink"/>
            <w:rFonts w:ascii="Times New Roman" w:hAnsi="Times New Roman" w:cs="Times New Roman"/>
            <w:b w:val="0"/>
            <w:noProof/>
            <w:sz w:val="24"/>
            <w:szCs w:val="24"/>
          </w:rPr>
          <w:t>ABSTRAK</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ii</w:t>
        </w:r>
        <w:r w:rsidR="0029311F" w:rsidRPr="00A91991">
          <w:rPr>
            <w:rFonts w:ascii="Times New Roman" w:hAnsi="Times New Roman" w:cs="Times New Roman"/>
            <w:b w:val="0"/>
            <w:noProof/>
            <w:webHidden/>
            <w:sz w:val="24"/>
            <w:szCs w:val="24"/>
          </w:rPr>
          <w:fldChar w:fldCharType="end"/>
        </w:r>
      </w:hyperlink>
    </w:p>
    <w:p w14:paraId="6F31674E" w14:textId="20848519"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5" w:history="1">
        <w:r w:rsidR="0029311F" w:rsidRPr="00A91991">
          <w:rPr>
            <w:rStyle w:val="Hyperlink"/>
            <w:rFonts w:ascii="Times New Roman" w:hAnsi="Times New Roman" w:cs="Times New Roman"/>
            <w:b w:val="0"/>
            <w:noProof/>
            <w:sz w:val="24"/>
            <w:szCs w:val="24"/>
          </w:rPr>
          <w:t>DAFTAR IS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v</w:t>
        </w:r>
        <w:r w:rsidR="0029311F" w:rsidRPr="00A91991">
          <w:rPr>
            <w:rFonts w:ascii="Times New Roman" w:hAnsi="Times New Roman" w:cs="Times New Roman"/>
            <w:b w:val="0"/>
            <w:noProof/>
            <w:webHidden/>
            <w:sz w:val="24"/>
            <w:szCs w:val="24"/>
          </w:rPr>
          <w:fldChar w:fldCharType="end"/>
        </w:r>
      </w:hyperlink>
    </w:p>
    <w:p w14:paraId="55550B0E" w14:textId="7BD1C4C5"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6" w:history="1">
        <w:r w:rsidR="0029311F" w:rsidRPr="00A91991">
          <w:rPr>
            <w:rStyle w:val="Hyperlink"/>
            <w:rFonts w:ascii="Times New Roman" w:hAnsi="Times New Roman" w:cs="Times New Roman"/>
            <w:b w:val="0"/>
            <w:noProof/>
            <w:sz w:val="24"/>
            <w:szCs w:val="24"/>
          </w:rPr>
          <w:t>DAFTAR TABEL</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w:t>
        </w:r>
        <w:r w:rsidR="0029311F" w:rsidRPr="00A91991">
          <w:rPr>
            <w:rFonts w:ascii="Times New Roman" w:hAnsi="Times New Roman" w:cs="Times New Roman"/>
            <w:b w:val="0"/>
            <w:noProof/>
            <w:webHidden/>
            <w:sz w:val="24"/>
            <w:szCs w:val="24"/>
          </w:rPr>
          <w:fldChar w:fldCharType="end"/>
        </w:r>
      </w:hyperlink>
    </w:p>
    <w:p w14:paraId="3A95EB55" w14:textId="1BB30174"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7" w:history="1">
        <w:r w:rsidR="0029311F" w:rsidRPr="00A91991">
          <w:rPr>
            <w:rStyle w:val="Hyperlink"/>
            <w:rFonts w:ascii="Times New Roman" w:hAnsi="Times New Roman" w:cs="Times New Roman"/>
            <w:b w:val="0"/>
            <w:noProof/>
            <w:sz w:val="24"/>
            <w:szCs w:val="24"/>
          </w:rPr>
          <w:t>DAFTAR GAMBAR</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i</w:t>
        </w:r>
        <w:r w:rsidR="0029311F" w:rsidRPr="00A91991">
          <w:rPr>
            <w:rFonts w:ascii="Times New Roman" w:hAnsi="Times New Roman" w:cs="Times New Roman"/>
            <w:b w:val="0"/>
            <w:noProof/>
            <w:webHidden/>
            <w:sz w:val="24"/>
            <w:szCs w:val="24"/>
          </w:rPr>
          <w:fldChar w:fldCharType="end"/>
        </w:r>
      </w:hyperlink>
    </w:p>
    <w:p w14:paraId="2471EE27" w14:textId="66C18B81"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8" w:history="1">
        <w:r w:rsidR="0029311F" w:rsidRPr="00A91991">
          <w:rPr>
            <w:rStyle w:val="Hyperlink"/>
            <w:rFonts w:ascii="Times New Roman" w:hAnsi="Times New Roman" w:cs="Times New Roman"/>
            <w:b w:val="0"/>
            <w:noProof/>
            <w:sz w:val="24"/>
            <w:szCs w:val="24"/>
          </w:rPr>
          <w:t>BAB 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8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41CA1294" w14:textId="0EFB5B08"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9" w:history="1">
        <w:r w:rsidR="0029311F" w:rsidRPr="00A91991">
          <w:rPr>
            <w:rStyle w:val="Hyperlink"/>
            <w:rFonts w:ascii="Times New Roman" w:hAnsi="Times New Roman" w:cs="Times New Roman"/>
            <w:b w:val="0"/>
            <w:noProof/>
            <w:sz w:val="24"/>
            <w:szCs w:val="24"/>
          </w:rPr>
          <w:t>PENDAHULU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9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00378B64" w14:textId="2AC038CB" w:rsidR="0029311F" w:rsidRPr="00A91991" w:rsidRDefault="00000000" w:rsidP="003A2DF1">
      <w:pPr>
        <w:tabs>
          <w:tab w:val="right" w:leader="dot" w:pos="7920"/>
        </w:tabs>
        <w:ind w:left="270"/>
        <w:rPr>
          <w:rFonts w:eastAsiaTheme="minorEastAsia"/>
          <w:smallCaps/>
          <w:noProof/>
          <w:lang w:val="en-ID" w:eastAsia="en-ID"/>
        </w:rPr>
      </w:pPr>
      <w:hyperlink w:anchor="_Toc156128070" w:history="1">
        <w:r w:rsidR="0029311F" w:rsidRPr="00A91991">
          <w:rPr>
            <w:rStyle w:val="Hyperlink"/>
            <w:rFonts w:cs="Times New Roman"/>
            <w:noProof/>
            <w:szCs w:val="24"/>
          </w:rPr>
          <w:t>1.1. Latar Belakan</w:t>
        </w:r>
        <w:r w:rsidR="00B84703" w:rsidRPr="00A91991">
          <w:rPr>
            <w:rStyle w:val="Hyperlink"/>
            <w:rFonts w:cs="Times New Roman"/>
            <w:noProof/>
            <w:szCs w:val="24"/>
          </w:rPr>
          <w:t>g</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0 \h </w:instrText>
        </w:r>
        <w:r w:rsidR="0029311F" w:rsidRPr="00A91991">
          <w:rPr>
            <w:noProof/>
            <w:webHidden/>
          </w:rPr>
        </w:r>
        <w:r w:rsidR="0029311F" w:rsidRPr="00A91991">
          <w:rPr>
            <w:noProof/>
            <w:webHidden/>
          </w:rPr>
          <w:fldChar w:fldCharType="separate"/>
        </w:r>
        <w:r w:rsidR="0029311F" w:rsidRPr="00A91991">
          <w:rPr>
            <w:noProof/>
            <w:webHidden/>
          </w:rPr>
          <w:t>1</w:t>
        </w:r>
        <w:r w:rsidR="0029311F" w:rsidRPr="00A91991">
          <w:rPr>
            <w:noProof/>
            <w:webHidden/>
          </w:rPr>
          <w:fldChar w:fldCharType="end"/>
        </w:r>
      </w:hyperlink>
    </w:p>
    <w:p w14:paraId="6DEB23B6" w14:textId="235B4ED8" w:rsidR="0029311F" w:rsidRPr="00A91991" w:rsidRDefault="00000000" w:rsidP="003A2DF1">
      <w:pPr>
        <w:tabs>
          <w:tab w:val="right" w:leader="dot" w:pos="7920"/>
        </w:tabs>
        <w:ind w:left="270"/>
        <w:rPr>
          <w:rFonts w:eastAsiaTheme="minorEastAsia"/>
          <w:smallCaps/>
          <w:noProof/>
          <w:lang w:val="en-ID" w:eastAsia="en-ID"/>
        </w:rPr>
      </w:pPr>
      <w:hyperlink w:anchor="_Toc156128071" w:history="1">
        <w:r w:rsidR="0029311F" w:rsidRPr="00A91991">
          <w:rPr>
            <w:rStyle w:val="Hyperlink"/>
            <w:rFonts w:cs="Times New Roman"/>
            <w:noProof/>
            <w:szCs w:val="24"/>
          </w:rPr>
          <w:t>1.2. Rumu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1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0C5F9A6" w14:textId="0D86C519" w:rsidR="0029311F" w:rsidRPr="00A91991" w:rsidRDefault="00000000" w:rsidP="003A2DF1">
      <w:pPr>
        <w:tabs>
          <w:tab w:val="right" w:leader="dot" w:pos="7920"/>
        </w:tabs>
        <w:ind w:left="270"/>
        <w:rPr>
          <w:rFonts w:eastAsiaTheme="minorEastAsia"/>
          <w:smallCaps/>
          <w:noProof/>
          <w:lang w:val="en-ID" w:eastAsia="en-ID"/>
        </w:rPr>
      </w:pPr>
      <w:hyperlink w:anchor="_Toc156128072" w:history="1">
        <w:r w:rsidR="0029311F" w:rsidRPr="00A91991">
          <w:rPr>
            <w:rStyle w:val="Hyperlink"/>
            <w:rFonts w:cs="Times New Roman"/>
            <w:noProof/>
            <w:szCs w:val="24"/>
          </w:rPr>
          <w:t>1.3. Bata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2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607392E" w14:textId="7D967C19" w:rsidR="0029311F" w:rsidRPr="00A91991" w:rsidRDefault="00000000" w:rsidP="003A2DF1">
      <w:pPr>
        <w:tabs>
          <w:tab w:val="right" w:leader="dot" w:pos="7920"/>
        </w:tabs>
        <w:ind w:left="270"/>
        <w:rPr>
          <w:rFonts w:eastAsiaTheme="minorEastAsia"/>
          <w:smallCaps/>
          <w:noProof/>
          <w:lang w:val="en-ID" w:eastAsia="en-ID"/>
        </w:rPr>
      </w:pPr>
      <w:hyperlink w:anchor="_Toc156128073" w:history="1">
        <w:r w:rsidR="0029311F" w:rsidRPr="00A91991">
          <w:rPr>
            <w:rStyle w:val="Hyperlink"/>
            <w:rFonts w:cs="Times New Roman"/>
            <w:noProof/>
            <w:szCs w:val="24"/>
          </w:rPr>
          <w:t>1.4. Tujuan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3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0E299EDD" w14:textId="24029F56" w:rsidR="0029311F" w:rsidRPr="00A91991" w:rsidRDefault="00000000" w:rsidP="003A2DF1">
      <w:pPr>
        <w:tabs>
          <w:tab w:val="right" w:leader="dot" w:pos="7920"/>
        </w:tabs>
        <w:ind w:left="270"/>
        <w:rPr>
          <w:rFonts w:eastAsiaTheme="minorEastAsia"/>
          <w:smallCaps/>
          <w:noProof/>
          <w:lang w:val="en-ID" w:eastAsia="en-ID"/>
        </w:rPr>
      </w:pPr>
      <w:hyperlink w:anchor="_Toc156128074" w:history="1">
        <w:r w:rsidR="0029311F" w:rsidRPr="00A91991">
          <w:rPr>
            <w:rStyle w:val="Hyperlink"/>
            <w:rFonts w:cs="Times New Roman"/>
            <w:noProof/>
            <w:szCs w:val="24"/>
          </w:rPr>
          <w:t>1.5. Manfaat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4 \h </w:instrText>
        </w:r>
        <w:r w:rsidR="0029311F" w:rsidRPr="00A91991">
          <w:rPr>
            <w:noProof/>
            <w:webHidden/>
          </w:rPr>
        </w:r>
        <w:r w:rsidR="0029311F" w:rsidRPr="00A91991">
          <w:rPr>
            <w:noProof/>
            <w:webHidden/>
          </w:rPr>
          <w:fldChar w:fldCharType="separate"/>
        </w:r>
        <w:r w:rsidR="0029311F" w:rsidRPr="00A91991">
          <w:rPr>
            <w:noProof/>
            <w:webHidden/>
          </w:rPr>
          <w:t>4</w:t>
        </w:r>
        <w:r w:rsidR="0029311F" w:rsidRPr="00A91991">
          <w:rPr>
            <w:noProof/>
            <w:webHidden/>
          </w:rPr>
          <w:fldChar w:fldCharType="end"/>
        </w:r>
      </w:hyperlink>
    </w:p>
    <w:p w14:paraId="6DC02F37" w14:textId="45B6066E"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5" w:history="1">
        <w:r w:rsidR="0029311F" w:rsidRPr="00A91991">
          <w:rPr>
            <w:rStyle w:val="Hyperlink"/>
            <w:rFonts w:ascii="Times New Roman" w:hAnsi="Times New Roman" w:cs="Times New Roman"/>
            <w:b w:val="0"/>
            <w:noProof/>
            <w:sz w:val="24"/>
            <w:szCs w:val="24"/>
          </w:rPr>
          <w:t>BAB 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00E05442" w14:textId="6810F707"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6" w:history="1">
        <w:r w:rsidR="0029311F" w:rsidRPr="00A91991">
          <w:rPr>
            <w:rStyle w:val="Hyperlink"/>
            <w:rFonts w:ascii="Times New Roman" w:hAnsi="Times New Roman" w:cs="Times New Roman"/>
            <w:b w:val="0"/>
            <w:noProof/>
            <w:sz w:val="24"/>
            <w:szCs w:val="24"/>
          </w:rPr>
          <w:t>TINJAUAN PUSTAKA</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390D2472" w14:textId="07945B2D" w:rsidR="0029311F" w:rsidRPr="00A91991" w:rsidRDefault="00000000" w:rsidP="00B84703">
      <w:pPr>
        <w:tabs>
          <w:tab w:val="right" w:leader="dot" w:pos="7920"/>
        </w:tabs>
        <w:ind w:left="180"/>
        <w:rPr>
          <w:rFonts w:eastAsiaTheme="minorEastAsia"/>
          <w:smallCaps/>
          <w:noProof/>
          <w:lang w:val="en-ID" w:eastAsia="en-ID"/>
        </w:rPr>
      </w:pPr>
      <w:hyperlink w:anchor="_Toc156128077" w:history="1">
        <w:r w:rsidR="0029311F" w:rsidRPr="00A91991">
          <w:rPr>
            <w:rStyle w:val="Hyperlink"/>
            <w:rFonts w:cs="Times New Roman"/>
            <w:noProof/>
            <w:szCs w:val="24"/>
          </w:rPr>
          <w:t>2.1. Tinjauan Studi</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77 \h </w:instrText>
        </w:r>
        <w:r w:rsidR="0029311F" w:rsidRPr="00A91991">
          <w:rPr>
            <w:noProof/>
            <w:webHidden/>
          </w:rPr>
        </w:r>
        <w:r w:rsidR="0029311F" w:rsidRPr="00A91991">
          <w:rPr>
            <w:noProof/>
            <w:webHidden/>
          </w:rPr>
          <w:fldChar w:fldCharType="separate"/>
        </w:r>
        <w:r w:rsidR="0029311F" w:rsidRPr="00A91991">
          <w:rPr>
            <w:noProof/>
            <w:webHidden/>
          </w:rPr>
          <w:t>5</w:t>
        </w:r>
        <w:r w:rsidR="0029311F" w:rsidRPr="00A91991">
          <w:rPr>
            <w:noProof/>
            <w:webHidden/>
          </w:rPr>
          <w:fldChar w:fldCharType="end"/>
        </w:r>
      </w:hyperlink>
    </w:p>
    <w:p w14:paraId="3EF16D4C" w14:textId="7EA227D6" w:rsidR="0029311F" w:rsidRPr="00A91991" w:rsidRDefault="00000000" w:rsidP="003A2DF1">
      <w:pPr>
        <w:tabs>
          <w:tab w:val="right" w:leader="dot" w:pos="7920"/>
        </w:tabs>
        <w:ind w:left="180"/>
        <w:rPr>
          <w:rFonts w:eastAsiaTheme="minorEastAsia"/>
          <w:smallCaps/>
          <w:noProof/>
          <w:lang w:val="en-ID" w:eastAsia="en-ID"/>
        </w:rPr>
      </w:pPr>
      <w:hyperlink w:anchor="_Toc156128079" w:history="1">
        <w:r w:rsidR="0029311F" w:rsidRPr="00A91991">
          <w:rPr>
            <w:rStyle w:val="Hyperlink"/>
            <w:rFonts w:cs="Times New Roman"/>
            <w:noProof/>
            <w:szCs w:val="24"/>
          </w:rPr>
          <w:t>2.2. Tinjauan Pustaka</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9 \h </w:instrText>
        </w:r>
        <w:r w:rsidR="0029311F" w:rsidRPr="00A91991">
          <w:rPr>
            <w:noProof/>
            <w:webHidden/>
          </w:rPr>
        </w:r>
        <w:r w:rsidR="0029311F" w:rsidRPr="00A91991">
          <w:rPr>
            <w:noProof/>
            <w:webHidden/>
          </w:rPr>
          <w:fldChar w:fldCharType="separate"/>
        </w:r>
        <w:r w:rsidR="0029311F" w:rsidRPr="00A91991">
          <w:rPr>
            <w:noProof/>
            <w:webHidden/>
          </w:rPr>
          <w:t>8</w:t>
        </w:r>
        <w:r w:rsidR="0029311F" w:rsidRPr="00A91991">
          <w:rPr>
            <w:noProof/>
            <w:webHidden/>
          </w:rPr>
          <w:fldChar w:fldCharType="end"/>
        </w:r>
      </w:hyperlink>
    </w:p>
    <w:p w14:paraId="4EFAC969" w14:textId="71AC465F" w:rsidR="0029311F" w:rsidRPr="00A91991" w:rsidRDefault="00000000" w:rsidP="003A2DF1">
      <w:pPr>
        <w:tabs>
          <w:tab w:val="right" w:leader="dot" w:pos="7920"/>
        </w:tabs>
        <w:ind w:left="180"/>
        <w:rPr>
          <w:rFonts w:eastAsiaTheme="minorEastAsia"/>
          <w:smallCaps/>
          <w:noProof/>
          <w:lang w:val="en-ID" w:eastAsia="en-ID"/>
        </w:rPr>
      </w:pPr>
      <w:hyperlink w:anchor="_Toc156128080" w:history="1">
        <w:r w:rsidR="0029311F" w:rsidRPr="00A91991">
          <w:rPr>
            <w:rStyle w:val="Hyperlink"/>
            <w:rFonts w:cs="Times New Roman"/>
            <w:noProof/>
            <w:szCs w:val="24"/>
          </w:rPr>
          <w:t>2.3. Kerangka Pemikiran</w:t>
        </w:r>
        <w:r w:rsidR="003A2DF1"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080 \h </w:instrText>
        </w:r>
        <w:r w:rsidR="0029311F" w:rsidRPr="00A91991">
          <w:rPr>
            <w:noProof/>
            <w:webHidden/>
          </w:rPr>
        </w:r>
        <w:r w:rsidR="0029311F" w:rsidRPr="00A91991">
          <w:rPr>
            <w:noProof/>
            <w:webHidden/>
          </w:rPr>
          <w:fldChar w:fldCharType="separate"/>
        </w:r>
        <w:r w:rsidR="0029311F" w:rsidRPr="00A91991">
          <w:rPr>
            <w:noProof/>
            <w:webHidden/>
          </w:rPr>
          <w:t>14</w:t>
        </w:r>
        <w:r w:rsidR="0029311F" w:rsidRPr="00A91991">
          <w:rPr>
            <w:noProof/>
            <w:webHidden/>
          </w:rPr>
          <w:fldChar w:fldCharType="end"/>
        </w:r>
      </w:hyperlink>
    </w:p>
    <w:p w14:paraId="540ADB31" w14:textId="200430D0"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2" w:history="1">
        <w:r w:rsidR="0029311F" w:rsidRPr="00A91991">
          <w:rPr>
            <w:rStyle w:val="Hyperlink"/>
            <w:rFonts w:ascii="Times New Roman" w:hAnsi="Times New Roman" w:cs="Times New Roman"/>
            <w:b w:val="0"/>
            <w:noProof/>
            <w:sz w:val="24"/>
            <w:szCs w:val="24"/>
          </w:rPr>
          <w:t>BAB I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2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3F87C091" w14:textId="2FC6E8D1"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3" w:history="1">
        <w:r w:rsidR="0029311F" w:rsidRPr="00A91991">
          <w:rPr>
            <w:rStyle w:val="Hyperlink"/>
            <w:rFonts w:ascii="Times New Roman" w:hAnsi="Times New Roman" w:cs="Times New Roman"/>
            <w:b w:val="0"/>
            <w:noProof/>
            <w:sz w:val="24"/>
            <w:szCs w:val="24"/>
          </w:rPr>
          <w:t>METODOLOGI PENELITI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3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55F34561" w14:textId="1C3C09E9" w:rsidR="0029311F" w:rsidRPr="00A91991" w:rsidRDefault="00000000" w:rsidP="00B84703">
      <w:pPr>
        <w:tabs>
          <w:tab w:val="right" w:leader="dot" w:pos="7920"/>
        </w:tabs>
        <w:ind w:left="180"/>
        <w:rPr>
          <w:rFonts w:eastAsiaTheme="minorEastAsia"/>
          <w:smallCaps/>
          <w:noProof/>
          <w:lang w:val="en-ID" w:eastAsia="en-ID"/>
        </w:rPr>
      </w:pPr>
      <w:hyperlink w:anchor="_Toc156128084" w:history="1">
        <w:r w:rsidR="0029311F" w:rsidRPr="00A91991">
          <w:rPr>
            <w:rStyle w:val="Hyperlink"/>
            <w:rFonts w:cs="Times New Roman"/>
            <w:noProof/>
            <w:szCs w:val="24"/>
          </w:rPr>
          <w:t>3.1. Sumber Data</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84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70B977BF" w14:textId="4545F9EA" w:rsidR="0029311F" w:rsidRPr="00A91991" w:rsidRDefault="00000000" w:rsidP="00B84703">
      <w:pPr>
        <w:tabs>
          <w:tab w:val="right" w:leader="dot" w:pos="7920"/>
        </w:tabs>
        <w:ind w:left="180"/>
        <w:rPr>
          <w:rFonts w:eastAsiaTheme="minorEastAsia"/>
          <w:smallCaps/>
          <w:noProof/>
          <w:lang w:val="en-ID" w:eastAsia="en-ID"/>
        </w:rPr>
      </w:pPr>
      <w:hyperlink w:anchor="_Toc156128085" w:history="1">
        <w:r w:rsidR="0029311F" w:rsidRPr="00A91991">
          <w:rPr>
            <w:rStyle w:val="Hyperlink"/>
            <w:rFonts w:cs="Times New Roman"/>
            <w:noProof/>
            <w:szCs w:val="24"/>
          </w:rPr>
          <w:t>3.2. Instrumen Peneliti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5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1633CE9A" w14:textId="1E3F6940" w:rsidR="0029311F" w:rsidRPr="00A91991" w:rsidRDefault="00000000" w:rsidP="00B84703">
      <w:pPr>
        <w:tabs>
          <w:tab w:val="right" w:leader="dot" w:pos="7920"/>
        </w:tabs>
        <w:ind w:left="180"/>
        <w:rPr>
          <w:rFonts w:eastAsiaTheme="minorEastAsia"/>
          <w:smallCaps/>
          <w:noProof/>
          <w:lang w:val="en-ID" w:eastAsia="en-ID"/>
        </w:rPr>
      </w:pPr>
      <w:hyperlink w:anchor="_Toc156128086" w:history="1">
        <w:r w:rsidR="0029311F" w:rsidRPr="00A91991">
          <w:rPr>
            <w:rStyle w:val="Hyperlink"/>
            <w:rFonts w:cs="Times New Roman"/>
            <w:noProof/>
            <w:szCs w:val="24"/>
          </w:rPr>
          <w:t>3.3. Metode Yang Diusulk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6 \h </w:instrText>
        </w:r>
        <w:r w:rsidR="0029311F" w:rsidRPr="00A91991">
          <w:rPr>
            <w:noProof/>
            <w:webHidden/>
          </w:rPr>
        </w:r>
        <w:r w:rsidR="0029311F" w:rsidRPr="00A91991">
          <w:rPr>
            <w:noProof/>
            <w:webHidden/>
          </w:rPr>
          <w:fldChar w:fldCharType="separate"/>
        </w:r>
        <w:r w:rsidR="0029311F" w:rsidRPr="00A91991">
          <w:rPr>
            <w:noProof/>
            <w:webHidden/>
          </w:rPr>
          <w:t>17</w:t>
        </w:r>
        <w:r w:rsidR="0029311F" w:rsidRPr="00A91991">
          <w:rPr>
            <w:noProof/>
            <w:webHidden/>
          </w:rPr>
          <w:fldChar w:fldCharType="end"/>
        </w:r>
      </w:hyperlink>
    </w:p>
    <w:p w14:paraId="0ED17357" w14:textId="1308145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6" w:history="1">
        <w:r w:rsidR="0029311F" w:rsidRPr="00A91991">
          <w:rPr>
            <w:rStyle w:val="Hyperlink"/>
            <w:rFonts w:ascii="Times New Roman" w:hAnsi="Times New Roman" w:cs="Times New Roman"/>
            <w:b w:val="0"/>
            <w:noProof/>
            <w:sz w:val="24"/>
            <w:szCs w:val="24"/>
          </w:rPr>
          <w:t>BAB IV</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1442965E" w14:textId="364A3470"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7" w:history="1">
        <w:r w:rsidR="0029311F" w:rsidRPr="00A91991">
          <w:rPr>
            <w:rStyle w:val="Hyperlink"/>
            <w:rFonts w:ascii="Times New Roman" w:hAnsi="Times New Roman" w:cs="Times New Roman"/>
            <w:b w:val="0"/>
            <w:noProof/>
            <w:sz w:val="24"/>
            <w:szCs w:val="24"/>
          </w:rPr>
          <w:t>HASIL PENELITIAN DAN PEMBAHAS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598F4BBE" w14:textId="24FE46A1" w:rsidR="0029311F" w:rsidRPr="00A91991" w:rsidRDefault="00000000" w:rsidP="00B84703">
      <w:pPr>
        <w:tabs>
          <w:tab w:val="right" w:leader="dot" w:pos="7920"/>
        </w:tabs>
        <w:ind w:left="180"/>
        <w:rPr>
          <w:rFonts w:eastAsiaTheme="minorEastAsia"/>
          <w:smallCaps/>
          <w:noProof/>
          <w:lang w:val="en-ID" w:eastAsia="en-ID"/>
        </w:rPr>
      </w:pPr>
      <w:hyperlink w:anchor="_Toc156128098" w:history="1">
        <w:r w:rsidR="0029311F" w:rsidRPr="00A91991">
          <w:rPr>
            <w:rStyle w:val="Hyperlink"/>
            <w:rFonts w:cs="Times New Roman"/>
            <w:noProof/>
            <w:szCs w:val="24"/>
          </w:rPr>
          <w:t>4.1. Pengumpulan 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98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30B5A97D" w14:textId="6AB5367A" w:rsidR="0029311F" w:rsidRPr="00A91991" w:rsidRDefault="00000000" w:rsidP="00B84703">
      <w:pPr>
        <w:tabs>
          <w:tab w:val="right" w:leader="dot" w:pos="7920"/>
        </w:tabs>
        <w:ind w:left="180"/>
        <w:rPr>
          <w:rFonts w:eastAsiaTheme="minorEastAsia"/>
          <w:smallCaps/>
          <w:noProof/>
          <w:lang w:val="en-ID" w:eastAsia="en-ID"/>
        </w:rPr>
      </w:pPr>
      <w:hyperlink w:anchor="_Toc156128100" w:history="1">
        <w:r w:rsidR="0029311F" w:rsidRPr="00A91991">
          <w:rPr>
            <w:rStyle w:val="Hyperlink"/>
            <w:rFonts w:cs="Times New Roman"/>
            <w:noProof/>
            <w:szCs w:val="24"/>
          </w:rPr>
          <w:t xml:space="preserve">4.2. Tahap Preprocessing </w:t>
        </w:r>
        <w:r w:rsidR="0029311F" w:rsidRPr="00A91991">
          <w:rPr>
            <w:rStyle w:val="Hyperlink"/>
            <w:rFonts w:cs="Times New Roman"/>
            <w:iCs/>
            <w:noProof/>
            <w:szCs w:val="24"/>
          </w:rPr>
          <w:t>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0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282B2F02" w14:textId="767CE147" w:rsidR="0029311F" w:rsidRPr="00A91991" w:rsidRDefault="00000000" w:rsidP="00B84703">
      <w:pPr>
        <w:tabs>
          <w:tab w:val="right" w:leader="dot" w:pos="7920"/>
        </w:tabs>
        <w:ind w:left="180"/>
        <w:rPr>
          <w:rFonts w:eastAsiaTheme="minorEastAsia"/>
          <w:smallCaps/>
          <w:noProof/>
          <w:lang w:val="en-ID" w:eastAsia="en-ID"/>
        </w:rPr>
      </w:pPr>
      <w:hyperlink w:anchor="_Toc156128106" w:history="1">
        <w:r w:rsidR="0029311F" w:rsidRPr="00A91991">
          <w:rPr>
            <w:rStyle w:val="Hyperlink"/>
            <w:rFonts w:cs="Times New Roman"/>
            <w:noProof/>
            <w:szCs w:val="24"/>
          </w:rPr>
          <w:t>4.3. Pembobotan K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6 \h </w:instrText>
        </w:r>
        <w:r w:rsidR="0029311F" w:rsidRPr="00A91991">
          <w:rPr>
            <w:noProof/>
            <w:webHidden/>
          </w:rPr>
        </w:r>
        <w:r w:rsidR="0029311F" w:rsidRPr="00A91991">
          <w:rPr>
            <w:noProof/>
            <w:webHidden/>
          </w:rPr>
          <w:fldChar w:fldCharType="separate"/>
        </w:r>
        <w:r w:rsidR="0029311F" w:rsidRPr="00A91991">
          <w:rPr>
            <w:noProof/>
            <w:webHidden/>
          </w:rPr>
          <w:t>30</w:t>
        </w:r>
        <w:r w:rsidR="0029311F" w:rsidRPr="00A91991">
          <w:rPr>
            <w:noProof/>
            <w:webHidden/>
          </w:rPr>
          <w:fldChar w:fldCharType="end"/>
        </w:r>
      </w:hyperlink>
    </w:p>
    <w:p w14:paraId="11740006" w14:textId="7721EA47" w:rsidR="0029311F" w:rsidRPr="00A91991" w:rsidRDefault="00000000" w:rsidP="00B84703">
      <w:pPr>
        <w:tabs>
          <w:tab w:val="right" w:leader="dot" w:pos="7920"/>
        </w:tabs>
        <w:ind w:left="180"/>
        <w:rPr>
          <w:rFonts w:eastAsiaTheme="minorEastAsia"/>
          <w:smallCaps/>
          <w:noProof/>
          <w:lang w:val="en-ID" w:eastAsia="en-ID"/>
        </w:rPr>
      </w:pPr>
      <w:hyperlink w:anchor="_Toc156128109" w:history="1">
        <w:r w:rsidR="0029311F" w:rsidRPr="00A91991">
          <w:rPr>
            <w:rStyle w:val="Hyperlink"/>
            <w:rFonts w:cs="Times New Roman"/>
            <w:noProof/>
            <w:szCs w:val="24"/>
          </w:rPr>
          <w:t>4.4. Klasifikasi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9 \h </w:instrText>
        </w:r>
        <w:r w:rsidR="0029311F" w:rsidRPr="00A91991">
          <w:rPr>
            <w:noProof/>
            <w:webHidden/>
          </w:rPr>
        </w:r>
        <w:r w:rsidR="0029311F" w:rsidRPr="00A91991">
          <w:rPr>
            <w:noProof/>
            <w:webHidden/>
          </w:rPr>
          <w:fldChar w:fldCharType="separate"/>
        </w:r>
        <w:r w:rsidR="0029311F" w:rsidRPr="00A91991">
          <w:rPr>
            <w:noProof/>
            <w:webHidden/>
          </w:rPr>
          <w:t>35</w:t>
        </w:r>
        <w:r w:rsidR="0029311F" w:rsidRPr="00A91991">
          <w:rPr>
            <w:noProof/>
            <w:webHidden/>
          </w:rPr>
          <w:fldChar w:fldCharType="end"/>
        </w:r>
      </w:hyperlink>
    </w:p>
    <w:p w14:paraId="2A319323" w14:textId="52085A96" w:rsidR="0029311F" w:rsidRPr="00A91991" w:rsidRDefault="00000000" w:rsidP="00B84703">
      <w:pPr>
        <w:tabs>
          <w:tab w:val="right" w:leader="dot" w:pos="7920"/>
        </w:tabs>
        <w:ind w:left="180"/>
        <w:rPr>
          <w:rFonts w:eastAsiaTheme="minorEastAsia"/>
          <w:smallCaps/>
          <w:noProof/>
          <w:lang w:val="en-ID" w:eastAsia="en-ID"/>
        </w:rPr>
      </w:pPr>
      <w:hyperlink w:anchor="_Toc156128110" w:history="1">
        <w:r w:rsidR="0029311F" w:rsidRPr="00A91991">
          <w:rPr>
            <w:rStyle w:val="Hyperlink"/>
            <w:rFonts w:cs="Times New Roman"/>
            <w:noProof/>
            <w:szCs w:val="24"/>
          </w:rPr>
          <w:t>4.5. Pengujian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0 \h </w:instrText>
        </w:r>
        <w:r w:rsidR="0029311F" w:rsidRPr="00A91991">
          <w:rPr>
            <w:noProof/>
            <w:webHidden/>
          </w:rPr>
        </w:r>
        <w:r w:rsidR="0029311F" w:rsidRPr="00A91991">
          <w:rPr>
            <w:noProof/>
            <w:webHidden/>
          </w:rPr>
          <w:fldChar w:fldCharType="separate"/>
        </w:r>
        <w:r w:rsidR="0029311F" w:rsidRPr="00A91991">
          <w:rPr>
            <w:noProof/>
            <w:webHidden/>
          </w:rPr>
          <w:t>60</w:t>
        </w:r>
        <w:r w:rsidR="0029311F" w:rsidRPr="00A91991">
          <w:rPr>
            <w:noProof/>
            <w:webHidden/>
          </w:rPr>
          <w:fldChar w:fldCharType="end"/>
        </w:r>
      </w:hyperlink>
    </w:p>
    <w:p w14:paraId="07A13D4C" w14:textId="5E57C131" w:rsidR="0029311F" w:rsidRPr="00A91991" w:rsidRDefault="00000000" w:rsidP="00B84703">
      <w:pPr>
        <w:tabs>
          <w:tab w:val="right" w:leader="dot" w:pos="7920"/>
        </w:tabs>
        <w:ind w:left="180"/>
        <w:rPr>
          <w:rFonts w:eastAsiaTheme="minorEastAsia"/>
          <w:smallCaps/>
          <w:noProof/>
          <w:lang w:val="en-ID" w:eastAsia="en-ID"/>
        </w:rPr>
      </w:pPr>
      <w:hyperlink w:anchor="_Toc156128112" w:history="1">
        <w:r w:rsidR="0029311F" w:rsidRPr="00A91991">
          <w:rPr>
            <w:rStyle w:val="Hyperlink"/>
            <w:rFonts w:cs="Times New Roman"/>
            <w:noProof/>
            <w:szCs w:val="24"/>
          </w:rPr>
          <w:t>4.6. Hasil Evaluasi</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2 \h </w:instrText>
        </w:r>
        <w:r w:rsidR="0029311F" w:rsidRPr="00A91991">
          <w:rPr>
            <w:noProof/>
            <w:webHidden/>
          </w:rPr>
        </w:r>
        <w:r w:rsidR="0029311F" w:rsidRPr="00A91991">
          <w:rPr>
            <w:noProof/>
            <w:webHidden/>
          </w:rPr>
          <w:fldChar w:fldCharType="separate"/>
        </w:r>
        <w:r w:rsidR="0029311F" w:rsidRPr="00A91991">
          <w:rPr>
            <w:noProof/>
            <w:webHidden/>
          </w:rPr>
          <w:t>61</w:t>
        </w:r>
        <w:r w:rsidR="0029311F" w:rsidRPr="00A91991">
          <w:rPr>
            <w:noProof/>
            <w:webHidden/>
          </w:rPr>
          <w:fldChar w:fldCharType="end"/>
        </w:r>
      </w:hyperlink>
    </w:p>
    <w:p w14:paraId="0FFC27C1" w14:textId="535B565B" w:rsidR="0029311F" w:rsidRPr="00A91991" w:rsidRDefault="00000000" w:rsidP="00B84703">
      <w:pPr>
        <w:tabs>
          <w:tab w:val="right" w:leader="dot" w:pos="7920"/>
        </w:tabs>
        <w:ind w:left="180"/>
        <w:rPr>
          <w:rFonts w:eastAsiaTheme="minorEastAsia"/>
          <w:smallCaps/>
          <w:noProof/>
          <w:lang w:val="en-ID" w:eastAsia="en-ID"/>
        </w:rPr>
      </w:pPr>
      <w:hyperlink w:anchor="_Toc156128114" w:history="1">
        <w:r w:rsidR="0029311F" w:rsidRPr="00A91991">
          <w:rPr>
            <w:rStyle w:val="Hyperlink"/>
            <w:rFonts w:cs="Times New Roman"/>
            <w:noProof/>
            <w:szCs w:val="24"/>
          </w:rPr>
          <w:t>4.7. Pseudocode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4 \h </w:instrText>
        </w:r>
        <w:r w:rsidR="0029311F" w:rsidRPr="00A91991">
          <w:rPr>
            <w:noProof/>
            <w:webHidden/>
          </w:rPr>
        </w:r>
        <w:r w:rsidR="0029311F" w:rsidRPr="00A91991">
          <w:rPr>
            <w:noProof/>
            <w:webHidden/>
          </w:rPr>
          <w:fldChar w:fldCharType="separate"/>
        </w:r>
        <w:r w:rsidR="0029311F" w:rsidRPr="00A91991">
          <w:rPr>
            <w:noProof/>
            <w:webHidden/>
          </w:rPr>
          <w:t>62</w:t>
        </w:r>
        <w:r w:rsidR="0029311F" w:rsidRPr="00A91991">
          <w:rPr>
            <w:noProof/>
            <w:webHidden/>
          </w:rPr>
          <w:fldChar w:fldCharType="end"/>
        </w:r>
      </w:hyperlink>
    </w:p>
    <w:p w14:paraId="6A6203CB" w14:textId="56BB5EFE" w:rsidR="0029311F" w:rsidRPr="00A91991" w:rsidRDefault="00B84703" w:rsidP="00B84703">
      <w:pPr>
        <w:tabs>
          <w:tab w:val="left" w:pos="180"/>
          <w:tab w:val="right" w:leader="dot" w:pos="7920"/>
        </w:tabs>
        <w:rPr>
          <w:rFonts w:eastAsiaTheme="minorEastAsia"/>
          <w:smallCaps/>
          <w:noProof/>
          <w:lang w:val="en-ID" w:eastAsia="en-ID"/>
        </w:rPr>
      </w:pPr>
      <w:r w:rsidRPr="00A91991">
        <w:rPr>
          <w:rStyle w:val="Hyperlink"/>
          <w:rFonts w:cs="Times New Roman"/>
          <w:noProof/>
          <w:szCs w:val="24"/>
          <w:u w:val="none"/>
        </w:rPr>
        <w:tab/>
      </w:r>
      <w:hyperlink w:anchor="_Toc156128127" w:history="1">
        <w:r w:rsidR="0029311F" w:rsidRPr="00A91991">
          <w:rPr>
            <w:rStyle w:val="Hyperlink"/>
            <w:rFonts w:cs="Times New Roman"/>
            <w:noProof/>
            <w:szCs w:val="24"/>
          </w:rPr>
          <w:t>4.8. Hasil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27 \h </w:instrText>
        </w:r>
        <w:r w:rsidR="0029311F" w:rsidRPr="00A91991">
          <w:rPr>
            <w:noProof/>
            <w:webHidden/>
          </w:rPr>
        </w:r>
        <w:r w:rsidR="0029311F" w:rsidRPr="00A91991">
          <w:rPr>
            <w:noProof/>
            <w:webHidden/>
          </w:rPr>
          <w:fldChar w:fldCharType="separate"/>
        </w:r>
        <w:r w:rsidR="0029311F" w:rsidRPr="00A91991">
          <w:rPr>
            <w:noProof/>
            <w:webHidden/>
          </w:rPr>
          <w:t>67</w:t>
        </w:r>
        <w:r w:rsidR="0029311F" w:rsidRPr="00A91991">
          <w:rPr>
            <w:noProof/>
            <w:webHidden/>
          </w:rPr>
          <w:fldChar w:fldCharType="end"/>
        </w:r>
      </w:hyperlink>
    </w:p>
    <w:p w14:paraId="37971958" w14:textId="571F066F"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134" w:history="1">
        <w:r w:rsidR="0029311F" w:rsidRPr="00A91991">
          <w:rPr>
            <w:rStyle w:val="Hyperlink"/>
            <w:rFonts w:ascii="Times New Roman" w:hAnsi="Times New Roman" w:cs="Times New Roman"/>
            <w:b w:val="0"/>
            <w:noProof/>
            <w:sz w:val="24"/>
            <w:szCs w:val="24"/>
          </w:rPr>
          <w:t>BAB V PENUTUP</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13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70</w:t>
        </w:r>
        <w:r w:rsidR="0029311F" w:rsidRPr="00A91991">
          <w:rPr>
            <w:rFonts w:ascii="Times New Roman" w:hAnsi="Times New Roman" w:cs="Times New Roman"/>
            <w:b w:val="0"/>
            <w:noProof/>
            <w:webHidden/>
            <w:sz w:val="24"/>
            <w:szCs w:val="24"/>
          </w:rPr>
          <w:fldChar w:fldCharType="end"/>
        </w:r>
      </w:hyperlink>
    </w:p>
    <w:p w14:paraId="3AB41452" w14:textId="730CC262" w:rsidR="0029311F" w:rsidRPr="00A91991" w:rsidRDefault="00000000" w:rsidP="00304E17">
      <w:pPr>
        <w:tabs>
          <w:tab w:val="right" w:leader="dot" w:pos="7920"/>
        </w:tabs>
        <w:ind w:left="180" w:right="20"/>
        <w:rPr>
          <w:rFonts w:eastAsiaTheme="minorEastAsia"/>
          <w:smallCaps/>
          <w:noProof/>
          <w:lang w:val="en-ID" w:eastAsia="en-ID"/>
        </w:rPr>
      </w:pPr>
      <w:hyperlink w:anchor="_Toc156128135" w:history="1">
        <w:r w:rsidR="0029311F" w:rsidRPr="00A91991">
          <w:rPr>
            <w:rStyle w:val="Hyperlink"/>
            <w:rFonts w:cs="Times New Roman"/>
            <w:noProof/>
            <w:szCs w:val="24"/>
          </w:rPr>
          <w:t>5.1. Kesimpul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5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97C4EFA" w14:textId="2C4B88AE" w:rsidR="0029311F" w:rsidRPr="00A91991" w:rsidRDefault="00000000" w:rsidP="00304E17">
      <w:pPr>
        <w:tabs>
          <w:tab w:val="right" w:leader="dot" w:pos="7920"/>
        </w:tabs>
        <w:ind w:left="180" w:right="20"/>
        <w:rPr>
          <w:rFonts w:eastAsiaTheme="minorEastAsia"/>
          <w:smallCaps/>
          <w:noProof/>
          <w:lang w:val="en-ID" w:eastAsia="en-ID"/>
        </w:rPr>
      </w:pPr>
      <w:hyperlink w:anchor="_Toc156128136" w:history="1">
        <w:r w:rsidR="0029311F" w:rsidRPr="00A91991">
          <w:rPr>
            <w:rStyle w:val="Hyperlink"/>
            <w:rFonts w:cs="Times New Roman"/>
            <w:noProof/>
            <w:szCs w:val="24"/>
          </w:rPr>
          <w:t>5.2. Sar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6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0EEA7B6" w14:textId="312313E4" w:rsidR="0029311F" w:rsidRDefault="00000000">
      <w:pPr>
        <w:pStyle w:val="TOC1"/>
        <w:tabs>
          <w:tab w:val="right" w:leader="dot" w:pos="7930"/>
        </w:tabs>
        <w:rPr>
          <w:rStyle w:val="Hyperlink"/>
          <w:rFonts w:ascii="Times New Roman" w:hAnsi="Times New Roman" w:cs="Times New Roman"/>
          <w:noProof/>
          <w:sz w:val="24"/>
          <w:szCs w:val="24"/>
        </w:rPr>
      </w:pPr>
      <w:hyperlink w:anchor="_Toc156128137" w:history="1">
        <w:r w:rsidR="0029311F" w:rsidRPr="00A91991">
          <w:rPr>
            <w:rStyle w:val="Hyperlink"/>
            <w:rFonts w:ascii="Times New Roman" w:hAnsi="Times New Roman" w:cs="Times New Roman"/>
            <w:b w:val="0"/>
            <w:noProof/>
            <w:sz w:val="24"/>
            <w:szCs w:val="24"/>
          </w:rPr>
          <w:t>DAFTAR PUSTAKA</w:t>
        </w:r>
        <w:r w:rsidR="0029311F" w:rsidRPr="00A91991">
          <w:rPr>
            <w:rFonts w:ascii="Times New Roman" w:hAnsi="Times New Roman" w:cs="Times New Roman"/>
            <w:b w:val="0"/>
            <w:noProof/>
            <w:webHidden/>
            <w:sz w:val="24"/>
            <w:szCs w:val="24"/>
          </w:rPr>
          <w:tab/>
          <w:t>72</w:t>
        </w:r>
      </w:hyperlink>
    </w:p>
    <w:p w14:paraId="29BEEE24" w14:textId="73617B86" w:rsidR="00F949D2" w:rsidRDefault="00F949D2" w:rsidP="00F949D2">
      <w:r>
        <w:br w:type="page"/>
      </w:r>
    </w:p>
    <w:p w14:paraId="719C976F" w14:textId="6E723818" w:rsidR="00130D33" w:rsidRDefault="0029311F" w:rsidP="0040291B">
      <w:pPr>
        <w:pStyle w:val="Judul1"/>
      </w:pPr>
      <w:r w:rsidRPr="0029311F">
        <w:rPr>
          <w:rFonts w:cs="Times New Roman"/>
          <w:sz w:val="24"/>
        </w:rPr>
        <w:lastRenderedPageBreak/>
        <w:fldChar w:fldCharType="end"/>
      </w:r>
      <w:bookmarkStart w:id="4" w:name="_Toc156128066"/>
      <w:r w:rsidR="00130D33">
        <w:t>DAFTAR TABEL</w:t>
      </w:r>
      <w:bookmarkEnd w:id="4"/>
    </w:p>
    <w:p w14:paraId="4C49FE4B" w14:textId="77777777" w:rsidR="00F949D2" w:rsidRPr="0029311F" w:rsidRDefault="00000000" w:rsidP="00FD5CA8">
      <w:pPr>
        <w:pStyle w:val="TOC4"/>
        <w:spacing w:line="360" w:lineRule="auto"/>
        <w:rPr>
          <w:rFonts w:eastAsiaTheme="minorEastAsia"/>
          <w:lang w:val="en-ID" w:eastAsia="en-ID"/>
        </w:rPr>
      </w:pPr>
      <w:hyperlink w:anchor="_Toc156128078" w:history="1">
        <w:r w:rsidR="00F949D2" w:rsidRPr="0029311F">
          <w:rPr>
            <w:rStyle w:val="Hyperlink"/>
            <w:color w:val="000000" w:themeColor="text1"/>
            <w:u w:val="none"/>
          </w:rPr>
          <w:t>Tabel 2.1 Penelitian Terkaitt</w:t>
        </w:r>
        <w:r w:rsidR="00F949D2" w:rsidRPr="0029311F">
          <w:rPr>
            <w:webHidden/>
          </w:rPr>
          <w:tab/>
        </w:r>
        <w:r w:rsidR="00F949D2" w:rsidRPr="0029311F">
          <w:rPr>
            <w:webHidden/>
          </w:rPr>
          <w:fldChar w:fldCharType="begin"/>
        </w:r>
        <w:r w:rsidR="00F949D2" w:rsidRPr="0029311F">
          <w:rPr>
            <w:webHidden/>
          </w:rPr>
          <w:instrText xml:space="preserve"> PAGEREF _Toc156128078 \h </w:instrText>
        </w:r>
        <w:r w:rsidR="00F949D2" w:rsidRPr="0029311F">
          <w:rPr>
            <w:webHidden/>
          </w:rPr>
        </w:r>
        <w:r w:rsidR="00F949D2" w:rsidRPr="0029311F">
          <w:rPr>
            <w:webHidden/>
          </w:rPr>
          <w:fldChar w:fldCharType="separate"/>
        </w:r>
        <w:r w:rsidR="00F949D2" w:rsidRPr="0029311F">
          <w:rPr>
            <w:webHidden/>
          </w:rPr>
          <w:t>7</w:t>
        </w:r>
        <w:r w:rsidR="00F949D2" w:rsidRPr="0029311F">
          <w:rPr>
            <w:webHidden/>
          </w:rPr>
          <w:fldChar w:fldCharType="end"/>
        </w:r>
      </w:hyperlink>
    </w:p>
    <w:p w14:paraId="4DAD5032" w14:textId="77777777" w:rsidR="00F949D2" w:rsidRPr="0029311F" w:rsidRDefault="00000000" w:rsidP="00FD5CA8">
      <w:pPr>
        <w:pStyle w:val="TOC4"/>
        <w:spacing w:line="360" w:lineRule="auto"/>
        <w:rPr>
          <w:rFonts w:eastAsiaTheme="minorEastAsia"/>
          <w:lang w:val="en-ID" w:eastAsia="en-ID"/>
        </w:rPr>
      </w:pPr>
      <w:hyperlink w:anchor="_Toc156128088" w:history="1">
        <w:r w:rsidR="00F949D2" w:rsidRPr="0029311F">
          <w:rPr>
            <w:rStyle w:val="Hyperlink"/>
            <w:color w:val="000000" w:themeColor="text1"/>
            <w:u w:val="none"/>
          </w:rPr>
          <w:t>Tabel 3.1. Tabel Data Set</w:t>
        </w:r>
        <w:r w:rsidR="00F949D2" w:rsidRPr="0029311F">
          <w:rPr>
            <w:webHidden/>
          </w:rPr>
          <w:tab/>
        </w:r>
        <w:r w:rsidR="00F949D2" w:rsidRPr="0029311F">
          <w:rPr>
            <w:webHidden/>
          </w:rPr>
          <w:fldChar w:fldCharType="begin"/>
        </w:r>
        <w:r w:rsidR="00F949D2" w:rsidRPr="0029311F">
          <w:rPr>
            <w:webHidden/>
          </w:rPr>
          <w:instrText xml:space="preserve"> PAGEREF _Toc156128088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0CEA7CE9" w14:textId="77777777" w:rsidR="00F949D2" w:rsidRPr="0029311F" w:rsidRDefault="00000000" w:rsidP="00FD5CA8">
      <w:pPr>
        <w:pStyle w:val="TOC4"/>
        <w:spacing w:line="360" w:lineRule="auto"/>
        <w:rPr>
          <w:rFonts w:eastAsiaTheme="minorEastAsia"/>
          <w:lang w:val="en-ID" w:eastAsia="en-ID"/>
        </w:rPr>
      </w:pPr>
      <w:hyperlink w:anchor="_Toc156128089" w:history="1">
        <w:r w:rsidR="00F949D2" w:rsidRPr="0029311F">
          <w:rPr>
            <w:rStyle w:val="Hyperlink"/>
            <w:color w:val="000000" w:themeColor="text1"/>
            <w:u w:val="none"/>
          </w:rPr>
          <w:t>Tabel 3.2. Cleansing</w:t>
        </w:r>
        <w:r w:rsidR="00F949D2" w:rsidRPr="0029311F">
          <w:rPr>
            <w:webHidden/>
          </w:rPr>
          <w:tab/>
        </w:r>
        <w:r w:rsidR="00F949D2" w:rsidRPr="0029311F">
          <w:rPr>
            <w:webHidden/>
          </w:rPr>
          <w:fldChar w:fldCharType="begin"/>
        </w:r>
        <w:r w:rsidR="00F949D2" w:rsidRPr="0029311F">
          <w:rPr>
            <w:webHidden/>
          </w:rPr>
          <w:instrText xml:space="preserve"> PAGEREF _Toc156128089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1AC6BBF5" w14:textId="77777777" w:rsidR="00F949D2" w:rsidRPr="0029311F" w:rsidRDefault="00000000" w:rsidP="00FD5CA8">
      <w:pPr>
        <w:pStyle w:val="TOC4"/>
        <w:spacing w:line="360" w:lineRule="auto"/>
        <w:rPr>
          <w:rFonts w:eastAsiaTheme="minorEastAsia"/>
          <w:lang w:val="en-ID" w:eastAsia="en-ID"/>
        </w:rPr>
      </w:pPr>
      <w:hyperlink w:anchor="_Toc156128090" w:history="1">
        <w:r w:rsidR="00F949D2" w:rsidRPr="0029311F">
          <w:rPr>
            <w:rStyle w:val="Hyperlink"/>
            <w:bCs/>
            <w:color w:val="000000" w:themeColor="text1"/>
            <w:u w:val="none"/>
          </w:rPr>
          <w:t xml:space="preserve">Tabel 3.3. </w:t>
        </w:r>
        <w:r w:rsidR="00F949D2" w:rsidRPr="0029311F">
          <w:rPr>
            <w:rStyle w:val="Hyperlink"/>
            <w:bCs/>
            <w:i/>
            <w:iCs/>
            <w:color w:val="000000" w:themeColor="text1"/>
            <w:u w:val="none"/>
          </w:rPr>
          <w:t>Case Folding</w:t>
        </w:r>
        <w:r w:rsidR="00F949D2" w:rsidRPr="0029311F">
          <w:rPr>
            <w:webHidden/>
          </w:rPr>
          <w:tab/>
        </w:r>
        <w:r w:rsidR="00F949D2" w:rsidRPr="0029311F">
          <w:rPr>
            <w:webHidden/>
          </w:rPr>
          <w:fldChar w:fldCharType="begin"/>
        </w:r>
        <w:r w:rsidR="00F949D2" w:rsidRPr="0029311F">
          <w:rPr>
            <w:webHidden/>
          </w:rPr>
          <w:instrText xml:space="preserve"> PAGEREF _Toc156128090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55255A27" w14:textId="77777777" w:rsidR="00F949D2" w:rsidRPr="0029311F" w:rsidRDefault="00000000" w:rsidP="00FD5CA8">
      <w:pPr>
        <w:pStyle w:val="TOC4"/>
        <w:spacing w:line="360" w:lineRule="auto"/>
        <w:rPr>
          <w:rFonts w:eastAsiaTheme="minorEastAsia"/>
          <w:lang w:val="en-ID" w:eastAsia="en-ID"/>
        </w:rPr>
      </w:pPr>
      <w:hyperlink w:anchor="_Toc156128091" w:history="1">
        <w:r w:rsidR="00F949D2" w:rsidRPr="0029311F">
          <w:rPr>
            <w:rStyle w:val="Hyperlink"/>
            <w:color w:val="000000" w:themeColor="text1"/>
            <w:u w:val="none"/>
          </w:rPr>
          <w:t>Tabel 3.4. Tokenizing</w:t>
        </w:r>
        <w:r w:rsidR="00F949D2" w:rsidRPr="0029311F">
          <w:rPr>
            <w:webHidden/>
          </w:rPr>
          <w:tab/>
        </w:r>
        <w:r w:rsidR="00F949D2" w:rsidRPr="0029311F">
          <w:rPr>
            <w:webHidden/>
          </w:rPr>
          <w:fldChar w:fldCharType="begin"/>
        </w:r>
        <w:r w:rsidR="00F949D2" w:rsidRPr="0029311F">
          <w:rPr>
            <w:webHidden/>
          </w:rPr>
          <w:instrText xml:space="preserve"> PAGEREF _Toc156128091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15007432" w14:textId="77777777" w:rsidR="00F949D2" w:rsidRPr="0029311F" w:rsidRDefault="00000000" w:rsidP="00FD5CA8">
      <w:pPr>
        <w:pStyle w:val="TOC4"/>
        <w:spacing w:line="360" w:lineRule="auto"/>
        <w:rPr>
          <w:rFonts w:eastAsiaTheme="minorEastAsia"/>
          <w:lang w:val="en-ID" w:eastAsia="en-ID"/>
        </w:rPr>
      </w:pPr>
      <w:hyperlink w:anchor="_Toc156128092" w:history="1">
        <w:r w:rsidR="00F949D2" w:rsidRPr="0029311F">
          <w:rPr>
            <w:rStyle w:val="Hyperlink"/>
            <w:color w:val="000000" w:themeColor="text1"/>
            <w:u w:val="none"/>
          </w:rPr>
          <w:t>Tabel 3.5 Stopword Removal</w:t>
        </w:r>
        <w:r w:rsidR="00F949D2" w:rsidRPr="0029311F">
          <w:rPr>
            <w:webHidden/>
          </w:rPr>
          <w:tab/>
        </w:r>
        <w:r w:rsidR="00F949D2" w:rsidRPr="0029311F">
          <w:rPr>
            <w:webHidden/>
          </w:rPr>
          <w:fldChar w:fldCharType="begin"/>
        </w:r>
        <w:r w:rsidR="00F949D2" w:rsidRPr="0029311F">
          <w:rPr>
            <w:webHidden/>
          </w:rPr>
          <w:instrText xml:space="preserve"> PAGEREF _Toc156128092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D765677" w14:textId="77777777" w:rsidR="00F949D2" w:rsidRPr="0029311F" w:rsidRDefault="00000000" w:rsidP="00FD5CA8">
      <w:pPr>
        <w:pStyle w:val="TOC4"/>
        <w:spacing w:line="360" w:lineRule="auto"/>
        <w:rPr>
          <w:rFonts w:eastAsiaTheme="minorEastAsia"/>
          <w:lang w:val="en-ID" w:eastAsia="en-ID"/>
        </w:rPr>
      </w:pPr>
      <w:hyperlink w:anchor="_Toc156128093" w:history="1">
        <w:r w:rsidR="00F949D2" w:rsidRPr="0029311F">
          <w:rPr>
            <w:rStyle w:val="Hyperlink"/>
            <w:bCs/>
            <w:color w:val="000000" w:themeColor="text1"/>
            <w:u w:val="none"/>
          </w:rPr>
          <w:t xml:space="preserve">Tabel 3.6. </w:t>
        </w:r>
        <w:r w:rsidR="00F949D2" w:rsidRPr="0029311F">
          <w:rPr>
            <w:rStyle w:val="Hyperlink"/>
            <w:bCs/>
            <w:i/>
            <w:iCs/>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093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FDFE4D4" w14:textId="77777777" w:rsidR="00F949D2" w:rsidRPr="0029311F" w:rsidRDefault="00000000" w:rsidP="00FD5CA8">
      <w:pPr>
        <w:pStyle w:val="TOC4"/>
        <w:spacing w:line="360" w:lineRule="auto"/>
        <w:rPr>
          <w:rFonts w:eastAsiaTheme="minorEastAsia"/>
          <w:lang w:val="en-ID" w:eastAsia="en-ID"/>
        </w:rPr>
      </w:pPr>
      <w:hyperlink w:anchor="_Toc156128094" w:history="1">
        <w:r w:rsidR="00F949D2" w:rsidRPr="0029311F">
          <w:rPr>
            <w:rStyle w:val="Hyperlink"/>
            <w:bCs/>
            <w:color w:val="000000" w:themeColor="text1"/>
            <w:u w:val="none"/>
          </w:rPr>
          <w:t xml:space="preserve">Tabel 3.7. </w:t>
        </w:r>
        <w:r w:rsidR="00F949D2" w:rsidRPr="0029311F">
          <w:rPr>
            <w:rStyle w:val="Hyperlink"/>
            <w:bCs/>
            <w:iCs/>
            <w:color w:val="000000" w:themeColor="text1"/>
            <w:u w:val="none"/>
          </w:rPr>
          <w:t>Pelabelan sentimen</w:t>
        </w:r>
        <w:r w:rsidR="00F949D2" w:rsidRPr="0029311F">
          <w:rPr>
            <w:webHidden/>
          </w:rPr>
          <w:tab/>
        </w:r>
        <w:r w:rsidR="00F949D2" w:rsidRPr="0029311F">
          <w:rPr>
            <w:webHidden/>
          </w:rPr>
          <w:fldChar w:fldCharType="begin"/>
        </w:r>
        <w:r w:rsidR="00F949D2" w:rsidRPr="0029311F">
          <w:rPr>
            <w:webHidden/>
          </w:rPr>
          <w:instrText xml:space="preserve"> PAGEREF _Toc156128094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5B5A6B6F" w14:textId="77777777" w:rsidR="00F949D2" w:rsidRPr="0029311F" w:rsidRDefault="00000000" w:rsidP="00FD5CA8">
      <w:pPr>
        <w:pStyle w:val="TOC4"/>
        <w:spacing w:line="360" w:lineRule="auto"/>
        <w:rPr>
          <w:rFonts w:eastAsiaTheme="minorEastAsia"/>
          <w:lang w:val="en-ID" w:eastAsia="en-ID"/>
        </w:rPr>
      </w:pPr>
      <w:hyperlink w:anchor="_Toc156128095" w:history="1">
        <w:r w:rsidR="00F949D2" w:rsidRPr="0029311F">
          <w:rPr>
            <w:rStyle w:val="Hyperlink"/>
            <w:color w:val="000000" w:themeColor="text1"/>
            <w:u w:val="none"/>
          </w:rPr>
          <w:t>Tabel 3.8 Confussion Matrix</w:t>
        </w:r>
        <w:r w:rsidR="00F949D2" w:rsidRPr="0029311F">
          <w:rPr>
            <w:webHidden/>
          </w:rPr>
          <w:tab/>
        </w:r>
        <w:r w:rsidR="00F949D2" w:rsidRPr="0029311F">
          <w:rPr>
            <w:webHidden/>
          </w:rPr>
          <w:fldChar w:fldCharType="begin"/>
        </w:r>
        <w:r w:rsidR="00F949D2" w:rsidRPr="0029311F">
          <w:rPr>
            <w:webHidden/>
          </w:rPr>
          <w:instrText xml:space="preserve"> PAGEREF _Toc156128095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36D87A09" w14:textId="77777777" w:rsidR="00F949D2" w:rsidRPr="0029311F" w:rsidRDefault="00000000" w:rsidP="00FD5CA8">
      <w:pPr>
        <w:pStyle w:val="TOC4"/>
        <w:spacing w:line="360" w:lineRule="auto"/>
        <w:rPr>
          <w:rFonts w:eastAsiaTheme="minorEastAsia"/>
          <w:lang w:val="en-ID" w:eastAsia="en-ID"/>
        </w:rPr>
      </w:pPr>
      <w:hyperlink w:anchor="_Toc156128099" w:history="1">
        <w:r w:rsidR="00F949D2" w:rsidRPr="0029311F">
          <w:rPr>
            <w:rStyle w:val="Hyperlink"/>
            <w:color w:val="000000" w:themeColor="text1"/>
            <w:u w:val="none"/>
          </w:rPr>
          <w:t>Tabel 4.1 Contoh Pelabelan Dataset</w:t>
        </w:r>
        <w:r w:rsidR="00F949D2" w:rsidRPr="0029311F">
          <w:rPr>
            <w:webHidden/>
          </w:rPr>
          <w:tab/>
        </w:r>
        <w:r w:rsidR="00F949D2" w:rsidRPr="0029311F">
          <w:rPr>
            <w:webHidden/>
          </w:rPr>
          <w:fldChar w:fldCharType="begin"/>
        </w:r>
        <w:r w:rsidR="00F949D2" w:rsidRPr="0029311F">
          <w:rPr>
            <w:webHidden/>
          </w:rPr>
          <w:instrText xml:space="preserve"> PAGEREF _Toc156128099 \h </w:instrText>
        </w:r>
        <w:r w:rsidR="00F949D2" w:rsidRPr="0029311F">
          <w:rPr>
            <w:webHidden/>
          </w:rPr>
        </w:r>
        <w:r w:rsidR="00F949D2" w:rsidRPr="0029311F">
          <w:rPr>
            <w:webHidden/>
          </w:rPr>
          <w:fldChar w:fldCharType="separate"/>
        </w:r>
        <w:r w:rsidR="00F949D2" w:rsidRPr="0029311F">
          <w:rPr>
            <w:webHidden/>
          </w:rPr>
          <w:t>23</w:t>
        </w:r>
        <w:r w:rsidR="00F949D2" w:rsidRPr="0029311F">
          <w:rPr>
            <w:webHidden/>
          </w:rPr>
          <w:fldChar w:fldCharType="end"/>
        </w:r>
      </w:hyperlink>
    </w:p>
    <w:p w14:paraId="29CE76A6" w14:textId="77777777" w:rsidR="00F949D2" w:rsidRPr="0029311F" w:rsidRDefault="00000000" w:rsidP="00FD5CA8">
      <w:pPr>
        <w:pStyle w:val="TOC4"/>
        <w:spacing w:line="360" w:lineRule="auto"/>
        <w:rPr>
          <w:rFonts w:eastAsiaTheme="minorEastAsia"/>
          <w:lang w:val="en-ID" w:eastAsia="en-ID"/>
        </w:rPr>
      </w:pPr>
      <w:hyperlink w:anchor="_Toc156128101" w:history="1">
        <w:r w:rsidR="00F949D2" w:rsidRPr="0029311F">
          <w:rPr>
            <w:rStyle w:val="Hyperlink"/>
            <w:color w:val="000000" w:themeColor="text1"/>
            <w:u w:val="none"/>
          </w:rPr>
          <w:t xml:space="preserve">Tabel 4.2.1 Hasil Sampel Dataset </w:t>
        </w:r>
        <w:r w:rsidR="00F949D2" w:rsidRPr="0029311F">
          <w:rPr>
            <w:rStyle w:val="Hyperlink"/>
            <w:i/>
            <w:color w:val="000000" w:themeColor="text1"/>
            <w:u w:val="none"/>
          </w:rPr>
          <w:t>Cleansing</w:t>
        </w:r>
        <w:r w:rsidR="00F949D2" w:rsidRPr="0029311F">
          <w:rPr>
            <w:webHidden/>
          </w:rPr>
          <w:tab/>
        </w:r>
        <w:r w:rsidR="00F949D2" w:rsidRPr="0029311F">
          <w:rPr>
            <w:webHidden/>
          </w:rPr>
          <w:fldChar w:fldCharType="begin"/>
        </w:r>
        <w:r w:rsidR="00F949D2" w:rsidRPr="0029311F">
          <w:rPr>
            <w:webHidden/>
          </w:rPr>
          <w:instrText xml:space="preserve"> PAGEREF _Toc156128101 \h </w:instrText>
        </w:r>
        <w:r w:rsidR="00F949D2" w:rsidRPr="0029311F">
          <w:rPr>
            <w:webHidden/>
          </w:rPr>
        </w:r>
        <w:r w:rsidR="00F949D2" w:rsidRPr="0029311F">
          <w:rPr>
            <w:webHidden/>
          </w:rPr>
          <w:fldChar w:fldCharType="separate"/>
        </w:r>
        <w:r w:rsidR="00F949D2" w:rsidRPr="0029311F">
          <w:rPr>
            <w:webHidden/>
          </w:rPr>
          <w:t>24</w:t>
        </w:r>
        <w:r w:rsidR="00F949D2" w:rsidRPr="0029311F">
          <w:rPr>
            <w:webHidden/>
          </w:rPr>
          <w:fldChar w:fldCharType="end"/>
        </w:r>
      </w:hyperlink>
    </w:p>
    <w:p w14:paraId="70AA8DCD" w14:textId="1099701F" w:rsidR="00F949D2" w:rsidRPr="0029311F" w:rsidRDefault="00000000" w:rsidP="00FD5CA8">
      <w:pPr>
        <w:pStyle w:val="TOC4"/>
        <w:spacing w:line="360" w:lineRule="auto"/>
        <w:rPr>
          <w:rFonts w:eastAsiaTheme="minorEastAsia"/>
          <w:lang w:val="en-ID" w:eastAsia="en-ID"/>
        </w:rPr>
      </w:pPr>
      <w:hyperlink w:anchor="_Toc156128102" w:history="1">
        <w:r w:rsidR="00F949D2" w:rsidRPr="0029311F">
          <w:rPr>
            <w:rStyle w:val="Hyperlink"/>
            <w:color w:val="000000" w:themeColor="text1"/>
            <w:u w:val="none"/>
          </w:rPr>
          <w:t xml:space="preserve">Tabel 4.2.2 Hasil Sampel Data </w:t>
        </w:r>
        <w:r w:rsidR="006B31F1">
          <w:rPr>
            <w:rStyle w:val="Hyperlink"/>
            <w:i/>
            <w:color w:val="000000" w:themeColor="text1"/>
            <w:u w:val="none"/>
          </w:rPr>
          <w:t>Set</w:t>
        </w:r>
        <w:r w:rsidR="00F949D2" w:rsidRPr="0029311F">
          <w:rPr>
            <w:rStyle w:val="Hyperlink"/>
            <w:i/>
            <w:color w:val="000000" w:themeColor="text1"/>
            <w:u w:val="none"/>
          </w:rPr>
          <w:t xml:space="preserve"> Case Folding</w:t>
        </w:r>
        <w:r w:rsidR="00F949D2" w:rsidRPr="0029311F">
          <w:rPr>
            <w:webHidden/>
          </w:rPr>
          <w:tab/>
        </w:r>
        <w:r w:rsidR="00F949D2" w:rsidRPr="0029311F">
          <w:rPr>
            <w:webHidden/>
          </w:rPr>
          <w:fldChar w:fldCharType="begin"/>
        </w:r>
        <w:r w:rsidR="00F949D2" w:rsidRPr="0029311F">
          <w:rPr>
            <w:webHidden/>
          </w:rPr>
          <w:instrText xml:space="preserve"> PAGEREF _Toc156128102 \h </w:instrText>
        </w:r>
        <w:r w:rsidR="00F949D2" w:rsidRPr="0029311F">
          <w:rPr>
            <w:webHidden/>
          </w:rPr>
        </w:r>
        <w:r w:rsidR="00F949D2" w:rsidRPr="0029311F">
          <w:rPr>
            <w:webHidden/>
          </w:rPr>
          <w:fldChar w:fldCharType="separate"/>
        </w:r>
        <w:r w:rsidR="00F949D2" w:rsidRPr="0029311F">
          <w:rPr>
            <w:webHidden/>
          </w:rPr>
          <w:t>25</w:t>
        </w:r>
        <w:r w:rsidR="00F949D2" w:rsidRPr="0029311F">
          <w:rPr>
            <w:webHidden/>
          </w:rPr>
          <w:fldChar w:fldCharType="end"/>
        </w:r>
      </w:hyperlink>
    </w:p>
    <w:p w14:paraId="5A0EE6F5" w14:textId="77777777" w:rsidR="00F949D2" w:rsidRPr="0029311F" w:rsidRDefault="00000000" w:rsidP="00FD5CA8">
      <w:pPr>
        <w:pStyle w:val="TOC4"/>
        <w:spacing w:line="360" w:lineRule="auto"/>
        <w:rPr>
          <w:rFonts w:eastAsiaTheme="minorEastAsia"/>
          <w:lang w:val="en-ID" w:eastAsia="en-ID"/>
        </w:rPr>
      </w:pPr>
      <w:hyperlink w:anchor="_Toc156128103" w:history="1">
        <w:r w:rsidR="00F949D2" w:rsidRPr="0029311F">
          <w:rPr>
            <w:rStyle w:val="Hyperlink"/>
            <w:color w:val="000000" w:themeColor="text1"/>
            <w:u w:val="none"/>
          </w:rPr>
          <w:t xml:space="preserve">Tabel 4.2.3 Hasil Sampel Dataset </w:t>
        </w:r>
        <w:r w:rsidR="00F949D2" w:rsidRPr="0029311F">
          <w:rPr>
            <w:rStyle w:val="Hyperlink"/>
            <w:i/>
            <w:color w:val="000000" w:themeColor="text1"/>
            <w:u w:val="none"/>
          </w:rPr>
          <w:t>Tokenizing</w:t>
        </w:r>
        <w:r w:rsidR="00F949D2" w:rsidRPr="0029311F">
          <w:rPr>
            <w:webHidden/>
          </w:rPr>
          <w:tab/>
        </w:r>
        <w:r w:rsidR="00F949D2" w:rsidRPr="0029311F">
          <w:rPr>
            <w:webHidden/>
          </w:rPr>
          <w:fldChar w:fldCharType="begin"/>
        </w:r>
        <w:r w:rsidR="00F949D2" w:rsidRPr="0029311F">
          <w:rPr>
            <w:webHidden/>
          </w:rPr>
          <w:instrText xml:space="preserve"> PAGEREF _Toc156128103 \h </w:instrText>
        </w:r>
        <w:r w:rsidR="00F949D2" w:rsidRPr="0029311F">
          <w:rPr>
            <w:webHidden/>
          </w:rPr>
        </w:r>
        <w:r w:rsidR="00F949D2" w:rsidRPr="0029311F">
          <w:rPr>
            <w:webHidden/>
          </w:rPr>
          <w:fldChar w:fldCharType="separate"/>
        </w:r>
        <w:r w:rsidR="00F949D2" w:rsidRPr="0029311F">
          <w:rPr>
            <w:webHidden/>
          </w:rPr>
          <w:t>26</w:t>
        </w:r>
        <w:r w:rsidR="00F949D2" w:rsidRPr="0029311F">
          <w:rPr>
            <w:webHidden/>
          </w:rPr>
          <w:fldChar w:fldCharType="end"/>
        </w:r>
      </w:hyperlink>
    </w:p>
    <w:p w14:paraId="08BF3E04" w14:textId="77777777" w:rsidR="00F949D2" w:rsidRPr="0029311F" w:rsidRDefault="00000000" w:rsidP="00FD5CA8">
      <w:pPr>
        <w:pStyle w:val="TOC4"/>
        <w:spacing w:line="360" w:lineRule="auto"/>
        <w:rPr>
          <w:rFonts w:eastAsiaTheme="minorEastAsia"/>
          <w:lang w:val="en-ID" w:eastAsia="en-ID"/>
        </w:rPr>
      </w:pPr>
      <w:hyperlink w:anchor="_Toc156128104" w:history="1">
        <w:r w:rsidR="00F949D2" w:rsidRPr="0029311F">
          <w:rPr>
            <w:rStyle w:val="Hyperlink"/>
            <w:color w:val="000000" w:themeColor="text1"/>
            <w:u w:val="none"/>
          </w:rPr>
          <w:t xml:space="preserve">Tabel 4.2.4 Hasil Sampel Dataset </w:t>
        </w:r>
        <w:r w:rsidR="00F949D2" w:rsidRPr="0029311F">
          <w:rPr>
            <w:rStyle w:val="Hyperlink"/>
            <w:i/>
            <w:color w:val="000000" w:themeColor="text1"/>
            <w:u w:val="none"/>
          </w:rPr>
          <w:t>Stopword Removal</w:t>
        </w:r>
        <w:r w:rsidR="00F949D2" w:rsidRPr="0029311F">
          <w:rPr>
            <w:webHidden/>
          </w:rPr>
          <w:tab/>
        </w:r>
        <w:r w:rsidR="00F949D2" w:rsidRPr="0029311F">
          <w:rPr>
            <w:webHidden/>
          </w:rPr>
          <w:fldChar w:fldCharType="begin"/>
        </w:r>
        <w:r w:rsidR="00F949D2" w:rsidRPr="0029311F">
          <w:rPr>
            <w:webHidden/>
          </w:rPr>
          <w:instrText xml:space="preserve"> PAGEREF _Toc156128104 \h </w:instrText>
        </w:r>
        <w:r w:rsidR="00F949D2" w:rsidRPr="0029311F">
          <w:rPr>
            <w:webHidden/>
          </w:rPr>
        </w:r>
        <w:r w:rsidR="00F949D2" w:rsidRPr="0029311F">
          <w:rPr>
            <w:webHidden/>
          </w:rPr>
          <w:fldChar w:fldCharType="separate"/>
        </w:r>
        <w:r w:rsidR="00F949D2" w:rsidRPr="0029311F">
          <w:rPr>
            <w:webHidden/>
          </w:rPr>
          <w:t>28</w:t>
        </w:r>
        <w:r w:rsidR="00F949D2" w:rsidRPr="0029311F">
          <w:rPr>
            <w:webHidden/>
          </w:rPr>
          <w:fldChar w:fldCharType="end"/>
        </w:r>
      </w:hyperlink>
    </w:p>
    <w:p w14:paraId="2BBAE058" w14:textId="77777777" w:rsidR="00F949D2" w:rsidRPr="0029311F" w:rsidRDefault="00000000" w:rsidP="00FD5CA8">
      <w:pPr>
        <w:pStyle w:val="TOC4"/>
        <w:spacing w:line="360" w:lineRule="auto"/>
        <w:rPr>
          <w:rFonts w:eastAsiaTheme="minorEastAsia"/>
          <w:lang w:val="en-ID" w:eastAsia="en-ID"/>
        </w:rPr>
      </w:pPr>
      <w:hyperlink w:anchor="_Toc156128105" w:history="1">
        <w:r w:rsidR="00F949D2" w:rsidRPr="0029311F">
          <w:rPr>
            <w:rStyle w:val="Hyperlink"/>
            <w:color w:val="000000" w:themeColor="text1"/>
            <w:u w:val="none"/>
          </w:rPr>
          <w:t xml:space="preserve">Tabel 4.2.5 Hasil Sampel Dataset </w:t>
        </w:r>
        <w:r w:rsidR="00F949D2" w:rsidRPr="0029311F">
          <w:rPr>
            <w:rStyle w:val="Hyperlink"/>
            <w:i/>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105 \h </w:instrText>
        </w:r>
        <w:r w:rsidR="00F949D2" w:rsidRPr="0029311F">
          <w:rPr>
            <w:webHidden/>
          </w:rPr>
        </w:r>
        <w:r w:rsidR="00F949D2" w:rsidRPr="0029311F">
          <w:rPr>
            <w:webHidden/>
          </w:rPr>
          <w:fldChar w:fldCharType="separate"/>
        </w:r>
        <w:r w:rsidR="00F949D2" w:rsidRPr="0029311F">
          <w:rPr>
            <w:webHidden/>
          </w:rPr>
          <w:t>29</w:t>
        </w:r>
        <w:r w:rsidR="00F949D2" w:rsidRPr="0029311F">
          <w:rPr>
            <w:webHidden/>
          </w:rPr>
          <w:fldChar w:fldCharType="end"/>
        </w:r>
      </w:hyperlink>
    </w:p>
    <w:p w14:paraId="3B3D4EFC" w14:textId="77777777" w:rsidR="00F949D2" w:rsidRPr="0029311F" w:rsidRDefault="00000000" w:rsidP="00FD5CA8">
      <w:pPr>
        <w:pStyle w:val="TOC4"/>
        <w:spacing w:line="360" w:lineRule="auto"/>
        <w:rPr>
          <w:rFonts w:eastAsiaTheme="minorEastAsia"/>
          <w:lang w:val="en-ID" w:eastAsia="en-ID"/>
        </w:rPr>
      </w:pPr>
      <w:hyperlink w:anchor="_Toc156128111" w:history="1">
        <w:r w:rsidR="00F949D2" w:rsidRPr="0029311F">
          <w:rPr>
            <w:rStyle w:val="Hyperlink"/>
            <w:color w:val="000000" w:themeColor="text1"/>
            <w:u w:val="none"/>
          </w:rPr>
          <w:t>Tabel 4.5.1 Confussion Matrix</w:t>
        </w:r>
        <w:r w:rsidR="00F949D2" w:rsidRPr="0029311F">
          <w:rPr>
            <w:webHidden/>
          </w:rPr>
          <w:tab/>
        </w:r>
        <w:r w:rsidR="00F949D2" w:rsidRPr="0029311F">
          <w:rPr>
            <w:webHidden/>
          </w:rPr>
          <w:fldChar w:fldCharType="begin"/>
        </w:r>
        <w:r w:rsidR="00F949D2" w:rsidRPr="0029311F">
          <w:rPr>
            <w:webHidden/>
          </w:rPr>
          <w:instrText xml:space="preserve"> PAGEREF _Toc156128111 \h </w:instrText>
        </w:r>
        <w:r w:rsidR="00F949D2" w:rsidRPr="0029311F">
          <w:rPr>
            <w:webHidden/>
          </w:rPr>
        </w:r>
        <w:r w:rsidR="00F949D2" w:rsidRPr="0029311F">
          <w:rPr>
            <w:webHidden/>
          </w:rPr>
          <w:fldChar w:fldCharType="separate"/>
        </w:r>
        <w:r w:rsidR="00F949D2" w:rsidRPr="0029311F">
          <w:rPr>
            <w:webHidden/>
          </w:rPr>
          <w:t>61</w:t>
        </w:r>
        <w:r w:rsidR="00F949D2" w:rsidRPr="0029311F">
          <w:rPr>
            <w:webHidden/>
          </w:rPr>
          <w:fldChar w:fldCharType="end"/>
        </w:r>
      </w:hyperlink>
    </w:p>
    <w:p w14:paraId="3A0BEA2C" w14:textId="77777777" w:rsidR="00F949D2" w:rsidRPr="0029311F" w:rsidRDefault="00000000" w:rsidP="00FD5CA8">
      <w:pPr>
        <w:pStyle w:val="TOC4"/>
        <w:spacing w:line="360" w:lineRule="auto"/>
        <w:rPr>
          <w:rFonts w:eastAsiaTheme="minorEastAsia"/>
          <w:lang w:val="en-ID" w:eastAsia="en-ID"/>
        </w:rPr>
      </w:pPr>
      <w:hyperlink w:anchor="_Toc156128113" w:history="1">
        <w:r w:rsidR="00F949D2" w:rsidRPr="0029311F">
          <w:rPr>
            <w:rStyle w:val="Hyperlink"/>
            <w:color w:val="000000" w:themeColor="text1"/>
            <w:u w:val="none"/>
          </w:rPr>
          <w:t>Tabel 4.6.1 Perbandingan Hasil Performa NBC Rasio Dataset</w:t>
        </w:r>
        <w:r w:rsidR="00F949D2" w:rsidRPr="0029311F">
          <w:rPr>
            <w:webHidden/>
          </w:rPr>
          <w:tab/>
        </w:r>
        <w:r w:rsidR="00F949D2" w:rsidRPr="0029311F">
          <w:rPr>
            <w:webHidden/>
          </w:rPr>
          <w:fldChar w:fldCharType="begin"/>
        </w:r>
        <w:r w:rsidR="00F949D2" w:rsidRPr="0029311F">
          <w:rPr>
            <w:webHidden/>
          </w:rPr>
          <w:instrText xml:space="preserve"> PAGEREF _Toc156128113 \h </w:instrText>
        </w:r>
        <w:r w:rsidR="00F949D2" w:rsidRPr="0029311F">
          <w:rPr>
            <w:webHidden/>
          </w:rPr>
        </w:r>
        <w:r w:rsidR="00F949D2" w:rsidRPr="0029311F">
          <w:rPr>
            <w:webHidden/>
          </w:rPr>
          <w:fldChar w:fldCharType="separate"/>
        </w:r>
        <w:r w:rsidR="00F949D2" w:rsidRPr="0029311F">
          <w:rPr>
            <w:webHidden/>
          </w:rPr>
          <w:t>62</w:t>
        </w:r>
        <w:r w:rsidR="00F949D2" w:rsidRPr="0029311F">
          <w:rPr>
            <w:webHidden/>
          </w:rPr>
          <w:fldChar w:fldCharType="end"/>
        </w:r>
      </w:hyperlink>
    </w:p>
    <w:p w14:paraId="67F2C2AD" w14:textId="77777777" w:rsidR="00130D33" w:rsidRDefault="00130D33" w:rsidP="00F949D2">
      <w:r>
        <w:br w:type="page"/>
      </w:r>
    </w:p>
    <w:p w14:paraId="2BC70474" w14:textId="77777777" w:rsidR="0029311F" w:rsidRDefault="00130D33" w:rsidP="0040291B">
      <w:pPr>
        <w:pStyle w:val="Judul1"/>
      </w:pPr>
      <w:bookmarkStart w:id="5" w:name="_Toc156128067"/>
      <w:r>
        <w:lastRenderedPageBreak/>
        <w:t>DAFTAR GAMBAR</w:t>
      </w:r>
      <w:bookmarkEnd w:id="5"/>
    </w:p>
    <w:p w14:paraId="33A0458E" w14:textId="76235E8A" w:rsidR="00F949D2" w:rsidRPr="00F949D2" w:rsidRDefault="00000000" w:rsidP="00FD5CA8">
      <w:pPr>
        <w:pStyle w:val="TOC4"/>
        <w:spacing w:line="360" w:lineRule="auto"/>
        <w:rPr>
          <w:rFonts w:eastAsiaTheme="minorEastAsia"/>
          <w:lang w:val="en-ID" w:eastAsia="en-ID"/>
        </w:rPr>
      </w:pPr>
      <w:hyperlink w:anchor="_Toc156128081" w:history="1">
        <w:r w:rsidR="00F949D2" w:rsidRPr="00F949D2">
          <w:rPr>
            <w:rStyle w:val="Hyperlink"/>
            <w:color w:val="000000" w:themeColor="text1"/>
            <w:u w:val="none"/>
          </w:rPr>
          <w:t>Gambar</w:t>
        </w:r>
        <w:r w:rsidR="00F949D2" w:rsidRPr="00F949D2">
          <w:rPr>
            <w:rStyle w:val="Hyperlink"/>
            <w:bCs/>
            <w:color w:val="000000" w:themeColor="text1"/>
            <w:u w:val="none"/>
          </w:rPr>
          <w:t xml:space="preserve"> 2.1. </w:t>
        </w:r>
        <w:r w:rsidR="00F949D2" w:rsidRPr="00F949D2">
          <w:rPr>
            <w:rStyle w:val="Hyperlink"/>
            <w:color w:val="000000" w:themeColor="text1"/>
            <w:u w:val="none"/>
          </w:rPr>
          <w:t>Kerangka</w:t>
        </w:r>
        <w:r w:rsidR="00F949D2" w:rsidRPr="00F949D2">
          <w:rPr>
            <w:rStyle w:val="Hyperlink"/>
            <w:bCs/>
            <w:color w:val="000000" w:themeColor="text1"/>
            <w:u w:val="none"/>
          </w:rPr>
          <w:t xml:space="preserve"> Pemikiran</w:t>
        </w:r>
        <w:r w:rsidR="00F949D2" w:rsidRPr="00F949D2">
          <w:rPr>
            <w:webHidden/>
          </w:rPr>
          <w:tab/>
        </w:r>
        <w:r w:rsidR="00F949D2" w:rsidRPr="00F949D2">
          <w:rPr>
            <w:webHidden/>
          </w:rPr>
          <w:fldChar w:fldCharType="begin"/>
        </w:r>
        <w:r w:rsidR="00F949D2" w:rsidRPr="00F949D2">
          <w:rPr>
            <w:webHidden/>
          </w:rPr>
          <w:instrText xml:space="preserve"> PAGEREF _Toc156128081 \h </w:instrText>
        </w:r>
        <w:r w:rsidR="00F949D2" w:rsidRPr="00F949D2">
          <w:rPr>
            <w:webHidden/>
          </w:rPr>
        </w:r>
        <w:r w:rsidR="00F949D2" w:rsidRPr="00F949D2">
          <w:rPr>
            <w:webHidden/>
          </w:rPr>
          <w:fldChar w:fldCharType="separate"/>
        </w:r>
        <w:r w:rsidR="00F949D2" w:rsidRPr="00F949D2">
          <w:rPr>
            <w:webHidden/>
          </w:rPr>
          <w:t>15</w:t>
        </w:r>
        <w:r w:rsidR="00F949D2" w:rsidRPr="00F949D2">
          <w:rPr>
            <w:webHidden/>
          </w:rPr>
          <w:fldChar w:fldCharType="end"/>
        </w:r>
      </w:hyperlink>
    </w:p>
    <w:p w14:paraId="71C7E496" w14:textId="77777777" w:rsidR="00F949D2" w:rsidRPr="00F949D2" w:rsidRDefault="00000000" w:rsidP="00FD5CA8">
      <w:pPr>
        <w:pStyle w:val="TOC4"/>
        <w:spacing w:line="360" w:lineRule="auto"/>
        <w:rPr>
          <w:rFonts w:eastAsiaTheme="minorEastAsia"/>
          <w:lang w:val="en-ID" w:eastAsia="en-ID"/>
        </w:rPr>
      </w:pPr>
      <w:hyperlink w:anchor="_Toc156128087" w:history="1">
        <w:r w:rsidR="00F949D2" w:rsidRPr="00F949D2">
          <w:rPr>
            <w:rStyle w:val="Hyperlink"/>
            <w:color w:val="000000" w:themeColor="text1"/>
            <w:u w:val="none"/>
          </w:rPr>
          <w:t>Gambar 3.1. Alur Penelitian</w:t>
        </w:r>
        <w:r w:rsidR="00F949D2" w:rsidRPr="00F949D2">
          <w:rPr>
            <w:webHidden/>
          </w:rPr>
          <w:tab/>
        </w:r>
        <w:r w:rsidR="00F949D2" w:rsidRPr="00F949D2">
          <w:rPr>
            <w:webHidden/>
          </w:rPr>
          <w:fldChar w:fldCharType="begin"/>
        </w:r>
        <w:r w:rsidR="00F949D2" w:rsidRPr="00F949D2">
          <w:rPr>
            <w:webHidden/>
          </w:rPr>
          <w:instrText xml:space="preserve"> PAGEREF _Toc156128087 \h </w:instrText>
        </w:r>
        <w:r w:rsidR="00F949D2" w:rsidRPr="00F949D2">
          <w:rPr>
            <w:webHidden/>
          </w:rPr>
        </w:r>
        <w:r w:rsidR="00F949D2" w:rsidRPr="00F949D2">
          <w:rPr>
            <w:webHidden/>
          </w:rPr>
          <w:fldChar w:fldCharType="separate"/>
        </w:r>
        <w:r w:rsidR="00F949D2" w:rsidRPr="00F949D2">
          <w:rPr>
            <w:webHidden/>
          </w:rPr>
          <w:t>18</w:t>
        </w:r>
        <w:r w:rsidR="00F949D2" w:rsidRPr="00F949D2">
          <w:rPr>
            <w:webHidden/>
          </w:rPr>
          <w:fldChar w:fldCharType="end"/>
        </w:r>
      </w:hyperlink>
    </w:p>
    <w:p w14:paraId="62CB234E" w14:textId="77777777" w:rsidR="00F949D2" w:rsidRPr="00F949D2" w:rsidRDefault="00000000" w:rsidP="00FD5CA8">
      <w:pPr>
        <w:pStyle w:val="TOC4"/>
        <w:spacing w:line="360" w:lineRule="auto"/>
        <w:rPr>
          <w:rFonts w:eastAsiaTheme="minorEastAsia"/>
          <w:lang w:val="en-ID" w:eastAsia="en-ID"/>
        </w:rPr>
      </w:pPr>
      <w:hyperlink w:anchor="_Toc156128115" w:history="1">
        <w:r w:rsidR="00F949D2" w:rsidRPr="00F949D2">
          <w:rPr>
            <w:rStyle w:val="Hyperlink"/>
            <w:color w:val="000000" w:themeColor="text1"/>
            <w:u w:val="none"/>
          </w:rPr>
          <w:t>Gambar 4.1. Pseudocode Inisialisasi Import Library</w:t>
        </w:r>
        <w:r w:rsidR="00F949D2" w:rsidRPr="00F949D2">
          <w:rPr>
            <w:webHidden/>
          </w:rPr>
          <w:tab/>
        </w:r>
        <w:r w:rsidR="00F949D2" w:rsidRPr="00F949D2">
          <w:rPr>
            <w:webHidden/>
          </w:rPr>
          <w:fldChar w:fldCharType="begin"/>
        </w:r>
        <w:r w:rsidR="00F949D2" w:rsidRPr="00F949D2">
          <w:rPr>
            <w:webHidden/>
          </w:rPr>
          <w:instrText xml:space="preserve"> PAGEREF _Toc156128115 \h </w:instrText>
        </w:r>
        <w:r w:rsidR="00F949D2" w:rsidRPr="00F949D2">
          <w:rPr>
            <w:webHidden/>
          </w:rPr>
        </w:r>
        <w:r w:rsidR="00F949D2" w:rsidRPr="00F949D2">
          <w:rPr>
            <w:webHidden/>
          </w:rPr>
          <w:fldChar w:fldCharType="separate"/>
        </w:r>
        <w:r w:rsidR="00F949D2" w:rsidRPr="00F949D2">
          <w:rPr>
            <w:webHidden/>
          </w:rPr>
          <w:t>62</w:t>
        </w:r>
        <w:r w:rsidR="00F949D2" w:rsidRPr="00F949D2">
          <w:rPr>
            <w:webHidden/>
          </w:rPr>
          <w:fldChar w:fldCharType="end"/>
        </w:r>
      </w:hyperlink>
    </w:p>
    <w:p w14:paraId="2616442D" w14:textId="77777777" w:rsidR="00F949D2" w:rsidRPr="00F949D2" w:rsidRDefault="00000000" w:rsidP="00FD5CA8">
      <w:pPr>
        <w:pStyle w:val="TOC4"/>
        <w:spacing w:line="360" w:lineRule="auto"/>
        <w:rPr>
          <w:rFonts w:eastAsiaTheme="minorEastAsia"/>
          <w:lang w:val="en-ID" w:eastAsia="en-ID"/>
        </w:rPr>
      </w:pPr>
      <w:hyperlink w:anchor="_Toc156128116" w:history="1">
        <w:r w:rsidR="00F949D2" w:rsidRPr="00F949D2">
          <w:rPr>
            <w:rStyle w:val="Hyperlink"/>
            <w:color w:val="000000" w:themeColor="text1"/>
            <w:u w:val="none"/>
          </w:rPr>
          <w:t>Gambar 4.2. Pseudocode Inisialisasi Variabel Global</w:t>
        </w:r>
        <w:r w:rsidR="00F949D2" w:rsidRPr="00F949D2">
          <w:rPr>
            <w:webHidden/>
          </w:rPr>
          <w:tab/>
        </w:r>
        <w:r w:rsidR="00F949D2" w:rsidRPr="00F949D2">
          <w:rPr>
            <w:webHidden/>
          </w:rPr>
          <w:fldChar w:fldCharType="begin"/>
        </w:r>
        <w:r w:rsidR="00F949D2" w:rsidRPr="00F949D2">
          <w:rPr>
            <w:webHidden/>
          </w:rPr>
          <w:instrText xml:space="preserve"> PAGEREF _Toc156128116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3F4227D9" w14:textId="77777777" w:rsidR="00F949D2" w:rsidRPr="00F949D2" w:rsidRDefault="00000000" w:rsidP="00FD5CA8">
      <w:pPr>
        <w:pStyle w:val="TOC4"/>
        <w:spacing w:line="360" w:lineRule="auto"/>
        <w:rPr>
          <w:rFonts w:eastAsiaTheme="minorEastAsia"/>
          <w:lang w:val="en-ID" w:eastAsia="en-ID"/>
        </w:rPr>
      </w:pPr>
      <w:hyperlink w:anchor="_Toc156128117" w:history="1">
        <w:r w:rsidR="00F949D2" w:rsidRPr="00F949D2">
          <w:rPr>
            <w:rStyle w:val="Hyperlink"/>
            <w:color w:val="000000" w:themeColor="text1"/>
            <w:u w:val="none"/>
          </w:rPr>
          <w:t>Gambar 4.3. Pseudocode Function getNewsFromUrl</w:t>
        </w:r>
        <w:r w:rsidR="00F949D2" w:rsidRPr="00F949D2">
          <w:rPr>
            <w:webHidden/>
          </w:rPr>
          <w:tab/>
        </w:r>
        <w:r w:rsidR="00F949D2" w:rsidRPr="00F949D2">
          <w:rPr>
            <w:webHidden/>
          </w:rPr>
          <w:fldChar w:fldCharType="begin"/>
        </w:r>
        <w:r w:rsidR="00F949D2" w:rsidRPr="00F949D2">
          <w:rPr>
            <w:webHidden/>
          </w:rPr>
          <w:instrText xml:space="preserve"> PAGEREF _Toc156128117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67FF7DD5" w14:textId="77777777" w:rsidR="00F949D2" w:rsidRPr="00F949D2" w:rsidRDefault="00000000" w:rsidP="00FD5CA8">
      <w:pPr>
        <w:pStyle w:val="TOC4"/>
        <w:spacing w:line="360" w:lineRule="auto"/>
        <w:rPr>
          <w:rFonts w:eastAsiaTheme="minorEastAsia"/>
          <w:lang w:val="en-ID" w:eastAsia="en-ID"/>
        </w:rPr>
      </w:pPr>
      <w:hyperlink w:anchor="_Toc156128118" w:history="1">
        <w:r w:rsidR="00F949D2" w:rsidRPr="00F949D2">
          <w:rPr>
            <w:rStyle w:val="Hyperlink"/>
            <w:color w:val="000000" w:themeColor="text1"/>
            <w:u w:val="none"/>
          </w:rPr>
          <w:t>Gambar 4.4. Pseudocode Function getBerita</w:t>
        </w:r>
        <w:r w:rsidR="00F949D2" w:rsidRPr="00F949D2">
          <w:rPr>
            <w:webHidden/>
          </w:rPr>
          <w:tab/>
        </w:r>
        <w:r w:rsidR="00F949D2" w:rsidRPr="00F949D2">
          <w:rPr>
            <w:webHidden/>
          </w:rPr>
          <w:fldChar w:fldCharType="begin"/>
        </w:r>
        <w:r w:rsidR="00F949D2" w:rsidRPr="00F949D2">
          <w:rPr>
            <w:webHidden/>
          </w:rPr>
          <w:instrText xml:space="preserve"> PAGEREF _Toc156128118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4F8B3197" w14:textId="77777777" w:rsidR="00F949D2" w:rsidRPr="00F949D2" w:rsidRDefault="00000000" w:rsidP="00FD5CA8">
      <w:pPr>
        <w:pStyle w:val="TOC4"/>
        <w:spacing w:line="360" w:lineRule="auto"/>
        <w:rPr>
          <w:rFonts w:eastAsiaTheme="minorEastAsia"/>
          <w:lang w:val="en-ID" w:eastAsia="en-ID"/>
        </w:rPr>
      </w:pPr>
      <w:hyperlink w:anchor="_Toc156128119" w:history="1">
        <w:r w:rsidR="00F949D2" w:rsidRPr="00F949D2">
          <w:rPr>
            <w:rStyle w:val="Hyperlink"/>
            <w:color w:val="000000" w:themeColor="text1"/>
            <w:u w:val="none"/>
          </w:rPr>
          <w:t>Gambar 4.5. Pseudocode Function importFromCSV</w:t>
        </w:r>
        <w:r w:rsidR="00F949D2" w:rsidRPr="00F949D2">
          <w:rPr>
            <w:webHidden/>
          </w:rPr>
          <w:tab/>
        </w:r>
        <w:r w:rsidR="00F949D2" w:rsidRPr="00F949D2">
          <w:rPr>
            <w:webHidden/>
          </w:rPr>
          <w:fldChar w:fldCharType="begin"/>
        </w:r>
        <w:r w:rsidR="00F949D2" w:rsidRPr="00F949D2">
          <w:rPr>
            <w:webHidden/>
          </w:rPr>
          <w:instrText xml:space="preserve"> PAGEREF _Toc156128119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29FA4633" w14:textId="77777777" w:rsidR="00F949D2" w:rsidRPr="00F949D2" w:rsidRDefault="00000000" w:rsidP="00FD5CA8">
      <w:pPr>
        <w:pStyle w:val="TOC4"/>
        <w:spacing w:line="360" w:lineRule="auto"/>
        <w:rPr>
          <w:rFonts w:eastAsiaTheme="minorEastAsia"/>
          <w:lang w:val="en-ID" w:eastAsia="en-ID"/>
        </w:rPr>
      </w:pPr>
      <w:hyperlink w:anchor="_Toc156128120" w:history="1">
        <w:r w:rsidR="00F949D2" w:rsidRPr="00F949D2">
          <w:rPr>
            <w:rStyle w:val="Hyperlink"/>
            <w:color w:val="000000" w:themeColor="text1"/>
            <w:u w:val="none"/>
          </w:rPr>
          <w:t>Gambar 4.6. Pseudocode Function preprocessTextAndSaveToCSV</w:t>
        </w:r>
        <w:r w:rsidR="00F949D2" w:rsidRPr="00F949D2">
          <w:rPr>
            <w:webHidden/>
          </w:rPr>
          <w:tab/>
        </w:r>
        <w:r w:rsidR="00F949D2" w:rsidRPr="00F949D2">
          <w:rPr>
            <w:webHidden/>
          </w:rPr>
          <w:fldChar w:fldCharType="begin"/>
        </w:r>
        <w:r w:rsidR="00F949D2" w:rsidRPr="00F949D2">
          <w:rPr>
            <w:webHidden/>
          </w:rPr>
          <w:instrText xml:space="preserve"> PAGEREF _Toc156128120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0163CBED" w14:textId="77777777" w:rsidR="00F949D2" w:rsidRPr="00F949D2" w:rsidRDefault="00000000" w:rsidP="00FD5CA8">
      <w:pPr>
        <w:pStyle w:val="TOC4"/>
        <w:spacing w:line="360" w:lineRule="auto"/>
        <w:rPr>
          <w:rFonts w:eastAsiaTheme="minorEastAsia"/>
          <w:lang w:val="en-ID" w:eastAsia="en-ID"/>
        </w:rPr>
      </w:pPr>
      <w:hyperlink w:anchor="_Toc156128121" w:history="1">
        <w:r w:rsidR="00F949D2" w:rsidRPr="00F949D2">
          <w:rPr>
            <w:rStyle w:val="Hyperlink"/>
            <w:color w:val="000000" w:themeColor="text1"/>
            <w:u w:val="none"/>
          </w:rPr>
          <w:t>Gambar 4.7. Pseudocode Function calculateTFIDFForCombinedData</w:t>
        </w:r>
        <w:r w:rsidR="00F949D2" w:rsidRPr="00F949D2">
          <w:rPr>
            <w:webHidden/>
          </w:rPr>
          <w:tab/>
        </w:r>
        <w:r w:rsidR="00F949D2" w:rsidRPr="00F949D2">
          <w:rPr>
            <w:webHidden/>
          </w:rPr>
          <w:fldChar w:fldCharType="begin"/>
        </w:r>
        <w:r w:rsidR="00F949D2" w:rsidRPr="00F949D2">
          <w:rPr>
            <w:webHidden/>
          </w:rPr>
          <w:instrText xml:space="preserve"> PAGEREF _Toc156128121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6C92FBD1" w14:textId="77777777" w:rsidR="00F949D2" w:rsidRPr="00F949D2" w:rsidRDefault="00000000" w:rsidP="00FD5CA8">
      <w:pPr>
        <w:pStyle w:val="TOC4"/>
        <w:spacing w:line="360" w:lineRule="auto"/>
        <w:rPr>
          <w:rFonts w:eastAsiaTheme="minorEastAsia"/>
          <w:lang w:val="en-ID" w:eastAsia="en-ID"/>
        </w:rPr>
      </w:pPr>
      <w:hyperlink w:anchor="_Toc156128122" w:history="1">
        <w:r w:rsidR="00F949D2" w:rsidRPr="00F949D2">
          <w:rPr>
            <w:rStyle w:val="Hyperlink"/>
            <w:color w:val="000000" w:themeColor="text1"/>
            <w:u w:val="none"/>
          </w:rPr>
          <w:t>Gambar 4.8. Pseudocode Function readTrainingAndTestDataFromCSV</w:t>
        </w:r>
        <w:r w:rsidR="00F949D2" w:rsidRPr="00F949D2">
          <w:rPr>
            <w:webHidden/>
          </w:rPr>
          <w:tab/>
        </w:r>
        <w:r w:rsidR="00F949D2" w:rsidRPr="00F949D2">
          <w:rPr>
            <w:webHidden/>
          </w:rPr>
          <w:fldChar w:fldCharType="begin"/>
        </w:r>
        <w:r w:rsidR="00F949D2" w:rsidRPr="00F949D2">
          <w:rPr>
            <w:webHidden/>
          </w:rPr>
          <w:instrText xml:space="preserve"> PAGEREF _Toc156128122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5DD36E05" w14:textId="77777777" w:rsidR="00F949D2" w:rsidRPr="00F949D2" w:rsidRDefault="00000000" w:rsidP="00FD5CA8">
      <w:pPr>
        <w:pStyle w:val="TOC4"/>
        <w:spacing w:line="360" w:lineRule="auto"/>
        <w:rPr>
          <w:rFonts w:eastAsiaTheme="minorEastAsia"/>
          <w:lang w:val="en-ID" w:eastAsia="en-ID"/>
        </w:rPr>
      </w:pPr>
      <w:hyperlink w:anchor="_Toc156128123" w:history="1">
        <w:r w:rsidR="00F949D2" w:rsidRPr="00F949D2">
          <w:rPr>
            <w:rStyle w:val="Hyperlink"/>
            <w:color w:val="000000" w:themeColor="text1"/>
            <w:u w:val="none"/>
          </w:rPr>
          <w:t>Gambar 4.9. Pseudocode Function calculateNaiveBayesProbabilities</w:t>
        </w:r>
        <w:r w:rsidR="00F949D2" w:rsidRPr="00F949D2">
          <w:rPr>
            <w:webHidden/>
          </w:rPr>
          <w:tab/>
        </w:r>
        <w:r w:rsidR="00F949D2" w:rsidRPr="00F949D2">
          <w:rPr>
            <w:webHidden/>
          </w:rPr>
          <w:fldChar w:fldCharType="begin"/>
        </w:r>
        <w:r w:rsidR="00F949D2" w:rsidRPr="00F949D2">
          <w:rPr>
            <w:webHidden/>
          </w:rPr>
          <w:instrText xml:space="preserve"> PAGEREF _Toc156128123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1330AD2E" w14:textId="77777777" w:rsidR="00F949D2" w:rsidRPr="00F949D2" w:rsidRDefault="00000000" w:rsidP="00FD5CA8">
      <w:pPr>
        <w:pStyle w:val="TOC4"/>
        <w:spacing w:line="360" w:lineRule="auto"/>
        <w:rPr>
          <w:rFonts w:eastAsiaTheme="minorEastAsia"/>
          <w:lang w:val="en-ID" w:eastAsia="en-ID"/>
        </w:rPr>
      </w:pPr>
      <w:hyperlink w:anchor="_Toc156128124" w:history="1">
        <w:r w:rsidR="00F949D2" w:rsidRPr="00F949D2">
          <w:rPr>
            <w:rStyle w:val="Hyperlink"/>
            <w:color w:val="000000" w:themeColor="text1"/>
            <w:u w:val="none"/>
          </w:rPr>
          <w:t>Gambar 4.10. Pseudocode Function readSentimenResult</w:t>
        </w:r>
        <w:r w:rsidR="00F949D2" w:rsidRPr="00F949D2">
          <w:rPr>
            <w:webHidden/>
          </w:rPr>
          <w:tab/>
        </w:r>
        <w:r w:rsidR="00F949D2" w:rsidRPr="00F949D2">
          <w:rPr>
            <w:webHidden/>
          </w:rPr>
          <w:fldChar w:fldCharType="begin"/>
        </w:r>
        <w:r w:rsidR="00F949D2" w:rsidRPr="00F949D2">
          <w:rPr>
            <w:webHidden/>
          </w:rPr>
          <w:instrText xml:space="preserve"> PAGEREF _Toc156128124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4D707EC0" w14:textId="77777777" w:rsidR="00F949D2" w:rsidRPr="00F949D2" w:rsidRDefault="00000000" w:rsidP="00FD5CA8">
      <w:pPr>
        <w:pStyle w:val="TOC4"/>
        <w:spacing w:line="360" w:lineRule="auto"/>
        <w:rPr>
          <w:rFonts w:eastAsiaTheme="minorEastAsia"/>
          <w:lang w:val="en-ID" w:eastAsia="en-ID"/>
        </w:rPr>
      </w:pPr>
      <w:hyperlink w:anchor="_Toc156128125" w:history="1">
        <w:r w:rsidR="00F949D2" w:rsidRPr="00F949D2">
          <w:rPr>
            <w:rStyle w:val="Hyperlink"/>
            <w:color w:val="000000" w:themeColor="text1"/>
            <w:u w:val="none"/>
          </w:rPr>
          <w:t>Gambar 4.11. Pseudocode Function calculateMetrics</w:t>
        </w:r>
        <w:r w:rsidR="00F949D2" w:rsidRPr="00F949D2">
          <w:rPr>
            <w:webHidden/>
          </w:rPr>
          <w:tab/>
        </w:r>
        <w:r w:rsidR="00F949D2" w:rsidRPr="00F949D2">
          <w:rPr>
            <w:webHidden/>
          </w:rPr>
          <w:fldChar w:fldCharType="begin"/>
        </w:r>
        <w:r w:rsidR="00F949D2" w:rsidRPr="00F949D2">
          <w:rPr>
            <w:webHidden/>
          </w:rPr>
          <w:instrText xml:space="preserve"> PAGEREF _Toc156128125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6FBB58B3" w14:textId="77777777" w:rsidR="00F949D2" w:rsidRPr="00F949D2" w:rsidRDefault="00000000" w:rsidP="00FD5CA8">
      <w:pPr>
        <w:pStyle w:val="TOC4"/>
        <w:spacing w:line="360" w:lineRule="auto"/>
        <w:rPr>
          <w:rFonts w:eastAsiaTheme="minorEastAsia"/>
          <w:lang w:val="en-ID" w:eastAsia="en-ID"/>
        </w:rPr>
      </w:pPr>
      <w:hyperlink w:anchor="_Toc156128126" w:history="1">
        <w:r w:rsidR="00F949D2" w:rsidRPr="00F949D2">
          <w:rPr>
            <w:rStyle w:val="Hyperlink"/>
            <w:color w:val="000000" w:themeColor="text1"/>
            <w:u w:val="none"/>
          </w:rPr>
          <w:t>Gambar 4.12. Pseudocode Function menu</w:t>
        </w:r>
        <w:r w:rsidR="00F949D2" w:rsidRPr="00F949D2">
          <w:rPr>
            <w:webHidden/>
          </w:rPr>
          <w:tab/>
        </w:r>
        <w:r w:rsidR="00F949D2" w:rsidRPr="00F949D2">
          <w:rPr>
            <w:webHidden/>
          </w:rPr>
          <w:fldChar w:fldCharType="begin"/>
        </w:r>
        <w:r w:rsidR="00F949D2" w:rsidRPr="00F949D2">
          <w:rPr>
            <w:webHidden/>
          </w:rPr>
          <w:instrText xml:space="preserve"> PAGEREF _Toc156128126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5F10DAC8" w14:textId="77777777" w:rsidR="00F949D2" w:rsidRPr="00F949D2" w:rsidRDefault="00000000" w:rsidP="00FD5CA8">
      <w:pPr>
        <w:pStyle w:val="TOC4"/>
        <w:spacing w:line="360" w:lineRule="auto"/>
        <w:rPr>
          <w:rFonts w:eastAsiaTheme="minorEastAsia"/>
          <w:lang w:val="en-ID" w:eastAsia="en-ID"/>
        </w:rPr>
      </w:pPr>
      <w:hyperlink w:anchor="_Toc156128128" w:history="1">
        <w:r w:rsidR="00F949D2" w:rsidRPr="00F949D2">
          <w:rPr>
            <w:rStyle w:val="Hyperlink"/>
            <w:color w:val="000000" w:themeColor="text1"/>
            <w:u w:val="none"/>
          </w:rPr>
          <w:t>Gambar 4.13. Tampilan Menu Program</w:t>
        </w:r>
        <w:r w:rsidR="00F949D2" w:rsidRPr="00F949D2">
          <w:rPr>
            <w:webHidden/>
          </w:rPr>
          <w:tab/>
        </w:r>
        <w:r w:rsidR="00F949D2" w:rsidRPr="00F949D2">
          <w:rPr>
            <w:webHidden/>
          </w:rPr>
          <w:fldChar w:fldCharType="begin"/>
        </w:r>
        <w:r w:rsidR="00F949D2" w:rsidRPr="00F949D2">
          <w:rPr>
            <w:webHidden/>
          </w:rPr>
          <w:instrText xml:space="preserve"> PAGEREF _Toc156128128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424CEEAE" w14:textId="77777777" w:rsidR="00F949D2" w:rsidRPr="00F949D2" w:rsidRDefault="00000000" w:rsidP="00FD5CA8">
      <w:pPr>
        <w:pStyle w:val="TOC4"/>
        <w:spacing w:line="360" w:lineRule="auto"/>
        <w:rPr>
          <w:rFonts w:eastAsiaTheme="minorEastAsia"/>
          <w:lang w:val="en-ID" w:eastAsia="en-ID"/>
        </w:rPr>
      </w:pPr>
      <w:hyperlink w:anchor="_Toc156128129" w:history="1">
        <w:r w:rsidR="00F949D2" w:rsidRPr="00F949D2">
          <w:rPr>
            <w:rStyle w:val="Hyperlink"/>
            <w:color w:val="000000" w:themeColor="text1"/>
            <w:u w:val="none"/>
          </w:rPr>
          <w:t>Gambar 4.14. Tampilan Program Scrape Judul Berita</w:t>
        </w:r>
        <w:r w:rsidR="00F949D2" w:rsidRPr="00F949D2">
          <w:rPr>
            <w:webHidden/>
          </w:rPr>
          <w:tab/>
        </w:r>
        <w:r w:rsidR="00F949D2" w:rsidRPr="00F949D2">
          <w:rPr>
            <w:webHidden/>
          </w:rPr>
          <w:fldChar w:fldCharType="begin"/>
        </w:r>
        <w:r w:rsidR="00F949D2" w:rsidRPr="00F949D2">
          <w:rPr>
            <w:webHidden/>
          </w:rPr>
          <w:instrText xml:space="preserve"> PAGEREF _Toc156128129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1C6D527E" w14:textId="77777777" w:rsidR="00F949D2" w:rsidRPr="00F949D2" w:rsidRDefault="00000000" w:rsidP="00FD5CA8">
      <w:pPr>
        <w:pStyle w:val="TOC4"/>
        <w:spacing w:line="360" w:lineRule="auto"/>
        <w:rPr>
          <w:rFonts w:eastAsiaTheme="minorEastAsia"/>
          <w:lang w:val="en-ID" w:eastAsia="en-ID"/>
        </w:rPr>
      </w:pPr>
      <w:hyperlink w:anchor="_Toc156128130" w:history="1">
        <w:r w:rsidR="00F949D2" w:rsidRPr="00F949D2">
          <w:rPr>
            <w:rStyle w:val="Hyperlink"/>
            <w:color w:val="000000" w:themeColor="text1"/>
            <w:u w:val="none"/>
          </w:rPr>
          <w:t xml:space="preserve">Gambar 4.15. Tampilan Program </w:t>
        </w:r>
        <w:r w:rsidR="00F949D2" w:rsidRPr="00F949D2">
          <w:rPr>
            <w:rStyle w:val="Hyperlink"/>
            <w:i/>
            <w:color w:val="000000" w:themeColor="text1"/>
            <w:u w:val="none"/>
          </w:rPr>
          <w:t>Import</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0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290277FA" w14:textId="77777777" w:rsidR="00F949D2" w:rsidRPr="00F949D2" w:rsidRDefault="00000000" w:rsidP="00FD5CA8">
      <w:pPr>
        <w:pStyle w:val="TOC4"/>
        <w:spacing w:line="360" w:lineRule="auto"/>
        <w:rPr>
          <w:rFonts w:eastAsiaTheme="minorEastAsia"/>
          <w:lang w:val="en-ID" w:eastAsia="en-ID"/>
        </w:rPr>
      </w:pPr>
      <w:hyperlink w:anchor="_Toc156128131" w:history="1">
        <w:r w:rsidR="00F949D2" w:rsidRPr="00F949D2">
          <w:rPr>
            <w:rStyle w:val="Hyperlink"/>
            <w:color w:val="000000" w:themeColor="text1"/>
            <w:u w:val="none"/>
          </w:rPr>
          <w:t xml:space="preserve">Gambar 4.16. Tampilan Program </w:t>
        </w:r>
        <w:r w:rsidR="00F949D2" w:rsidRPr="00F949D2">
          <w:rPr>
            <w:rStyle w:val="Hyperlink"/>
            <w:i/>
            <w:color w:val="000000" w:themeColor="text1"/>
            <w:u w:val="none"/>
          </w:rPr>
          <w:t>Preprocessing</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1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5EC1813E" w14:textId="77777777" w:rsidR="00F949D2" w:rsidRPr="00F949D2" w:rsidRDefault="00000000" w:rsidP="00FD5CA8">
      <w:pPr>
        <w:pStyle w:val="TOC4"/>
        <w:spacing w:line="360" w:lineRule="auto"/>
        <w:rPr>
          <w:rFonts w:eastAsiaTheme="minorEastAsia"/>
          <w:lang w:val="en-ID" w:eastAsia="en-ID"/>
        </w:rPr>
      </w:pPr>
      <w:hyperlink w:anchor="_Toc156128132" w:history="1">
        <w:r w:rsidR="00F949D2" w:rsidRPr="00F949D2">
          <w:rPr>
            <w:rStyle w:val="Hyperlink"/>
            <w:color w:val="000000" w:themeColor="text1"/>
            <w:u w:val="none"/>
          </w:rPr>
          <w:t>Gambar 4.17. Tampilan Program Perhitungan TF-IDF &amp; Klasifikasi NBC</w:t>
        </w:r>
        <w:r w:rsidR="00F949D2" w:rsidRPr="00F949D2">
          <w:rPr>
            <w:webHidden/>
          </w:rPr>
          <w:tab/>
        </w:r>
        <w:r w:rsidR="00F949D2" w:rsidRPr="00F949D2">
          <w:rPr>
            <w:webHidden/>
          </w:rPr>
          <w:fldChar w:fldCharType="begin"/>
        </w:r>
        <w:r w:rsidR="00F949D2" w:rsidRPr="00F949D2">
          <w:rPr>
            <w:webHidden/>
          </w:rPr>
          <w:instrText xml:space="preserve"> PAGEREF _Toc156128132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44682FB4" w14:textId="77777777" w:rsidR="00F949D2" w:rsidRPr="00F949D2" w:rsidRDefault="00000000" w:rsidP="00FD5CA8">
      <w:pPr>
        <w:pStyle w:val="TOC4"/>
        <w:spacing w:line="360" w:lineRule="auto"/>
        <w:rPr>
          <w:rFonts w:eastAsiaTheme="minorEastAsia"/>
          <w:lang w:val="en-ID" w:eastAsia="en-ID"/>
        </w:rPr>
      </w:pPr>
      <w:hyperlink w:anchor="_Toc156128133" w:history="1">
        <w:r w:rsidR="00F949D2" w:rsidRPr="00F949D2">
          <w:rPr>
            <w:rStyle w:val="Hyperlink"/>
            <w:color w:val="000000" w:themeColor="text1"/>
            <w:u w:val="none"/>
          </w:rPr>
          <w:t>Gambar 4.18. Tampilan Program Perhitungan Confussion Matrix</w:t>
        </w:r>
        <w:r w:rsidR="00F949D2" w:rsidRPr="00F949D2">
          <w:rPr>
            <w:webHidden/>
          </w:rPr>
          <w:tab/>
        </w:r>
        <w:r w:rsidR="00F949D2" w:rsidRPr="00F949D2">
          <w:rPr>
            <w:webHidden/>
          </w:rPr>
          <w:fldChar w:fldCharType="begin"/>
        </w:r>
        <w:r w:rsidR="00F949D2" w:rsidRPr="00F949D2">
          <w:rPr>
            <w:webHidden/>
          </w:rPr>
          <w:instrText xml:space="preserve"> PAGEREF _Toc156128133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15349967" w14:textId="70C76051" w:rsidR="004E2A49" w:rsidRPr="00F949D2" w:rsidRDefault="004E2A49" w:rsidP="00FD5CA8">
      <w:pPr>
        <w:spacing w:line="360" w:lineRule="auto"/>
        <w:rPr>
          <w:b/>
        </w:rPr>
      </w:pPr>
    </w:p>
    <w:p w14:paraId="6D01D2E5" w14:textId="12D49037" w:rsidR="001916D8" w:rsidRPr="00F949D2" w:rsidRDefault="001916D8"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1916D8" w:rsidRPr="00F949D2" w:rsidSect="00F11CFE">
          <w:footerReference w:type="default" r:id="rId13"/>
          <w:headerReference w:type="first" r:id="rId14"/>
          <w:footerReference w:type="first" r:id="rId15"/>
          <w:pgSz w:w="11909" w:h="16834" w:code="9"/>
          <w:pgMar w:top="2268" w:right="1701" w:bottom="1701" w:left="2268" w:header="720" w:footer="720" w:gutter="0"/>
          <w:pgNumType w:fmt="lowerRoman" w:start="1"/>
          <w:cols w:space="720"/>
          <w:titlePg/>
          <w:docGrid w:linePitch="360"/>
        </w:sectPr>
      </w:pPr>
    </w:p>
    <w:p w14:paraId="59F61C41" w14:textId="77777777" w:rsidR="00E80205" w:rsidRPr="000C0510" w:rsidRDefault="00E80205" w:rsidP="0040291B">
      <w:pPr>
        <w:pStyle w:val="Judul1"/>
      </w:pPr>
      <w:bookmarkStart w:id="6" w:name="_Toc134645614"/>
      <w:bookmarkStart w:id="7" w:name="_Toc139392670"/>
      <w:bookmarkStart w:id="8" w:name="_Toc148132965"/>
      <w:bookmarkStart w:id="9" w:name="_Toc148133095"/>
      <w:bookmarkStart w:id="10" w:name="_Toc148133197"/>
      <w:bookmarkStart w:id="11" w:name="_Toc156128068"/>
      <w:bookmarkStart w:id="12" w:name="_Hlk156125173"/>
      <w:r w:rsidRPr="000C0510">
        <w:lastRenderedPageBreak/>
        <w:t xml:space="preserve">BAB </w:t>
      </w:r>
      <w:r>
        <w:t>I</w:t>
      </w:r>
      <w:bookmarkEnd w:id="6"/>
      <w:bookmarkEnd w:id="7"/>
      <w:bookmarkEnd w:id="8"/>
      <w:bookmarkEnd w:id="9"/>
      <w:bookmarkEnd w:id="10"/>
      <w:bookmarkEnd w:id="11"/>
      <w:r w:rsidRPr="000C0510">
        <w:t xml:space="preserve"> </w:t>
      </w:r>
    </w:p>
    <w:p w14:paraId="056B8D67" w14:textId="1FE4DD3C" w:rsidR="00E80205" w:rsidRPr="00102DB0" w:rsidRDefault="00E80205" w:rsidP="0040291B">
      <w:pPr>
        <w:pStyle w:val="Judul1"/>
      </w:pPr>
      <w:bookmarkStart w:id="13" w:name="_Toc134645615"/>
      <w:bookmarkStart w:id="14" w:name="_Toc139392671"/>
      <w:bookmarkStart w:id="15" w:name="_Toc148132966"/>
      <w:bookmarkStart w:id="16" w:name="_Toc148133096"/>
      <w:bookmarkStart w:id="17" w:name="_Toc148133198"/>
      <w:bookmarkStart w:id="18" w:name="_Toc156128069"/>
      <w:r w:rsidRPr="000C0510">
        <w:t>PENDAHULUAN</w:t>
      </w:r>
      <w:bookmarkEnd w:id="13"/>
      <w:bookmarkEnd w:id="14"/>
      <w:bookmarkEnd w:id="15"/>
      <w:bookmarkEnd w:id="16"/>
      <w:bookmarkEnd w:id="17"/>
      <w:bookmarkEnd w:id="18"/>
    </w:p>
    <w:p w14:paraId="0A1C6124" w14:textId="074F4995" w:rsidR="00E80205" w:rsidRPr="000C0510" w:rsidRDefault="0012685C" w:rsidP="0012685C">
      <w:pPr>
        <w:pStyle w:val="Judul2"/>
      </w:pPr>
      <w:bookmarkStart w:id="19" w:name="_Toc134645616"/>
      <w:bookmarkStart w:id="20" w:name="_Toc139392672"/>
      <w:bookmarkStart w:id="21" w:name="_Toc148132967"/>
      <w:bookmarkStart w:id="22" w:name="_Toc148133097"/>
      <w:bookmarkStart w:id="23" w:name="_Toc148133199"/>
      <w:bookmarkStart w:id="24" w:name="_Toc156128070"/>
      <w:r>
        <w:t>1.1</w:t>
      </w:r>
      <w:r w:rsidR="001A207E">
        <w:t>.</w:t>
      </w:r>
      <w:r>
        <w:t xml:space="preserve"> </w:t>
      </w:r>
      <w:r w:rsidR="00E80205" w:rsidRPr="000C0510">
        <w:t>Latar Belakang Masalah</w:t>
      </w:r>
      <w:bookmarkEnd w:id="19"/>
      <w:bookmarkEnd w:id="20"/>
      <w:bookmarkEnd w:id="21"/>
      <w:bookmarkEnd w:id="22"/>
      <w:bookmarkEnd w:id="23"/>
      <w:bookmarkEnd w:id="24"/>
    </w:p>
    <w:p w14:paraId="50E4BB97" w14:textId="77777777" w:rsidR="00BC1D98" w:rsidRDefault="00E80205" w:rsidP="00BC1D98">
      <w:pPr>
        <w:spacing w:after="0" w:line="360" w:lineRule="auto"/>
        <w:ind w:firstLine="720"/>
        <w:jc w:val="both"/>
      </w:pPr>
      <w:bookmarkStart w:id="25"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seperti berita online, memiliki </w:t>
      </w:r>
      <w:r w:rsidR="00E80205" w:rsidRPr="00AD01BA">
        <w:t xml:space="preserve">unsur-unsur seperti </w:t>
      </w:r>
      <w:r w:rsidR="00E80205" w:rsidRPr="001F3D61">
        <w:rPr>
          <w:i/>
          <w:iCs/>
        </w:rPr>
        <w:t>headline</w:t>
      </w:r>
      <w:r w:rsidR="00E80205" w:rsidRPr="00AD01BA">
        <w:t xml:space="preserve">, </w:t>
      </w:r>
      <w:r w:rsidR="00E80205" w:rsidRPr="00AD01BA">
        <w:rPr>
          <w:i/>
          <w:iCs/>
        </w:rPr>
        <w:t>lead</w:t>
      </w:r>
      <w:r w:rsidR="00E80205" w:rsidRPr="00AD01BA">
        <w:t>, tubuh berita, dan foto</w:t>
      </w:r>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r w:rsidR="00B3466D" w:rsidRPr="00B3466D">
        <w:t>Sebagai contoh, Kompas.tv, sebagai salah satu platform berita online, memiliki</w:t>
      </w:r>
      <w:r w:rsidR="00B3466D">
        <w:t xml:space="preserve"> struktur</w:t>
      </w:r>
      <w:r w:rsidR="00B3466D" w:rsidRPr="00B3466D">
        <w:t xml:space="preserve"> judul berita yang mampu menjelaskan dengan efektif </w:t>
      </w:r>
      <w:r w:rsidR="00B3466D">
        <w:t>konten</w:t>
      </w:r>
      <w:r w:rsidR="00B3466D" w:rsidRPr="00B3466D">
        <w:t xml:space="preserve"> yang akan dibahas dalam berita tersebut. Dalam proses pengklasifikasian jenis berita, judul berita dianggap sebagai kriteria utama yang dapat memandu pembaca untuk menentukan relevansi dan pentingnya suatu topik berita.</w:t>
      </w:r>
    </w:p>
    <w:p w14:paraId="660CB905" w14:textId="54816BCB" w:rsidR="00E80205" w:rsidRPr="00AC1FFF" w:rsidRDefault="00BC1D98" w:rsidP="0012685C">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bertujuan untuk mengekstrak informasi berharga dari teks. Dalam konteks analisis </w:t>
      </w:r>
      <w:r w:rsidRPr="00BC1D98">
        <w:rPr>
          <w:rStyle w:val="sw"/>
          <w:rFonts w:cs="Times New Roman"/>
        </w:rPr>
        <w:lastRenderedPageBreak/>
        <w:t xml:space="preserve">sentimen, text mining dapat mengidentifikasi sentimen dari suatu pernyataan. Teknik ini digunakan untuk mengidentifikasi pola dan hubungan yang terdapat dalam data teks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r w:rsidR="00512162">
        <w:rPr>
          <w:rFonts w:cs="Times New Roman"/>
          <w:shd w:val="clear" w:color="auto" w:fill="FFFFFF"/>
        </w:rPr>
        <w:t>Identifikasi yang dimaksud salah satunya adalah klasifikasi sentimen.</w:t>
      </w:r>
    </w:p>
    <w:p w14:paraId="099444AE" w14:textId="73EFDBFE" w:rsidR="00D7069D" w:rsidRDefault="00E80205" w:rsidP="006E4DBC">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007372BC" w:rsidRPr="007372BC">
        <w:t xml:space="preserve">Menurut penelitian yang dilakukan oleh Delfariyadi et al. (2022), sentimen dapat diklasifikasikan menggunakan metod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r w:rsidR="00D7069D" w:rsidRPr="006E4DBC">
        <w:rPr>
          <w:szCs w:val="24"/>
        </w:rPr>
        <w:t xml:space="preserve">Metod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r w:rsidR="00D7069D" w:rsidRPr="006E4DBC">
        <w:rPr>
          <w:szCs w:val="24"/>
        </w:rPr>
        <w:t xml:space="preserve">telah terbukti efektif dalam </w:t>
      </w:r>
      <w:r w:rsidR="00D7069D" w:rsidRPr="00D7069D">
        <w:t>pengklasifikasian sentimen dengan kecepatan pemrosesan dan pengklasifikasian data yang tinggi</w:t>
      </w:r>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r w:rsidR="00D7069D" w:rsidRPr="00D7069D">
        <w:t xml:space="preserve">Metode ini menunjukkan performa yang baik dalam mengidentifikasi sentimen dari teks atau data yang diberikan. Namun, perlu diingat bahwa </w:t>
      </w:r>
      <w:r w:rsidR="00D7069D" w:rsidRPr="00E83AFD">
        <w:rPr>
          <w:i/>
          <w:iCs/>
        </w:rPr>
        <w:t>Naïve Bayes Classifier</w:t>
      </w:r>
      <w:r w:rsidR="00D7069D" w:rsidRPr="00D7069D">
        <w:t xml:space="preserve"> memiliki</w:t>
      </w:r>
      <w:r w:rsidR="00605C57">
        <w:t xml:space="preserve"> kekurangan</w:t>
      </w:r>
      <w:r w:rsidR="00D7069D"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r>
        <w:t xml:space="preserve">Dalam pengklasifikasian </w:t>
      </w:r>
      <w:r w:rsidRPr="004C4F17">
        <w:rPr>
          <w:i/>
          <w:iCs/>
        </w:rPr>
        <w:t>text mining</w:t>
      </w:r>
      <w:r w:rsidR="0044007E">
        <w:t xml:space="preserve">, </w:t>
      </w:r>
      <w:r w:rsidR="001B4B87">
        <w:t>a</w:t>
      </w:r>
      <w:r>
        <w:t xml:space="preserve">lgoritma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r>
        <w:t>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00605C57" w:rsidRPr="00605C57">
        <w:t xml:space="preserve">ditemukan hasil judul berita dengan </w:t>
      </w:r>
      <w:r w:rsidR="00B10973">
        <w:t>sentimen</w:t>
      </w:r>
      <w:r w:rsidR="00605C57" w:rsidRPr="00605C57">
        <w:t xml:space="preserve"> netral sebanyak 147 data, </w:t>
      </w:r>
      <w:r w:rsidR="00B10973">
        <w:t xml:space="preserve">sentimen positif sebanyak </w:t>
      </w:r>
      <w:r w:rsidR="00605C57" w:rsidRPr="00605C57">
        <w:t xml:space="preserve">114 data, dan </w:t>
      </w:r>
      <w:r w:rsidR="00B10973">
        <w:t>sentimen</w:t>
      </w:r>
      <w:r w:rsidR="00605C57" w:rsidRPr="00605C57">
        <w:t xml:space="preserve"> negatif sebanyak 138 data</w:t>
      </w:r>
      <w:r w:rsidR="00605C57">
        <w:t xml:space="preserve">. </w:t>
      </w:r>
      <w:r>
        <w:t xml:space="preserve">Dalam penelitian ini didapatkan juga bahwa implementasi dari algoritma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latar belakang diatas, maka </w:t>
      </w:r>
      <w:r w:rsidR="003C342B">
        <w:rPr>
          <w:sz w:val="25"/>
          <w:szCs w:val="25"/>
          <w:shd w:val="clear" w:color="auto" w:fill="FFFFFF"/>
        </w:rPr>
        <w:t>penelitian ini menjadi sebuah Tugas Akhir dengan judul “</w:t>
      </w:r>
      <w:r w:rsidR="009922ED" w:rsidRPr="003B3506">
        <w:t xml:space="preserve">Penerapan Metode </w:t>
      </w:r>
      <w:r w:rsidR="009922ED" w:rsidRPr="00136452">
        <w:rPr>
          <w:i/>
          <w:iCs/>
        </w:rPr>
        <w:t>Naive Bayes Classifier</w:t>
      </w:r>
      <w:r w:rsidR="009922ED" w:rsidRPr="003B3506">
        <w:t xml:space="preserve"> Untuk Klasifikasi </w:t>
      </w:r>
      <w:r w:rsidR="009922ED" w:rsidRPr="003B3506">
        <w:lastRenderedPageBreak/>
        <w:t xml:space="preserve">Sentimen </w:t>
      </w:r>
      <w:r w:rsidR="009922ED">
        <w:t>Judul</w:t>
      </w:r>
      <w:r w:rsidR="009922ED" w:rsidRPr="003B3506">
        <w:t xml:space="preserve"> Berita Kompas.Tv Kota Semarang</w:t>
      </w:r>
      <w:r w:rsidR="003C342B">
        <w:rPr>
          <w:sz w:val="25"/>
          <w:szCs w:val="25"/>
          <w:shd w:val="clear" w:color="auto" w:fill="FFFFFF"/>
        </w:rPr>
        <w:t>”</w:t>
      </w:r>
      <w:r w:rsidR="009922ED">
        <w:rPr>
          <w:sz w:val="25"/>
          <w:szCs w:val="25"/>
          <w:shd w:val="clear" w:color="auto" w:fill="FFFFFF"/>
        </w:rPr>
        <w:t xml:space="preserve">, </w:t>
      </w:r>
      <w:r w:rsidR="00D85DBE">
        <w:rPr>
          <w:sz w:val="25"/>
          <w:szCs w:val="25"/>
          <w:shd w:val="clear" w:color="auto" w:fill="FFFFFF"/>
        </w:rPr>
        <w:t>dengan menggunakan dua kelas yaitu positif dan negatif, dengan adanya dua kelas maka dapat dianalisa hasil dari klasifikasinya</w:t>
      </w:r>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diharapkan </w:t>
      </w:r>
      <w:r w:rsidR="000F37FB" w:rsidRPr="000F37FB">
        <w:rPr>
          <w:sz w:val="25"/>
          <w:szCs w:val="25"/>
          <w:shd w:val="clear" w:color="auto" w:fill="FFFFFF"/>
        </w:rPr>
        <w:t>penelitian ini mampu meningkatkan performa akurasi pada penelitian sebelumnya</w:t>
      </w:r>
      <w:r w:rsidR="00670B97">
        <w:rPr>
          <w:sz w:val="25"/>
          <w:szCs w:val="25"/>
          <w:shd w:val="clear" w:color="auto" w:fill="FFFFFF"/>
        </w:rPr>
        <w:t xml:space="preserve"> dengan metode</w:t>
      </w:r>
      <w:r w:rsidR="00CD3168">
        <w:t xml:space="preserve"> yang sama</w:t>
      </w:r>
      <w:r w:rsidR="000F37FB">
        <w:rPr>
          <w:sz w:val="25"/>
          <w:szCs w:val="25"/>
          <w:shd w:val="clear" w:color="auto" w:fill="FFFFFF"/>
        </w:rPr>
        <w:t>.</w:t>
      </w:r>
    </w:p>
    <w:p w14:paraId="1833ECA1" w14:textId="6129452A" w:rsidR="00E80205" w:rsidRDefault="0012685C" w:rsidP="0012685C">
      <w:pPr>
        <w:pStyle w:val="Judul2"/>
      </w:pPr>
      <w:bookmarkStart w:id="26" w:name="_Toc134645617"/>
      <w:bookmarkStart w:id="27" w:name="_Toc139392673"/>
      <w:bookmarkStart w:id="28" w:name="_Toc148132968"/>
      <w:bookmarkStart w:id="29" w:name="_Toc148133098"/>
      <w:bookmarkStart w:id="30" w:name="_Toc148133200"/>
      <w:bookmarkStart w:id="31" w:name="_Toc156128071"/>
      <w:bookmarkEnd w:id="25"/>
      <w:r>
        <w:t>1.2</w:t>
      </w:r>
      <w:r w:rsidR="001A207E">
        <w:t>.</w:t>
      </w:r>
      <w:r>
        <w:t xml:space="preserve"> </w:t>
      </w:r>
      <w:r w:rsidR="00E80205">
        <w:t>Rumusan Masalah</w:t>
      </w:r>
      <w:bookmarkEnd w:id="26"/>
      <w:bookmarkEnd w:id="27"/>
      <w:bookmarkEnd w:id="28"/>
      <w:bookmarkEnd w:id="29"/>
      <w:bookmarkEnd w:id="30"/>
      <w:bookmarkEnd w:id="31"/>
    </w:p>
    <w:p w14:paraId="588BAC69" w14:textId="5F4D9A98" w:rsidR="00E80205" w:rsidRDefault="00BC1D98" w:rsidP="0012685C">
      <w:pPr>
        <w:spacing w:line="360" w:lineRule="auto"/>
        <w:ind w:firstLine="720"/>
        <w:jc w:val="both"/>
      </w:pPr>
      <w:r w:rsidRPr="00BC1D98">
        <w:t xml:space="preserve">Dengan merujuk </w:t>
      </w:r>
      <w:r w:rsidR="002B7EE1">
        <w:t>terjadap</w:t>
      </w:r>
      <w:r w:rsidRPr="00BC1D98">
        <w:t xml:space="preserve"> konteks yang telah diuraikan, rumusan masalah yang diajukan adalah sejauh mana penerapan serta kinerja metode Klasifikasi Naive Bayes terhadap pengelompokan sentimen pada judul berita online di Kompas TV, khususnya di wilayah Kota Semarang.</w:t>
      </w:r>
    </w:p>
    <w:p w14:paraId="2C2D4D24" w14:textId="0E40A5E7" w:rsidR="00E80205" w:rsidRDefault="0012685C" w:rsidP="0012685C">
      <w:pPr>
        <w:pStyle w:val="Judul2"/>
      </w:pPr>
      <w:bookmarkStart w:id="32" w:name="_Toc134645618"/>
      <w:bookmarkStart w:id="33" w:name="_Toc139392674"/>
      <w:bookmarkStart w:id="34" w:name="_Toc148132969"/>
      <w:bookmarkStart w:id="35" w:name="_Toc148133099"/>
      <w:bookmarkStart w:id="36" w:name="_Toc148133201"/>
      <w:bookmarkStart w:id="37" w:name="_Toc156128072"/>
      <w:r>
        <w:t>1.3</w:t>
      </w:r>
      <w:r w:rsidR="001A207E">
        <w:t>.</w:t>
      </w:r>
      <w:r>
        <w:t xml:space="preserve"> </w:t>
      </w:r>
      <w:r w:rsidR="00E80205">
        <w:t>Batasan Masalah</w:t>
      </w:r>
      <w:bookmarkEnd w:id="32"/>
      <w:bookmarkEnd w:id="33"/>
      <w:bookmarkEnd w:id="34"/>
      <w:bookmarkEnd w:id="35"/>
      <w:bookmarkEnd w:id="36"/>
      <w:bookmarkEnd w:id="37"/>
    </w:p>
    <w:p w14:paraId="60F523E9" w14:textId="450A2BD4" w:rsidR="00E80205" w:rsidRDefault="00E80205" w:rsidP="0012685C">
      <w:pPr>
        <w:spacing w:line="360" w:lineRule="auto"/>
        <w:ind w:firstLine="630"/>
        <w:jc w:val="both"/>
      </w:pPr>
      <w:r w:rsidRPr="003B3506">
        <w:t>Batasan masalah pada penelitian dengan judul "</w:t>
      </w:r>
      <w:r w:rsidR="00F37F2C" w:rsidRPr="003B3506">
        <w:t xml:space="preserve">Penerapan Metode </w:t>
      </w:r>
      <w:r w:rsidR="00F37F2C" w:rsidRPr="00136452">
        <w:rPr>
          <w:i/>
          <w:iCs/>
        </w:rPr>
        <w:t>Naive Bayes Classifier</w:t>
      </w:r>
      <w:r w:rsidR="00F37F2C" w:rsidRPr="003B3506">
        <w:t xml:space="preserve"> Untuk Klasifikasi Sentimen </w:t>
      </w:r>
      <w:r w:rsidR="00F37F2C">
        <w:t>Judul</w:t>
      </w:r>
      <w:r w:rsidR="00F37F2C" w:rsidRPr="003B3506">
        <w:t xml:space="preserve"> Berita Kompas.Tv Kota Semarang</w:t>
      </w:r>
      <w:r w:rsidRPr="003B3506">
        <w:t>" adalah sebagai berikut:</w:t>
      </w:r>
    </w:p>
    <w:p w14:paraId="376F9213" w14:textId="6B0504E1" w:rsidR="00E80205" w:rsidRDefault="00E80205" w:rsidP="00533A97">
      <w:pPr>
        <w:pStyle w:val="DaftarParagraf"/>
        <w:numPr>
          <w:ilvl w:val="0"/>
          <w:numId w:val="14"/>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w:t>
      </w:r>
      <w:r w:rsidR="00D75E24">
        <w:t xml:space="preserve"> pada kurun waktu</w:t>
      </w:r>
      <w:r w:rsidR="00FD5CA8">
        <w:t xml:space="preserve"> Januari 2023 sampai November 2023</w:t>
      </w:r>
      <w:r w:rsidR="00D75E24">
        <w:t>.</w:t>
      </w:r>
    </w:p>
    <w:p w14:paraId="4E43BEC4" w14:textId="6942B19B" w:rsidR="00E80205" w:rsidRDefault="00E80205" w:rsidP="00533A97">
      <w:pPr>
        <w:pStyle w:val="DaftarParagraf"/>
        <w:numPr>
          <w:ilvl w:val="0"/>
          <w:numId w:val="14"/>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w:t>
      </w:r>
      <w:r w:rsidR="003176DD">
        <w:t>dua</w:t>
      </w:r>
      <w:r>
        <w:t xml:space="preserve"> kategori: positif,</w:t>
      </w:r>
      <w:r w:rsidR="00FA7F08">
        <w:t xml:space="preserve"> dan</w:t>
      </w:r>
      <w:r>
        <w:t xml:space="preserve"> negatif.</w:t>
      </w:r>
    </w:p>
    <w:p w14:paraId="72083385" w14:textId="3FAD79CA" w:rsidR="00605C57" w:rsidRDefault="00605C57" w:rsidP="00533A97">
      <w:pPr>
        <w:pStyle w:val="DaftarParagraf"/>
        <w:numPr>
          <w:ilvl w:val="0"/>
          <w:numId w:val="14"/>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1A9AD0CA" w14:textId="17FA2272" w:rsidR="00E80205" w:rsidRDefault="00E80205" w:rsidP="00533A97">
      <w:pPr>
        <w:pStyle w:val="DaftarParagraf"/>
        <w:numPr>
          <w:ilvl w:val="0"/>
          <w:numId w:val="14"/>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40488EDA" w14:textId="3BD5A5A6" w:rsidR="00E80205" w:rsidRDefault="0012685C" w:rsidP="0012685C">
      <w:pPr>
        <w:pStyle w:val="Judul2"/>
      </w:pPr>
      <w:bookmarkStart w:id="38" w:name="_Toc134645619"/>
      <w:bookmarkStart w:id="39" w:name="_Toc139392675"/>
      <w:bookmarkStart w:id="40" w:name="_Toc148132970"/>
      <w:bookmarkStart w:id="41" w:name="_Toc148133100"/>
      <w:bookmarkStart w:id="42" w:name="_Toc148133202"/>
      <w:bookmarkStart w:id="43" w:name="_Toc156128073"/>
      <w:r>
        <w:t>1.4</w:t>
      </w:r>
      <w:r w:rsidR="001A207E">
        <w:t xml:space="preserve">. </w:t>
      </w:r>
      <w:r w:rsidR="00E80205">
        <w:t>Tujuan Penelitian</w:t>
      </w:r>
      <w:bookmarkEnd w:id="38"/>
      <w:bookmarkEnd w:id="39"/>
      <w:bookmarkEnd w:id="40"/>
      <w:bookmarkEnd w:id="41"/>
      <w:bookmarkEnd w:id="42"/>
      <w:bookmarkEnd w:id="43"/>
    </w:p>
    <w:p w14:paraId="065FDBD5" w14:textId="74A8289C" w:rsidR="00E80205" w:rsidRDefault="00BC1D98" w:rsidP="00A7282F">
      <w:pPr>
        <w:spacing w:line="360" w:lineRule="auto"/>
        <w:ind w:firstLine="720"/>
        <w:jc w:val="both"/>
      </w:pPr>
      <w:r w:rsidRPr="00BC1D98">
        <w:t>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Classifier dalam menganalisis sentimen pada judul berita Kompas.TV di wilayah Kota Semarang.</w:t>
      </w:r>
    </w:p>
    <w:p w14:paraId="2105554E" w14:textId="5520C94F" w:rsidR="00E80205" w:rsidRDefault="0012685C" w:rsidP="0012685C">
      <w:pPr>
        <w:pStyle w:val="Judul2"/>
      </w:pPr>
      <w:bookmarkStart w:id="44" w:name="_Toc134645620"/>
      <w:bookmarkStart w:id="45" w:name="_Toc139392676"/>
      <w:bookmarkStart w:id="46" w:name="_Toc148132971"/>
      <w:bookmarkStart w:id="47" w:name="_Toc148133101"/>
      <w:bookmarkStart w:id="48" w:name="_Toc148133203"/>
      <w:bookmarkStart w:id="49" w:name="_Toc156128074"/>
      <w:r>
        <w:lastRenderedPageBreak/>
        <w:t>1.5</w:t>
      </w:r>
      <w:r w:rsidR="001A207E">
        <w:t>.</w:t>
      </w:r>
      <w:r>
        <w:t xml:space="preserve"> </w:t>
      </w:r>
      <w:r w:rsidR="00E80205">
        <w:t>Manfaat Penelitian</w:t>
      </w:r>
      <w:bookmarkEnd w:id="44"/>
      <w:bookmarkEnd w:id="45"/>
      <w:bookmarkEnd w:id="46"/>
      <w:bookmarkEnd w:id="47"/>
      <w:bookmarkEnd w:id="48"/>
      <w:bookmarkEnd w:id="49"/>
    </w:p>
    <w:p w14:paraId="64A6469C" w14:textId="4525158C" w:rsidR="00E80205" w:rsidRDefault="00E80205" w:rsidP="00611ACC">
      <w:pPr>
        <w:spacing w:line="360" w:lineRule="auto"/>
        <w:ind w:firstLine="720"/>
        <w:jc w:val="both"/>
      </w:pPr>
      <w:r w:rsidRPr="00350418">
        <w:t>Manfaat dari penelitian dengan judul "</w:t>
      </w:r>
      <w:r w:rsidR="00B900C9" w:rsidRPr="003B3506">
        <w:t xml:space="preserve">Penerapan Metode </w:t>
      </w:r>
      <w:r w:rsidR="00B900C9" w:rsidRPr="00243D24">
        <w:rPr>
          <w:i/>
          <w:iCs/>
        </w:rPr>
        <w:t>Naive Bayes Classifier</w:t>
      </w:r>
      <w:r w:rsidR="00B900C9" w:rsidRPr="003B3506">
        <w:t xml:space="preserve"> Untuk Klasifikasi Sentimen </w:t>
      </w:r>
      <w:r w:rsidR="00B900C9">
        <w:t>Judul</w:t>
      </w:r>
      <w:r w:rsidR="00B900C9" w:rsidRPr="003B3506">
        <w:t xml:space="preserve"> Berita Kompas.Tv Kota Semarang</w:t>
      </w:r>
      <w:r w:rsidRPr="00350418">
        <w:t>" adalah sebagai berikut:</w:t>
      </w:r>
    </w:p>
    <w:p w14:paraId="15D2DBD3" w14:textId="1D626580" w:rsidR="0067383C" w:rsidRDefault="006E4DBC" w:rsidP="0067383C">
      <w:pPr>
        <w:pStyle w:val="DaftarParagraf"/>
        <w:numPr>
          <w:ilvl w:val="0"/>
          <w:numId w:val="32"/>
        </w:numPr>
        <w:spacing w:line="360" w:lineRule="auto"/>
        <w:jc w:val="both"/>
      </w:pPr>
      <w:r>
        <w:t xml:space="preserve">Bagi </w:t>
      </w:r>
      <w:r w:rsidR="001F3AEE">
        <w:t>akademik</w:t>
      </w:r>
      <w:r>
        <w:t>:</w:t>
      </w:r>
    </w:p>
    <w:p w14:paraId="1C563EDA" w14:textId="4B95BB2F" w:rsidR="0067383C" w:rsidRDefault="00605C57" w:rsidP="001F3AEE">
      <w:pPr>
        <w:pStyle w:val="DaftarParagraf"/>
        <w:numPr>
          <w:ilvl w:val="0"/>
          <w:numId w:val="29"/>
        </w:numPr>
        <w:spacing w:line="360" w:lineRule="auto"/>
        <w:jc w:val="both"/>
      </w:pPr>
      <w:r w:rsidRPr="00605C57">
        <w:t xml:space="preserve">Memperluas pengetahuan dan pemahaman terkait penggunaan algoritma Naïve Bayes Classifier dalam klasifikasi teks pada judul berita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DaftarParagraf"/>
        <w:numPr>
          <w:ilvl w:val="0"/>
          <w:numId w:val="29"/>
        </w:numPr>
        <w:spacing w:line="360" w:lineRule="auto"/>
        <w:jc w:val="both"/>
      </w:pPr>
      <w:r>
        <w:t>Sebagai referensi bagi peneliti atau akademisi yang ingin melakukan penelitian serupa pada media berita lainnya.</w:t>
      </w:r>
    </w:p>
    <w:p w14:paraId="1C1109D3" w14:textId="52CD71E2" w:rsidR="001F3AEE" w:rsidRDefault="001F3AEE" w:rsidP="001F3AEE">
      <w:pPr>
        <w:pStyle w:val="DaftarParagraf"/>
        <w:numPr>
          <w:ilvl w:val="0"/>
          <w:numId w:val="29"/>
        </w:numPr>
        <w:spacing w:line="360" w:lineRule="auto"/>
        <w:jc w:val="both"/>
      </w:pPr>
      <w:r>
        <w:t xml:space="preserve">Memberikan kontribusi dalam pengembangan metode klasifikasi sentimen pada </w:t>
      </w:r>
      <w:r w:rsidRPr="00243D24">
        <w:rPr>
          <w:i/>
          <w:iCs/>
        </w:rPr>
        <w:t>headline</w:t>
      </w:r>
      <w:r>
        <w:t xml:space="preserve"> berita </w:t>
      </w:r>
      <w:r w:rsidR="00605C57">
        <w:t>dengan</w:t>
      </w:r>
      <w:r>
        <w:t xml:space="preserve"> metode </w:t>
      </w:r>
      <w:r w:rsidRPr="00243D24">
        <w:rPr>
          <w:i/>
          <w:iCs/>
        </w:rPr>
        <w:t>Naive Bayes Classifier</w:t>
      </w:r>
      <w:r w:rsidR="00206450">
        <w:rPr>
          <w:i/>
          <w:iCs/>
        </w:rPr>
        <w:t>.</w:t>
      </w:r>
    </w:p>
    <w:p w14:paraId="1A058F4C" w14:textId="640EDD9F" w:rsidR="001F3AEE" w:rsidRDefault="001F3AEE" w:rsidP="001F3AEE">
      <w:pPr>
        <w:pStyle w:val="DaftarParagraf"/>
        <w:numPr>
          <w:ilvl w:val="0"/>
          <w:numId w:val="16"/>
        </w:numPr>
        <w:spacing w:line="360" w:lineRule="auto"/>
        <w:jc w:val="both"/>
      </w:pPr>
      <w:r>
        <w:t>Bagi masyarakat:</w:t>
      </w:r>
    </w:p>
    <w:p w14:paraId="40B3FF5D" w14:textId="1087701C" w:rsidR="001F3AEE" w:rsidRDefault="001F3AEE" w:rsidP="001F3AEE">
      <w:pPr>
        <w:pStyle w:val="DaftarParagraf"/>
        <w:numPr>
          <w:ilvl w:val="0"/>
          <w:numId w:val="15"/>
        </w:numPr>
        <w:spacing w:line="360" w:lineRule="auto"/>
        <w:ind w:left="630" w:hanging="270"/>
        <w:jc w:val="both"/>
      </w:pPr>
      <w:r>
        <w:t xml:space="preserve">Mengetahui </w:t>
      </w:r>
      <w:r w:rsidRPr="001F3AEE">
        <w:t>sentimen yang terkandung dalam judul berita oneline Kompas.TV Kota Semarang</w:t>
      </w:r>
      <w:r w:rsidR="0067383C">
        <w:t>.</w:t>
      </w:r>
    </w:p>
    <w:p w14:paraId="7A67B1CF" w14:textId="6478D0ED" w:rsidR="0067383C" w:rsidRDefault="0067383C" w:rsidP="001F3AEE">
      <w:pPr>
        <w:pStyle w:val="DaftarParagraf"/>
        <w:numPr>
          <w:ilvl w:val="0"/>
          <w:numId w:val="15"/>
        </w:numPr>
        <w:spacing w:line="360" w:lineRule="auto"/>
        <w:ind w:left="630" w:hanging="270"/>
        <w:jc w:val="both"/>
      </w:pPr>
      <w:r w:rsidRPr="0067383C">
        <w:t>Membantu masyarakat dalam memahami dan menafsirkan judul berita dengan lebih baik, dengan memperhatikan sentimen yang terkandung di dalamnya</w:t>
      </w:r>
      <w:r w:rsidR="00206450">
        <w:t>.</w:t>
      </w:r>
    </w:p>
    <w:p w14:paraId="474C06C7" w14:textId="731A8C47" w:rsidR="0067383C" w:rsidRDefault="0067383C" w:rsidP="00BC7B36">
      <w:pPr>
        <w:pStyle w:val="DaftarParagraf"/>
        <w:numPr>
          <w:ilvl w:val="0"/>
          <w:numId w:val="15"/>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rsidR="00BC7B36">
        <w:br w:type="page"/>
      </w:r>
    </w:p>
    <w:p w14:paraId="55CC9CD5" w14:textId="25A986E0" w:rsidR="00783223" w:rsidRDefault="00783223" w:rsidP="0040291B">
      <w:pPr>
        <w:pStyle w:val="Judul1"/>
      </w:pPr>
      <w:bookmarkStart w:id="50" w:name="_Toc139392677"/>
      <w:bookmarkStart w:id="51" w:name="_Toc148132972"/>
      <w:bookmarkStart w:id="52" w:name="_Toc148133102"/>
      <w:bookmarkStart w:id="53" w:name="_Toc148133204"/>
      <w:bookmarkStart w:id="54" w:name="_Toc156128075"/>
      <w:bookmarkStart w:id="55" w:name="_Toc134645621"/>
      <w:r>
        <w:lastRenderedPageBreak/>
        <w:t>BAB II</w:t>
      </w:r>
      <w:bookmarkEnd w:id="50"/>
      <w:bookmarkEnd w:id="51"/>
      <w:bookmarkEnd w:id="52"/>
      <w:bookmarkEnd w:id="53"/>
      <w:bookmarkEnd w:id="54"/>
    </w:p>
    <w:p w14:paraId="6E6D4197" w14:textId="5D2090AB" w:rsidR="00783223" w:rsidRDefault="00783223" w:rsidP="0040291B">
      <w:pPr>
        <w:pStyle w:val="Judul1"/>
      </w:pPr>
      <w:bookmarkStart w:id="56" w:name="_Toc139392678"/>
      <w:bookmarkStart w:id="57" w:name="_Toc148132973"/>
      <w:bookmarkStart w:id="58" w:name="_Toc148133103"/>
      <w:bookmarkStart w:id="59" w:name="_Toc148133205"/>
      <w:bookmarkStart w:id="60" w:name="_Toc156128076"/>
      <w:r>
        <w:t>TINJAUAN PUSTAKA</w:t>
      </w:r>
      <w:bookmarkEnd w:id="56"/>
      <w:bookmarkEnd w:id="57"/>
      <w:bookmarkEnd w:id="58"/>
      <w:bookmarkEnd w:id="59"/>
      <w:bookmarkEnd w:id="60"/>
    </w:p>
    <w:p w14:paraId="7DCC1384"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1" w:name="_Toc139129292"/>
      <w:bookmarkStart w:id="62" w:name="_Toc139390343"/>
      <w:bookmarkStart w:id="63" w:name="_Toc148132974"/>
      <w:bookmarkStart w:id="64" w:name="_Toc156127888"/>
      <w:bookmarkEnd w:id="61"/>
      <w:bookmarkEnd w:id="62"/>
      <w:bookmarkEnd w:id="63"/>
      <w:bookmarkEnd w:id="64"/>
    </w:p>
    <w:p w14:paraId="6FF602F6"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5" w:name="_Toc139129293"/>
      <w:bookmarkStart w:id="66" w:name="_Toc139390344"/>
      <w:bookmarkStart w:id="67" w:name="_Toc148132975"/>
      <w:bookmarkStart w:id="68" w:name="_Toc156127889"/>
      <w:bookmarkEnd w:id="65"/>
      <w:bookmarkEnd w:id="66"/>
      <w:bookmarkEnd w:id="67"/>
      <w:bookmarkEnd w:id="68"/>
    </w:p>
    <w:p w14:paraId="5D39F5FB" w14:textId="45AB3BC5" w:rsidR="00FB0F84" w:rsidRDefault="0012685C" w:rsidP="0012685C">
      <w:pPr>
        <w:pStyle w:val="Judul2"/>
      </w:pPr>
      <w:bookmarkStart w:id="69" w:name="_Toc139392679"/>
      <w:bookmarkStart w:id="70" w:name="_Toc148132976"/>
      <w:bookmarkStart w:id="71" w:name="_Toc148133104"/>
      <w:bookmarkStart w:id="72" w:name="_Toc148133206"/>
      <w:bookmarkStart w:id="73" w:name="_Toc156128077"/>
      <w:r>
        <w:t>2.1</w:t>
      </w:r>
      <w:r w:rsidR="001A207E">
        <w:t>.</w:t>
      </w:r>
      <w:r>
        <w:t xml:space="preserve"> </w:t>
      </w:r>
      <w:r w:rsidR="00783223">
        <w:t>Tinjauan Studi</w:t>
      </w:r>
      <w:bookmarkEnd w:id="69"/>
      <w:bookmarkEnd w:id="70"/>
      <w:bookmarkEnd w:id="71"/>
      <w:bookmarkEnd w:id="72"/>
      <w:bookmarkEnd w:id="73"/>
    </w:p>
    <w:p w14:paraId="7047AEB6" w14:textId="5950D9AA" w:rsidR="00B900C9" w:rsidRDefault="00BC1D98" w:rsidP="00B900C9">
      <w:pPr>
        <w:spacing w:line="360" w:lineRule="auto"/>
        <w:ind w:firstLine="540"/>
        <w:jc w:val="both"/>
      </w:pPr>
      <w:r w:rsidRPr="00BC1D98">
        <w:t xml:space="preserve">Dalam studi mengenai klasifikasi sentimen terhadap media daring dalam konteks </w:t>
      </w:r>
      <w:r w:rsidR="002B7EE1">
        <w:t>p</w:t>
      </w:r>
      <w:r w:rsidRPr="00BC1D98">
        <w:t xml:space="preserve">emilihan </w:t>
      </w:r>
      <w:r w:rsidR="002B7EE1">
        <w:t>calon p</w:t>
      </w:r>
      <w:r w:rsidRPr="00BC1D98">
        <w:t xml:space="preserve">residen </w:t>
      </w:r>
      <w:r w:rsidR="002B7EE1">
        <w:t xml:space="preserve">dan wakil presiden </w:t>
      </w:r>
      <w:r w:rsidRPr="00BC1D98">
        <w:t xml:space="preserve">Indonesia tahun 2019, metode Naïve Bayes Classifier diimplementasikan dengan judul "Analisis Sentimen Pada Media Daring Tentang Pemilihan Presiden Indonesia Tahun 2019 Menggunakan Metode Naïve Bayes". </w:t>
      </w:r>
      <w:r w:rsidR="002B7EE1">
        <w:t>Didapatkan</w:t>
      </w:r>
      <w:r w:rsidRPr="00BC1D98">
        <w:t xml:space="preserve"> tingkat akurasi sebesar 80% </w:t>
      </w:r>
      <w:r w:rsidR="0055440D">
        <w:t xml:space="preserve">pada </w:t>
      </w:r>
      <w:r w:rsidRPr="00BC1D98">
        <w:t>portal berita Detik dan 70% untuk Kompas, dengan pembagian dataset menjadi 90% untuk data pelatihan dan 10% untuk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penelitian yang berjudul "Text Mining untuk Mengklasifikasi Judul Berita Online: Studi Kasus Radar Banjarmasin dengan Metode Naïve Bayes" </w:t>
      </w:r>
      <w:r w:rsidR="00077EDE">
        <w:t xml:space="preserve">dengan menggunakan teknik </w:t>
      </w:r>
      <w:r w:rsidR="00077EDE" w:rsidRPr="00077EDE">
        <w:rPr>
          <w:i/>
        </w:rPr>
        <w:t>scraping</w:t>
      </w:r>
      <w:r w:rsidR="00077EDE">
        <w:t xml:space="preserve"> html untuk mendapatkan data. Sehingga terkumpul </w:t>
      </w:r>
      <w:r w:rsidRPr="00845B12">
        <w:t xml:space="preserve">400 data yang dibagi menjadi 4 kelas, yaitu banua, bisnis, hukum, dan kriminal. </w:t>
      </w:r>
      <w:r w:rsidR="00077EDE">
        <w:t xml:space="preserve">Dalam penelitian ini, data akan melalui beberapa proses yakni, </w:t>
      </w:r>
      <w:r w:rsidR="00077EDE" w:rsidRPr="00077EDE">
        <w:rPr>
          <w:i/>
        </w:rPr>
        <w:t>text preprocessing</w:t>
      </w:r>
      <w:r w:rsidR="00077EDE">
        <w:t>,</w:t>
      </w:r>
      <w:r w:rsidR="009979CC">
        <w:t xml:space="preserve"> </w:t>
      </w:r>
      <w:r w:rsidR="00077EDE">
        <w:t xml:space="preserve">pengklasifikasian, dan pengujian metode. </w:t>
      </w:r>
      <w:r w:rsidRPr="00077EDE">
        <w:t>Penelitian</w:t>
      </w:r>
      <w:r w:rsidRPr="00077EDE">
        <w:rPr>
          <w:i/>
        </w:rPr>
        <w:t xml:space="preserve"> </w:t>
      </w:r>
      <w:r w:rsidRPr="00845B12">
        <w:t xml:space="preserve">ini </w:t>
      </w:r>
      <w:r w:rsidR="00077EDE">
        <w:t>mendapatkan hasil</w:t>
      </w:r>
      <w:r w:rsidRPr="00845B12">
        <w:t xml:space="preserve"> bahwa penggunaan metode </w:t>
      </w:r>
      <w:r w:rsidR="00206450" w:rsidRPr="00FE240C">
        <w:rPr>
          <w:i/>
          <w:iCs/>
        </w:rPr>
        <w:t>Naïve Bayes Classifier</w:t>
      </w:r>
      <w:r w:rsidR="00206450" w:rsidRPr="00845B12">
        <w:t xml:space="preserve"> </w:t>
      </w:r>
      <w:r w:rsidRPr="00845B12">
        <w:t>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r w:rsidRPr="00BC1D98">
        <w:t xml:space="preserve">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w:t>
      </w:r>
      <w:r w:rsidR="00322BAE">
        <w:t>Memiliki</w:t>
      </w:r>
      <w:r w:rsidR="00322BAE" w:rsidRPr="00BC1D98">
        <w:t xml:space="preserve"> </w:t>
      </w:r>
      <w:r w:rsidRPr="00BC1D98">
        <w:t>tingkat akurasi sebesar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t>Dari penelitian yang berjudul “</w:t>
      </w:r>
      <w:r w:rsidRPr="00845B12">
        <w:t xml:space="preserve">Analisis Sentimen Review Aplikasi Berita Online Pada Google Play Menggunakan Metode Algoritma Naive Bayes Classifier </w:t>
      </w:r>
      <w:r w:rsidRPr="00845B12">
        <w:lastRenderedPageBreak/>
        <w:t>Dan Support Vector Machines</w:t>
      </w:r>
      <w:r>
        <w:t>”</w:t>
      </w:r>
      <w:r w:rsidR="003B672D">
        <w:t>,</w:t>
      </w:r>
      <w:r w:rsidR="00F94A4A">
        <w:t xml:space="preserve"> dengan menggunakan </w:t>
      </w:r>
      <w:r w:rsidR="00F94A4A" w:rsidRPr="00F94A4A">
        <w:rPr>
          <w:i/>
        </w:rPr>
        <w:t>tools scraper similar</w:t>
      </w:r>
      <w:r w:rsidR="00F94A4A">
        <w:t xml:space="preserve"> pada Google Chrome</w:t>
      </w:r>
      <w:r w:rsidR="00B10B19">
        <w:t xml:space="preserve"> mendapatkan total 5894 data, kemudian data tersebut diolah melalui beberapa proses yakni </w:t>
      </w:r>
      <w:r w:rsidR="00B10B19" w:rsidRPr="00B10B19">
        <w:rPr>
          <w:i/>
        </w:rPr>
        <w:t>preprocessing</w:t>
      </w:r>
      <w:r w:rsidR="00B10B19">
        <w:t>, TF-IDF, dan klasifikasi</w:t>
      </w:r>
      <w:r>
        <w:t xml:space="preserve"> </w:t>
      </w:r>
      <w:r w:rsidR="009C37F7">
        <w:t xml:space="preserve">menghasilkan data ulasan sentimen positif sebanyak 4655 dan 421 ulasan sentimen negatif </w:t>
      </w:r>
      <w:r w:rsidR="003B672D">
        <w:t>serta</w:t>
      </w:r>
      <w:r w:rsidR="009C37F7">
        <w:t xml:space="preserve"> menghasilkan nilai akurasi</w:t>
      </w:r>
      <w:r w:rsidR="009C37F7" w:rsidRPr="009C37F7">
        <w:t xml:space="preserve"> dari Support Vector Machine</w:t>
      </w:r>
      <w:r w:rsidR="009C37F7">
        <w:t xml:space="preserve"> </w:t>
      </w:r>
      <w:r w:rsidR="009C37F7" w:rsidRPr="009C37F7">
        <w:t>(SVM)</w:t>
      </w:r>
      <w:r w:rsidR="009C37F7">
        <w:t xml:space="preserve"> sebesar</w:t>
      </w:r>
      <w:r w:rsidR="009C37F7" w:rsidRPr="009C37F7">
        <w:t xml:space="preserve"> 94.06% </w:t>
      </w:r>
      <w:r w:rsidR="003B672D">
        <w:t>sedangkan</w:t>
      </w:r>
      <w:r w:rsidR="009C37F7" w:rsidRPr="009C37F7">
        <w:t xml:space="preserve"> Naive Bayes </w:t>
      </w:r>
      <w:r w:rsidR="009C37F7">
        <w:t xml:space="preserve">sebesar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r>
        <w:t>Menurut penelitian yang berjudul “</w:t>
      </w:r>
      <w:r w:rsidRPr="00D64871">
        <w:t>Klasifikasi Judul Berita Online menggunakan Metode Support Vector Machine (SVM) dengan Seleksi Fitur Chi-square</w:t>
      </w:r>
      <w:r>
        <w:t>”</w:t>
      </w:r>
      <w:r w:rsidR="00F94A4A">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00F94A4A" w:rsidRPr="00F94A4A">
        <w:t xml:space="preserve">Penelitian </w:t>
      </w:r>
      <w:r w:rsidR="00F94A4A">
        <w:t xml:space="preserve">ini </w:t>
      </w:r>
      <w:r w:rsidR="00F94A4A" w:rsidRPr="00F94A4A">
        <w:t xml:space="preserve">menggunakan beberapa tahapan </w:t>
      </w:r>
      <w:r w:rsidR="00F94A4A" w:rsidRPr="00F94A4A">
        <w:rPr>
          <w:i/>
        </w:rPr>
        <w:t>pre-processing text</w:t>
      </w:r>
      <w:r w:rsidR="00F94A4A" w:rsidRPr="00F94A4A">
        <w:t xml:space="preserve">, </w:t>
      </w:r>
      <w:r w:rsidR="00F94A4A" w:rsidRPr="00F94A4A">
        <w:rPr>
          <w:i/>
        </w:rPr>
        <w:t>term weighting</w:t>
      </w:r>
      <w:r w:rsidR="00F94A4A"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74" w:name="_Toc148133105"/>
      <w:bookmarkStart w:id="75" w:name="_Toc148133207"/>
      <w:bookmarkStart w:id="76" w:name="_Toc156128078"/>
      <w:r>
        <w:t>Tabel 2.1 Penelitian Terkaitt</w:t>
      </w:r>
      <w:bookmarkEnd w:id="74"/>
      <w:bookmarkEnd w:id="75"/>
      <w:bookmarkEnd w:id="76"/>
    </w:p>
    <w:tbl>
      <w:tblPr>
        <w:tblStyle w:val="KisiTabel"/>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77" w:name="_Toc148133106"/>
            <w:r>
              <w:t>No</w:t>
            </w:r>
            <w:bookmarkEnd w:id="77"/>
          </w:p>
        </w:tc>
        <w:tc>
          <w:tcPr>
            <w:tcW w:w="980" w:type="pct"/>
          </w:tcPr>
          <w:p w14:paraId="4162A3CE" w14:textId="14A77B36" w:rsidR="00EF4069" w:rsidRDefault="00EF4069" w:rsidP="001916D8">
            <w:pPr>
              <w:jc w:val="both"/>
            </w:pPr>
            <w:bookmarkStart w:id="78" w:name="_Toc148133107"/>
            <w:r>
              <w:t>Peneliti dan Tahun</w:t>
            </w:r>
            <w:bookmarkEnd w:id="78"/>
          </w:p>
        </w:tc>
        <w:tc>
          <w:tcPr>
            <w:tcW w:w="1016" w:type="pct"/>
          </w:tcPr>
          <w:p w14:paraId="0032E317" w14:textId="5477974C" w:rsidR="00EF4069" w:rsidRDefault="00EF4069" w:rsidP="001916D8">
            <w:pPr>
              <w:jc w:val="both"/>
            </w:pPr>
            <w:bookmarkStart w:id="79" w:name="_Toc148133108"/>
            <w:r>
              <w:t>Masalah</w:t>
            </w:r>
            <w:bookmarkEnd w:id="79"/>
          </w:p>
        </w:tc>
        <w:tc>
          <w:tcPr>
            <w:tcW w:w="725" w:type="pct"/>
          </w:tcPr>
          <w:p w14:paraId="3B3EA73F" w14:textId="3C45E7A9" w:rsidR="00EF4069" w:rsidRDefault="00EF4069" w:rsidP="001916D8">
            <w:pPr>
              <w:jc w:val="both"/>
            </w:pPr>
            <w:bookmarkStart w:id="80" w:name="_Toc148133109"/>
            <w:r>
              <w:t>Metode</w:t>
            </w:r>
            <w:bookmarkEnd w:id="80"/>
          </w:p>
        </w:tc>
        <w:tc>
          <w:tcPr>
            <w:tcW w:w="1957" w:type="pct"/>
          </w:tcPr>
          <w:p w14:paraId="64869545" w14:textId="5770B117" w:rsidR="00EF4069" w:rsidRDefault="00EF4069" w:rsidP="001916D8">
            <w:pPr>
              <w:jc w:val="both"/>
            </w:pPr>
            <w:bookmarkStart w:id="81" w:name="_Toc148133110"/>
            <w:r>
              <w:t>Hasil</w:t>
            </w:r>
            <w:bookmarkEnd w:id="81"/>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82" w:name="_Toc148133111"/>
            <w:r>
              <w:rPr>
                <w:bCs/>
              </w:rPr>
              <w:t>1</w:t>
            </w:r>
            <w:r w:rsidRPr="002068B7">
              <w:rPr>
                <w:bCs/>
              </w:rPr>
              <w:t>.</w:t>
            </w:r>
            <w:bookmarkEnd w:id="82"/>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83" w:name="_Toc148133112"/>
            <w:r w:rsidRPr="002068B7">
              <w:rPr>
                <w:bCs/>
              </w:rPr>
              <w:t>Muslim, Kemas</w:t>
            </w:r>
            <w:r>
              <w:rPr>
                <w:bCs/>
              </w:rPr>
              <w:t>, 2019</w:t>
            </w:r>
            <w:bookmarkEnd w:id="83"/>
          </w:p>
        </w:tc>
        <w:tc>
          <w:tcPr>
            <w:tcW w:w="1016" w:type="pct"/>
          </w:tcPr>
          <w:p w14:paraId="7AD066E3" w14:textId="4FDFEB46" w:rsidR="00E445AB" w:rsidRPr="00CC396D" w:rsidRDefault="00605C57" w:rsidP="001916D8">
            <w:pPr>
              <w:jc w:val="both"/>
              <w:rPr>
                <w:b/>
                <w:bCs/>
              </w:rPr>
            </w:pPr>
            <w:r w:rsidRPr="00605C57">
              <w:rPr>
                <w:bCs/>
              </w:rPr>
              <w:t xml:space="preserve">Analisis sentimen pada platform media daring terkait </w:t>
            </w:r>
            <w:r w:rsidR="0055440D">
              <w:rPr>
                <w:bCs/>
              </w:rPr>
              <w:t>Pemilu 2019</w:t>
            </w:r>
          </w:p>
        </w:tc>
        <w:tc>
          <w:tcPr>
            <w:tcW w:w="725" w:type="pct"/>
          </w:tcPr>
          <w:p w14:paraId="28080D46" w14:textId="1EC6D2A1" w:rsidR="00E445AB" w:rsidRPr="00CC396D" w:rsidRDefault="00E445AB" w:rsidP="00A50F2E">
            <w:pPr>
              <w:jc w:val="both"/>
              <w:rPr>
                <w:b/>
                <w:bCs/>
              </w:rPr>
            </w:pPr>
            <w:bookmarkStart w:id="84" w:name="_Toc148133114"/>
            <w:r w:rsidRPr="00CC396D">
              <w:rPr>
                <w:bCs/>
                <w:i/>
                <w:iCs/>
              </w:rPr>
              <w:t>Naïve Bayes Classifier</w:t>
            </w:r>
            <w:bookmarkEnd w:id="84"/>
          </w:p>
        </w:tc>
        <w:tc>
          <w:tcPr>
            <w:tcW w:w="1957" w:type="pct"/>
          </w:tcPr>
          <w:p w14:paraId="5A286EC7" w14:textId="60AD338F" w:rsidR="00E445AB" w:rsidRPr="00CC396D" w:rsidRDefault="00FC3FCC" w:rsidP="00A50F2E">
            <w:pPr>
              <w:jc w:val="both"/>
              <w:rPr>
                <w:b/>
                <w:bCs/>
              </w:rPr>
            </w:pPr>
            <w:r>
              <w:rPr>
                <w:bCs/>
              </w:rPr>
              <w:t xml:space="preserve">Didapatkan </w:t>
            </w:r>
            <w:r w:rsidR="00605C57" w:rsidRPr="00605C57">
              <w:rPr>
                <w:bCs/>
              </w:rPr>
              <w:t>tingkat akurasi sebesar 80% pada portal berita Detik dan 70% pada Kompas, dengan pembagian dataset menjadi 90% untuk data latih dan 10% untuk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85" w:name="_Toc148133116"/>
            <w:r>
              <w:rPr>
                <w:bCs/>
              </w:rPr>
              <w:t>2</w:t>
            </w:r>
            <w:r w:rsidRPr="00CC396D">
              <w:rPr>
                <w:bCs/>
              </w:rPr>
              <w:t>.</w:t>
            </w:r>
            <w:bookmarkEnd w:id="85"/>
          </w:p>
        </w:tc>
        <w:tc>
          <w:tcPr>
            <w:tcW w:w="980" w:type="pct"/>
          </w:tcPr>
          <w:p w14:paraId="5ED494CA" w14:textId="77777777" w:rsidR="00E445AB" w:rsidRPr="00AD25C4" w:rsidRDefault="00E445AB" w:rsidP="001916D8">
            <w:pPr>
              <w:jc w:val="both"/>
            </w:pPr>
            <w:r w:rsidRPr="00AD25C4">
              <w:t>Sholih 'afif, Muhammad</w:t>
            </w:r>
          </w:p>
          <w:p w14:paraId="1C5CF090" w14:textId="77777777" w:rsidR="00E445AB" w:rsidRPr="00AD25C4" w:rsidRDefault="00E445AB" w:rsidP="001916D8">
            <w:pPr>
              <w:jc w:val="both"/>
            </w:pPr>
            <w:r w:rsidRPr="00AD25C4">
              <w:t>Muzakir, Muhammad</w:t>
            </w:r>
          </w:p>
          <w:p w14:paraId="34857C5C" w14:textId="77777777" w:rsidR="00E445AB" w:rsidRPr="00AD25C4" w:rsidRDefault="00E445AB" w:rsidP="001916D8">
            <w:pPr>
              <w:jc w:val="both"/>
            </w:pPr>
            <w:r w:rsidRPr="00AD25C4">
              <w:t>Al, Moh Iqbal</w:t>
            </w:r>
          </w:p>
          <w:p w14:paraId="54AC0C3B" w14:textId="0000AA2C" w:rsidR="00E445AB" w:rsidRPr="002068B7" w:rsidRDefault="00E445AB" w:rsidP="001916D8">
            <w:pPr>
              <w:jc w:val="both"/>
              <w:rPr>
                <w:b/>
                <w:bCs/>
              </w:rPr>
            </w:pPr>
            <w:bookmarkStart w:id="86" w:name="_Toc148133117"/>
            <w:r w:rsidRPr="00AD25C4">
              <w:lastRenderedPageBreak/>
              <w:t>Al Awalaien, Ghifari</w:t>
            </w:r>
            <w:r>
              <w:t>, 2021</w:t>
            </w:r>
            <w:bookmarkEnd w:id="86"/>
          </w:p>
        </w:tc>
        <w:tc>
          <w:tcPr>
            <w:tcW w:w="1016" w:type="pct"/>
          </w:tcPr>
          <w:p w14:paraId="57329AD9" w14:textId="77777777" w:rsidR="00605C57" w:rsidRPr="00605C57" w:rsidRDefault="00605C57" w:rsidP="00605C57">
            <w:pPr>
              <w:jc w:val="both"/>
              <w:rPr>
                <w:bCs/>
              </w:rPr>
            </w:pPr>
            <w:r w:rsidRPr="00605C57">
              <w:rPr>
                <w:bCs/>
              </w:rPr>
              <w:lastRenderedPageBreak/>
              <w:t xml:space="preserve">Analisis klasifikasi pada judul berita online </w:t>
            </w:r>
            <w:r w:rsidRPr="00605C57">
              <w:rPr>
                <w:bCs/>
              </w:rPr>
              <w:lastRenderedPageBreak/>
              <w:t>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87" w:name="_Toc148133119"/>
            <w:r w:rsidRPr="00CC396D">
              <w:rPr>
                <w:bCs/>
                <w:i/>
                <w:iCs/>
              </w:rPr>
              <w:lastRenderedPageBreak/>
              <w:t>Naïve Bayes Classifier</w:t>
            </w:r>
            <w:bookmarkEnd w:id="87"/>
          </w:p>
        </w:tc>
        <w:tc>
          <w:tcPr>
            <w:tcW w:w="1957" w:type="pct"/>
          </w:tcPr>
          <w:p w14:paraId="0561F4C4" w14:textId="702D585F" w:rsidR="00E445AB" w:rsidRPr="002068B7" w:rsidRDefault="00605C57" w:rsidP="001916D8">
            <w:pPr>
              <w:jc w:val="both"/>
              <w:rPr>
                <w:b/>
                <w:bCs/>
              </w:rPr>
            </w:pPr>
            <w:r w:rsidRPr="00605C57">
              <w:rPr>
                <w:bCs/>
              </w:rPr>
              <w:t xml:space="preserve">Dalam penelitian ini, diperoleh 400 data berita yang diklasifikasikan ke dalam empat kelas, yaitu banua, bisnis, hukum, dan kriminal. </w:t>
            </w:r>
            <w:r w:rsidRPr="00605C57">
              <w:rPr>
                <w:bCs/>
              </w:rPr>
              <w:lastRenderedPageBreak/>
              <w:t>Hasil penelitian menunjukkan tingkat akurasi sebesar 78,75%, dengan recall mencapai 80,56% dan presisi sebesar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88" w:name="_Toc148133121"/>
            <w:r w:rsidRPr="00CC396D">
              <w:rPr>
                <w:bCs/>
              </w:rPr>
              <w:lastRenderedPageBreak/>
              <w:t>3.</w:t>
            </w:r>
            <w:bookmarkEnd w:id="88"/>
          </w:p>
        </w:tc>
        <w:tc>
          <w:tcPr>
            <w:tcW w:w="980" w:type="pct"/>
          </w:tcPr>
          <w:p w14:paraId="386222F7" w14:textId="77777777" w:rsidR="00E445AB" w:rsidRPr="00CC396D" w:rsidRDefault="00E445AB" w:rsidP="001916D8">
            <w:pPr>
              <w:jc w:val="both"/>
            </w:pPr>
            <w:r>
              <w:t>D</w:t>
            </w:r>
            <w:r w:rsidRPr="00CC396D">
              <w:t>elfariyadi, Fahri</w:t>
            </w:r>
          </w:p>
          <w:p w14:paraId="27E424EA" w14:textId="77777777" w:rsidR="00E445AB" w:rsidRPr="00CC396D" w:rsidRDefault="00E445AB" w:rsidP="001916D8">
            <w:pPr>
              <w:jc w:val="both"/>
            </w:pPr>
            <w:r w:rsidRPr="00CC396D">
              <w:t>Helen, Afrida</w:t>
            </w:r>
          </w:p>
          <w:p w14:paraId="14E1ACD2" w14:textId="7668EDE9" w:rsidR="00E445AB" w:rsidRDefault="00E445AB" w:rsidP="001916D8">
            <w:pPr>
              <w:jc w:val="both"/>
            </w:pPr>
            <w:bookmarkStart w:id="89" w:name="_Toc148133122"/>
            <w:r w:rsidRPr="00CC396D">
              <w:t>Yuliawati, Susi</w:t>
            </w:r>
            <w:r>
              <w:t>, 2022</w:t>
            </w:r>
            <w:bookmarkEnd w:id="89"/>
          </w:p>
        </w:tc>
        <w:tc>
          <w:tcPr>
            <w:tcW w:w="1016" w:type="pct"/>
          </w:tcPr>
          <w:p w14:paraId="30AFA0A6" w14:textId="0E5CD6F7" w:rsidR="00E445AB" w:rsidRPr="00656B1F" w:rsidRDefault="00605C57" w:rsidP="001916D8">
            <w:pPr>
              <w:jc w:val="both"/>
              <w:rPr>
                <w:b/>
                <w:bCs/>
              </w:rPr>
            </w:pPr>
            <w:r w:rsidRPr="00605C57">
              <w:rPr>
                <w:bCs/>
              </w:rPr>
              <w:t xml:space="preserve">Analisis klasifikasi sentimen pada judul berita mengenai COVID-19 </w:t>
            </w:r>
            <w:r w:rsidR="00F55DAC">
              <w:rPr>
                <w:bCs/>
              </w:rPr>
              <w:t xml:space="preserve">di </w:t>
            </w:r>
            <w:r w:rsidRPr="00605C57">
              <w:rPr>
                <w:bCs/>
              </w:rPr>
              <w:t>media daring DetikHealt</w:t>
            </w:r>
            <w:r w:rsidR="00376E38">
              <w:rPr>
                <w:bCs/>
              </w:rPr>
              <w:t>h pada tahun 2021</w:t>
            </w:r>
          </w:p>
        </w:tc>
        <w:tc>
          <w:tcPr>
            <w:tcW w:w="725" w:type="pct"/>
          </w:tcPr>
          <w:p w14:paraId="5CB2C829" w14:textId="59285EF6" w:rsidR="00E445AB" w:rsidRPr="00037B1A" w:rsidRDefault="00E445AB" w:rsidP="001916D8">
            <w:pPr>
              <w:jc w:val="both"/>
              <w:rPr>
                <w:b/>
                <w:bCs/>
                <w:i/>
                <w:iCs/>
              </w:rPr>
            </w:pPr>
            <w:bookmarkStart w:id="90" w:name="_Toc148133124"/>
            <w:r w:rsidRPr="00CC396D">
              <w:rPr>
                <w:bCs/>
                <w:i/>
                <w:iCs/>
              </w:rPr>
              <w:t>Naïve Bayes Classifier</w:t>
            </w:r>
            <w:bookmarkEnd w:id="90"/>
          </w:p>
        </w:tc>
        <w:tc>
          <w:tcPr>
            <w:tcW w:w="1957" w:type="pct"/>
          </w:tcPr>
          <w:p w14:paraId="50F3EE31" w14:textId="66D3B5FA" w:rsidR="00E445AB" w:rsidRPr="00037B1A" w:rsidRDefault="00605C57" w:rsidP="001916D8">
            <w:pPr>
              <w:jc w:val="both"/>
              <w:rPr>
                <w:b/>
                <w:bCs/>
              </w:rPr>
            </w:pPr>
            <w:r w:rsidRPr="00605C57">
              <w:rPr>
                <w:bCs/>
              </w:rPr>
              <w:t xml:space="preserve">Dari hasil pengumpulan data 399 judul berita, dikelompokkan ke dalam tiga kategori sentimen, yakni </w:t>
            </w:r>
            <w:r w:rsidR="00F55DAC" w:rsidRPr="00BC1D98">
              <w:t>sentimen netral dengan 147 data, sentimen positif sebanyak 114 data, dan sentimen negatif sejumlah 138 data</w:t>
            </w:r>
            <w:r w:rsidR="00322BAE">
              <w:t xml:space="preserve">. Memiliki </w:t>
            </w:r>
            <w:r w:rsidRPr="00605C57">
              <w:rPr>
                <w:bCs/>
              </w:rPr>
              <w:t>tingkat akurasi sebesar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1" w:name="_Toc148133126"/>
            <w:r w:rsidRPr="00CC396D">
              <w:rPr>
                <w:bCs/>
              </w:rPr>
              <w:t>4.</w:t>
            </w:r>
            <w:bookmarkEnd w:id="91"/>
          </w:p>
        </w:tc>
        <w:tc>
          <w:tcPr>
            <w:tcW w:w="980" w:type="pct"/>
          </w:tcPr>
          <w:p w14:paraId="510C35A8" w14:textId="1F5D076E" w:rsidR="00E445AB" w:rsidRDefault="00E445AB" w:rsidP="001916D8">
            <w:pPr>
              <w:jc w:val="both"/>
            </w:pPr>
            <w:bookmarkStart w:id="92" w:name="_Toc148133127"/>
            <w:r w:rsidRPr="006F4CF3">
              <w:rPr>
                <w:bCs/>
              </w:rPr>
              <w:t>Kusnia, Ulfa</w:t>
            </w:r>
            <w:r>
              <w:rPr>
                <w:bCs/>
              </w:rPr>
              <w:t>, 2022</w:t>
            </w:r>
            <w:bookmarkEnd w:id="92"/>
          </w:p>
        </w:tc>
        <w:tc>
          <w:tcPr>
            <w:tcW w:w="1016" w:type="pct"/>
          </w:tcPr>
          <w:p w14:paraId="5C736158" w14:textId="47B6E67B" w:rsidR="00E445AB" w:rsidRDefault="00605C57" w:rsidP="001916D8">
            <w:pPr>
              <w:jc w:val="both"/>
            </w:pPr>
            <w:r w:rsidRPr="00605C57">
              <w:rPr>
                <w:bCs/>
              </w:rPr>
              <w:t>Klasifikasi ulasan terhadap aplikasi media berita online.</w:t>
            </w:r>
          </w:p>
        </w:tc>
        <w:tc>
          <w:tcPr>
            <w:tcW w:w="725" w:type="pct"/>
          </w:tcPr>
          <w:p w14:paraId="516A5BB6" w14:textId="5311F366" w:rsidR="00E445AB" w:rsidRDefault="00E445AB" w:rsidP="001916D8">
            <w:pPr>
              <w:jc w:val="both"/>
            </w:pPr>
            <w:bookmarkStart w:id="93" w:name="_Toc148133129"/>
            <w:r w:rsidRPr="006F4CF3">
              <w:rPr>
                <w:bCs/>
                <w:i/>
                <w:iCs/>
              </w:rPr>
              <w:t>Support Vector Machine &amp; Naïve Bayes Classifier</w:t>
            </w:r>
            <w:bookmarkEnd w:id="93"/>
          </w:p>
        </w:tc>
        <w:tc>
          <w:tcPr>
            <w:tcW w:w="1957" w:type="pct"/>
          </w:tcPr>
          <w:p w14:paraId="27D7DD71" w14:textId="1CAD57E9" w:rsidR="00E445AB" w:rsidRDefault="00E445AB" w:rsidP="001916D8">
            <w:pPr>
              <w:jc w:val="both"/>
            </w:pPr>
            <w:bookmarkStart w:id="94"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sidR="00605C57">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94"/>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95" w:name="_Toc148133131"/>
            <w:r w:rsidRPr="00CC396D">
              <w:rPr>
                <w:bCs/>
              </w:rPr>
              <w:t>5.</w:t>
            </w:r>
            <w:bookmarkEnd w:id="95"/>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Putra, Bena</w:t>
            </w:r>
          </w:p>
          <w:p w14:paraId="1D5ABE38" w14:textId="0C49A62A" w:rsidR="00E445AB" w:rsidRPr="006F4CF3" w:rsidRDefault="00E445AB" w:rsidP="001916D8">
            <w:pPr>
              <w:jc w:val="both"/>
              <w:rPr>
                <w:b/>
                <w:bCs/>
              </w:rPr>
            </w:pPr>
            <w:bookmarkStart w:id="96" w:name="_Toc148133132"/>
            <w:r w:rsidRPr="00037B1A">
              <w:t>Perdana, Rizal Setya</w:t>
            </w:r>
            <w:r>
              <w:t>, 2023</w:t>
            </w:r>
            <w:bookmarkEnd w:id="96"/>
          </w:p>
        </w:tc>
        <w:tc>
          <w:tcPr>
            <w:tcW w:w="1016" w:type="pct"/>
          </w:tcPr>
          <w:p w14:paraId="3D401EA5" w14:textId="00786191" w:rsidR="00E445AB" w:rsidRPr="006F4CF3" w:rsidRDefault="00E445AB" w:rsidP="001916D8">
            <w:pPr>
              <w:jc w:val="both"/>
              <w:rPr>
                <w:b/>
                <w:bCs/>
              </w:rPr>
            </w:pPr>
            <w:bookmarkStart w:id="97" w:name="_Toc148133133"/>
            <w:r>
              <w:rPr>
                <w:bCs/>
              </w:rPr>
              <w:t xml:space="preserve">Klasifikasi judul berita </w:t>
            </w:r>
            <w:r w:rsidRPr="00037B1A">
              <w:rPr>
                <w:bCs/>
                <w:i/>
                <w:iCs/>
              </w:rPr>
              <w:t>online</w:t>
            </w:r>
            <w:r>
              <w:rPr>
                <w:bCs/>
              </w:rPr>
              <w:t xml:space="preserve"> untuk membuat kategori berita</w:t>
            </w:r>
            <w:bookmarkEnd w:id="97"/>
          </w:p>
        </w:tc>
        <w:tc>
          <w:tcPr>
            <w:tcW w:w="725" w:type="pct"/>
          </w:tcPr>
          <w:p w14:paraId="5FE47189" w14:textId="2543B605" w:rsidR="00E445AB" w:rsidRPr="006F4CF3" w:rsidRDefault="00E445AB" w:rsidP="001916D8">
            <w:pPr>
              <w:jc w:val="both"/>
              <w:rPr>
                <w:b/>
                <w:bCs/>
                <w:i/>
                <w:iCs/>
              </w:rPr>
            </w:pPr>
            <w:bookmarkStart w:id="98" w:name="_Toc148133134"/>
            <w:r w:rsidRPr="00037B1A">
              <w:rPr>
                <w:bCs/>
                <w:i/>
                <w:iCs/>
              </w:rPr>
              <w:t>Support Vector Machine</w:t>
            </w:r>
            <w:bookmarkEnd w:id="98"/>
          </w:p>
        </w:tc>
        <w:tc>
          <w:tcPr>
            <w:tcW w:w="1957" w:type="pct"/>
          </w:tcPr>
          <w:p w14:paraId="6A05AD1E" w14:textId="297A5262" w:rsidR="00E445AB" w:rsidRPr="00C749F4" w:rsidRDefault="00605C57" w:rsidP="001916D8">
            <w:pPr>
              <w:jc w:val="both"/>
              <w:rPr>
                <w:rFonts w:cs="Times New Roman"/>
                <w:b/>
                <w:bCs/>
                <w:szCs w:val="24"/>
              </w:rPr>
            </w:pPr>
            <w:r w:rsidRPr="00605C57">
              <w:rPr>
                <w:bCs/>
              </w:rPr>
              <w:t>Penelitian ini menghasilkan tingkat akurasi sebesar 93,06%, dengan presisi mencapai 92,11%, recall 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2CBC53C" w14:textId="77777777" w:rsidR="005D4CFB" w:rsidRDefault="005D4CFB" w:rsidP="005D4CFB">
      <w:bookmarkStart w:id="99" w:name="_Toc139392680"/>
      <w:bookmarkStart w:id="100" w:name="_Toc148132977"/>
      <w:bookmarkStart w:id="101" w:name="_Toc148133136"/>
      <w:bookmarkStart w:id="102" w:name="_Toc148133208"/>
      <w:bookmarkStart w:id="103" w:name="_Toc156128079"/>
    </w:p>
    <w:p w14:paraId="280D5FB6" w14:textId="72AB5AEA" w:rsidR="00FB0F84" w:rsidRDefault="0012685C" w:rsidP="0012685C">
      <w:pPr>
        <w:pStyle w:val="Judul2"/>
      </w:pPr>
      <w:r>
        <w:t>2.2</w:t>
      </w:r>
      <w:r w:rsidR="001A207E">
        <w:t>.</w:t>
      </w:r>
      <w:r>
        <w:t xml:space="preserve"> </w:t>
      </w:r>
      <w:r w:rsidR="00FB0F84">
        <w:t>Tinjauan Pustaka</w:t>
      </w:r>
      <w:bookmarkEnd w:id="99"/>
      <w:bookmarkEnd w:id="100"/>
      <w:bookmarkEnd w:id="101"/>
      <w:bookmarkEnd w:id="102"/>
      <w:bookmarkEnd w:id="103"/>
    </w:p>
    <w:p w14:paraId="62F6BFC9" w14:textId="0669F9A8" w:rsidR="00C018B3" w:rsidRPr="00C018B3" w:rsidRDefault="00C018B3" w:rsidP="0012685C">
      <w:pPr>
        <w:spacing w:line="360" w:lineRule="auto"/>
        <w:ind w:firstLine="720"/>
        <w:jc w:val="both"/>
      </w:pPr>
      <w:r w:rsidRPr="00C018B3">
        <w:t xml:space="preserve">Sebelum memasuki isi tinjauan pustaka, penting untuk memahami konsep-konsep dasar yang terkait dengan penelitian ini. Tinjauan pustaka ini membahas beberapa konsep yang relevan, seperti </w:t>
      </w:r>
      <w:r w:rsidR="00673F0F" w:rsidRPr="00673F0F">
        <w:rPr>
          <w:i/>
          <w:iCs/>
        </w:rPr>
        <w:t>text</w:t>
      </w:r>
      <w:r w:rsidRPr="00673F0F">
        <w:rPr>
          <w:i/>
          <w:iCs/>
        </w:rPr>
        <w:t xml:space="preserve"> mining</w:t>
      </w:r>
      <w:r w:rsidRPr="00C018B3">
        <w:t xml:space="preserve">, metode klasifikasi seperti </w:t>
      </w:r>
      <w:r w:rsidRPr="002068B7">
        <w:rPr>
          <w:i/>
          <w:iCs/>
        </w:rPr>
        <w:t xml:space="preserve">Naïve </w:t>
      </w:r>
      <w:r w:rsidRPr="002068B7">
        <w:rPr>
          <w:i/>
          <w:iCs/>
        </w:rPr>
        <w:lastRenderedPageBreak/>
        <w:t>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6F57D31" w14:textId="77777777" w:rsidR="00CE6F22" w:rsidRPr="00CE6F22" w:rsidRDefault="00CE6F22" w:rsidP="00CE6F22">
      <w:pPr>
        <w:pStyle w:val="DaftarParagraf"/>
        <w:numPr>
          <w:ilvl w:val="0"/>
          <w:numId w:val="19"/>
        </w:numPr>
        <w:spacing w:line="360" w:lineRule="auto"/>
        <w:contextualSpacing w:val="0"/>
        <w:jc w:val="both"/>
        <w:rPr>
          <w:b/>
          <w:vanish/>
        </w:rPr>
      </w:pPr>
    </w:p>
    <w:p w14:paraId="024BB67F" w14:textId="77777777" w:rsidR="00CE6F22" w:rsidRPr="00CE6F22" w:rsidRDefault="00CE6F22" w:rsidP="00CE6F22">
      <w:pPr>
        <w:pStyle w:val="DaftarParagraf"/>
        <w:numPr>
          <w:ilvl w:val="0"/>
          <w:numId w:val="19"/>
        </w:numPr>
        <w:spacing w:line="360" w:lineRule="auto"/>
        <w:contextualSpacing w:val="0"/>
        <w:jc w:val="both"/>
        <w:rPr>
          <w:b/>
          <w:vanish/>
        </w:rPr>
      </w:pPr>
    </w:p>
    <w:p w14:paraId="25772DA8" w14:textId="77777777" w:rsidR="00CE6F22" w:rsidRPr="00CE6F22" w:rsidRDefault="00CE6F22" w:rsidP="00CE6F22">
      <w:pPr>
        <w:pStyle w:val="DaftarParagraf"/>
        <w:numPr>
          <w:ilvl w:val="1"/>
          <w:numId w:val="19"/>
        </w:numPr>
        <w:spacing w:line="360" w:lineRule="auto"/>
        <w:contextualSpacing w:val="0"/>
        <w:jc w:val="both"/>
        <w:rPr>
          <w:b/>
          <w:vanish/>
        </w:rPr>
      </w:pPr>
    </w:p>
    <w:p w14:paraId="11A039E2" w14:textId="77777777" w:rsidR="00CE6F22" w:rsidRPr="00CE6F22" w:rsidRDefault="00CE6F22" w:rsidP="00CE6F22">
      <w:pPr>
        <w:pStyle w:val="DaftarParagraf"/>
        <w:numPr>
          <w:ilvl w:val="1"/>
          <w:numId w:val="19"/>
        </w:numPr>
        <w:spacing w:line="360" w:lineRule="auto"/>
        <w:contextualSpacing w:val="0"/>
        <w:jc w:val="both"/>
        <w:rPr>
          <w:b/>
          <w:vanish/>
        </w:rPr>
      </w:pPr>
    </w:p>
    <w:p w14:paraId="45F16BA1" w14:textId="681F3E27" w:rsidR="00FB0F84" w:rsidRPr="003B672D" w:rsidRDefault="00FB0F84" w:rsidP="005D4CFB">
      <w:pPr>
        <w:pStyle w:val="111"/>
      </w:pPr>
      <w:r w:rsidRPr="003B672D">
        <w:t>Text Mining</w:t>
      </w:r>
    </w:p>
    <w:p w14:paraId="5B3D38A8" w14:textId="53A0E07E" w:rsidR="007E0BA7" w:rsidRPr="00FB0F84" w:rsidRDefault="00DB331A" w:rsidP="00D26DAA">
      <w:pPr>
        <w:spacing w:line="360" w:lineRule="auto"/>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 xml:space="preserve">besar. Dalam </w:t>
      </w:r>
      <w:r w:rsidR="003B672D" w:rsidRPr="00501639">
        <w:t>text mining</w:t>
      </w:r>
      <w:r w:rsidRPr="00501639">
        <w:t>,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5D4CFB">
      <w:pPr>
        <w:pStyle w:val="111"/>
      </w:pPr>
      <w:r>
        <w:t>Supervised Learning</w:t>
      </w:r>
    </w:p>
    <w:p w14:paraId="0A82C78B" w14:textId="4F6A79BA" w:rsidR="00DB331A" w:rsidRDefault="00DB331A" w:rsidP="00D26DAA">
      <w:pPr>
        <w:spacing w:line="360" w:lineRule="auto"/>
        <w:jc w:val="both"/>
      </w:pPr>
      <w:r w:rsidRPr="00DB331A">
        <w:t xml:space="preserve">Klasifikasi merupakan salah satu teknik yang digunakan dalam teknologi </w:t>
      </w:r>
      <w:r w:rsidRPr="003B672D">
        <w:rPr>
          <w:i/>
          <w:iCs/>
        </w:rPr>
        <w:t>big data</w:t>
      </w:r>
      <w:r w:rsidRPr="00DB331A">
        <w:t xml:space="preserve">. </w:t>
      </w:r>
      <w:r w:rsidR="003A435D">
        <w:t>Dimana dalam klasifikasi memiliki</w:t>
      </w:r>
      <w:r w:rsidRPr="00DB331A">
        <w:t xml:space="preserve"> dua model </w:t>
      </w:r>
      <w:r w:rsidR="003A435D">
        <w:t xml:space="preserve">klasifikasi </w:t>
      </w:r>
      <w:r w:rsidRPr="00DB331A">
        <w:t>yang umum digunakan, yaitu supervised learning dan unsupervised learning. Dalam penelitian ini, metode klasifikasi yang digunakan adalah supervised learning, yang bertujuan untuk mengelompokkan dataset berdasarkan label atau kelas yang berbeda serta melakukan prediksi pada data yang ada</w:t>
      </w:r>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5D4CFB">
      <w:pPr>
        <w:pStyle w:val="111"/>
      </w:pPr>
      <w:r>
        <w:t>Analisis Sentimen</w:t>
      </w:r>
    </w:p>
    <w:p w14:paraId="0038E5F8" w14:textId="01638D23" w:rsidR="00DB331A" w:rsidRDefault="00DB331A" w:rsidP="00D26DAA">
      <w:pPr>
        <w:spacing w:line="360" w:lineRule="auto"/>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Pada penerapannya, analisis sentimen memiliki fungsi utama untuk mengukur tingkat kepuasan masyarakat terhadap berbagai entitas seperti produk, layanan jasa, organisasi, dan tokoh masyarakat. Tujuan dari analisis sentimen ini adalah untuk memberikan evaluasi yang dapat meningkatkan kualitas entitas tersebut. Dalam</w:t>
      </w:r>
      <w:r w:rsidR="006A5A2D">
        <w:t xml:space="preserve"> penelitian</w:t>
      </w:r>
      <w:r w:rsidR="006573DC" w:rsidRPr="006573DC">
        <w:t xml:space="preserve"> analisis sentimen</w:t>
      </w:r>
      <w:r w:rsidR="006A5A2D">
        <w:t xml:space="preserve"> ini</w:t>
      </w:r>
      <w:r w:rsidR="006573DC" w:rsidRPr="006573DC">
        <w:t xml:space="preserve">, terdapat </w:t>
      </w:r>
      <w:r w:rsidR="00661B94">
        <w:t>dua</w:t>
      </w:r>
      <w:r w:rsidR="006573DC" w:rsidRPr="006573DC">
        <w:t xml:space="preserve"> kategori yaitu positif,</w:t>
      </w:r>
      <w:r w:rsidR="00E25E8B">
        <w:t xml:space="preserve"> </w:t>
      </w:r>
      <w:r w:rsidR="00E25E8B" w:rsidRPr="006573DC">
        <w:t>dan</w:t>
      </w:r>
      <w:r w:rsidR="006573DC" w:rsidRPr="006573DC">
        <w:t xml:space="preserve"> negatif.</w:t>
      </w:r>
    </w:p>
    <w:p w14:paraId="1201C024" w14:textId="44621BE0" w:rsidR="007533D8" w:rsidRDefault="007533D8" w:rsidP="00D26DAA">
      <w:pPr>
        <w:spacing w:line="360" w:lineRule="auto"/>
        <w:jc w:val="both"/>
      </w:pPr>
    </w:p>
    <w:p w14:paraId="7FA270E6" w14:textId="6B03CD38" w:rsidR="006573DC" w:rsidRDefault="00FB0F84" w:rsidP="005D4CFB">
      <w:pPr>
        <w:pStyle w:val="111"/>
      </w:pPr>
      <w:r w:rsidRPr="00FB0F84">
        <w:lastRenderedPageBreak/>
        <w:t>Crawling</w:t>
      </w:r>
      <w:r>
        <w:t xml:space="preserve"> Data</w:t>
      </w:r>
    </w:p>
    <w:p w14:paraId="45EB3BE7" w14:textId="61704DA7" w:rsidR="007E0BA7" w:rsidRPr="006573DC" w:rsidRDefault="00ED34B6" w:rsidP="00D26DAA">
      <w:pPr>
        <w:spacing w:line="360" w:lineRule="auto"/>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w:t>
      </w:r>
      <w:proofErr w:type="gramStart"/>
      <w:r w:rsidRPr="00ED34B6">
        <w:t>ini.</w:t>
      </w:r>
      <w:r w:rsidR="006573DC">
        <w:rPr>
          <w:iCs/>
        </w:rPr>
        <w:t>.</w:t>
      </w:r>
      <w:proofErr w:type="gramEnd"/>
    </w:p>
    <w:p w14:paraId="68BB3864" w14:textId="24B11F42" w:rsidR="00FB0F84" w:rsidRDefault="00FB0F84" w:rsidP="005D4CFB">
      <w:pPr>
        <w:pStyle w:val="111"/>
      </w:pPr>
      <w:r w:rsidRPr="00FB0F84">
        <w:t>Preprocessing</w:t>
      </w:r>
    </w:p>
    <w:p w14:paraId="293DAF06" w14:textId="6F6C61F4" w:rsidR="00DC3E32" w:rsidRPr="0022090E" w:rsidRDefault="00DC3E32" w:rsidP="00D26DAA">
      <w:pPr>
        <w:spacing w:line="360" w:lineRule="auto"/>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6B31F1">
      <w:pPr>
        <w:pStyle w:val="DaftarParagraf"/>
        <w:numPr>
          <w:ilvl w:val="0"/>
          <w:numId w:val="25"/>
        </w:numPr>
        <w:spacing w:line="360" w:lineRule="auto"/>
        <w:ind w:left="540" w:hanging="540"/>
        <w:jc w:val="both"/>
      </w:pPr>
      <w:r w:rsidRPr="0019463C">
        <w:rPr>
          <w:i/>
          <w:iCs/>
        </w:rPr>
        <w:t>Case folding</w:t>
      </w:r>
      <w:r w:rsidRPr="0022090E">
        <w:t xml:space="preserve"> merupakan salah satu tahapan dalam mengubah</w:t>
      </w:r>
      <w:r w:rsidR="005628AA">
        <w:t xml:space="preserve"> </w:t>
      </w:r>
      <w:r w:rsidRPr="0022090E">
        <w:t>data teks dalam dokumen menjadi huruf kecil. Hal ini dilakukan untuk memastikan konsistensi dalam analisis data dan mempermudah proses pengolahan lebih lanjut.</w:t>
      </w:r>
    </w:p>
    <w:p w14:paraId="2FC5E56B" w14:textId="505CC742" w:rsidR="00DC3E32" w:rsidRPr="0022090E" w:rsidRDefault="00DC3E32" w:rsidP="006B31F1">
      <w:pPr>
        <w:pStyle w:val="DaftarParagraf"/>
        <w:numPr>
          <w:ilvl w:val="0"/>
          <w:numId w:val="25"/>
        </w:numPr>
        <w:spacing w:line="360" w:lineRule="auto"/>
        <w:ind w:left="540" w:hanging="540"/>
        <w:jc w:val="both"/>
      </w:pPr>
      <w:r w:rsidRPr="0019463C">
        <w:rPr>
          <w:i/>
          <w:iCs/>
        </w:rPr>
        <w:t>Tokenizing</w:t>
      </w:r>
      <w:r w:rsidRPr="0022090E">
        <w:t xml:space="preserve"> </w:t>
      </w:r>
      <w:r w:rsidR="007A47F7" w:rsidRPr="007A47F7">
        <w:t xml:space="preserve">merupakan proses pemisahan </w:t>
      </w:r>
      <w:r w:rsidR="007A47F7" w:rsidRPr="007A47F7">
        <w:rPr>
          <w:i/>
        </w:rPr>
        <w:t>string</w:t>
      </w:r>
      <w:r w:rsidR="007A47F7" w:rsidRPr="007A47F7">
        <w:t xml:space="preserve"> berdasarkan setiap kata yang membentuk urutan teks. Pada tahap ini, </w:t>
      </w:r>
      <w:r w:rsidR="007A47F7" w:rsidRPr="007A47F7">
        <w:rPr>
          <w:i/>
        </w:rPr>
        <w:t>string</w:t>
      </w:r>
      <w:r w:rsidR="007A47F7" w:rsidRPr="007A47F7">
        <w:t xml:space="preserve"> dibagi menjadi bagian-bagian yang terdiri dari kata-kata individual, memungkinkan untuk melakukan analisis lebih lanjut pada setiap kata tersebut.</w:t>
      </w:r>
    </w:p>
    <w:p w14:paraId="1BD48AA6" w14:textId="4899AF9F" w:rsidR="00DC3E32" w:rsidRPr="0022090E" w:rsidRDefault="00DC3E32" w:rsidP="006B31F1">
      <w:pPr>
        <w:pStyle w:val="DaftarParagraf"/>
        <w:numPr>
          <w:ilvl w:val="0"/>
          <w:numId w:val="25"/>
        </w:numPr>
        <w:spacing w:line="360" w:lineRule="auto"/>
        <w:ind w:left="540" w:hanging="540"/>
        <w:jc w:val="both"/>
      </w:pPr>
      <w:r w:rsidRPr="0019463C">
        <w:rPr>
          <w:i/>
          <w:iCs/>
        </w:rPr>
        <w:t>Filtering</w:t>
      </w:r>
      <w:r w:rsidRPr="0022090E">
        <w:t xml:space="preserve"> </w:t>
      </w:r>
      <w:r w:rsidR="007A47F7" w:rsidRPr="007A47F7">
        <w:t>adalah seleksi kata-kata penting dari hasil tokenisasi sebelumnya. Pada tahap ini, dilakukan pengambilan kata-kata yang dianggap relevan dan penting untuk analisis lebih lanjut</w:t>
      </w:r>
      <w:r w:rsidRPr="0022090E">
        <w:t>.</w:t>
      </w:r>
    </w:p>
    <w:p w14:paraId="031C3AC0" w14:textId="63DC752D" w:rsidR="00DC3E32" w:rsidRDefault="00DC3E32" w:rsidP="006B31F1">
      <w:pPr>
        <w:pStyle w:val="DaftarParagraf"/>
        <w:numPr>
          <w:ilvl w:val="0"/>
          <w:numId w:val="25"/>
        </w:numPr>
        <w:spacing w:line="360" w:lineRule="auto"/>
        <w:ind w:left="540" w:hanging="540"/>
        <w:jc w:val="both"/>
      </w:pPr>
      <w:r w:rsidRPr="0019463C">
        <w:rPr>
          <w:i/>
          <w:iCs/>
        </w:rPr>
        <w:t>Stemming</w:t>
      </w:r>
      <w:r w:rsidRPr="0022090E">
        <w:t xml:space="preserve"> </w:t>
      </w:r>
      <w:r w:rsidR="007A47F7">
        <w:t>m</w:t>
      </w:r>
      <w:r w:rsidR="007A47F7" w:rsidRPr="007A47F7">
        <w:t>erupakan proses pengelompokan kata-kata yang memiliki kata dasar dan arti yang sama, meskipun memiliki bentuk yang berbeda karena adanya variasi imbuhan</w:t>
      </w:r>
      <w:r w:rsidRPr="0022090E">
        <w:t>.</w:t>
      </w:r>
    </w:p>
    <w:p w14:paraId="507DADDD" w14:textId="47DCC6C3" w:rsidR="00CA23D2" w:rsidRDefault="00FB0F84" w:rsidP="005D4CFB">
      <w:pPr>
        <w:pStyle w:val="111"/>
      </w:pPr>
      <w:r>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r w:rsidR="009147ED">
        <w:rPr>
          <w:iCs/>
        </w:rPr>
        <w:t xml:space="preserve">adalah </w:t>
      </w:r>
      <w:r w:rsidRPr="007A47F7">
        <w:rPr>
          <w:iCs/>
        </w:rPr>
        <w:t xml:space="preserve">metode pembobotan yang mengintegrasikan konsep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w:t>
      </w:r>
      <w:r w:rsidRPr="007A47F7">
        <w:rPr>
          <w:iCs/>
        </w:rPr>
        <w:lastRenderedPageBreak/>
        <w:t xml:space="preserve">Term Frequency mengukur seberapa sering suatu kata muncul dalam suatu dokumen, sementara </w:t>
      </w:r>
      <w:r w:rsidRPr="007A47F7">
        <w:rPr>
          <w:i/>
          <w:iCs/>
        </w:rPr>
        <w:t>Document Frequency</w:t>
      </w:r>
      <w:r w:rsidRPr="007A47F7">
        <w:rPr>
          <w:iCs/>
        </w:rPr>
        <w:t xml:space="preserve"> mengukur berapa banyak dokumen yang mengandung kata tersebut. TF-IDF menghasilkan nilai bobot untuk suatu kata dalam suatu dokumen. Bobot ini digunakan untuk menentukan tingkat pentingnya suatu kata dalam konteks dokumen </w:t>
      </w:r>
      <w:proofErr w:type="gramStart"/>
      <w:r w:rsidRPr="007A47F7">
        <w:rPr>
          <w:iCs/>
        </w:rPr>
        <w:t>tersebut.</w:t>
      </w:r>
      <w:r w:rsidR="00CA23D2" w:rsidRPr="007A47F7">
        <w:t>.</w:t>
      </w:r>
      <w:proofErr w:type="gramEnd"/>
      <w:r w:rsidR="00CA23D2" w:rsidRPr="00CA23D2">
        <w:t xml:space="preserve"> Semakin tinggi bobot TF-IDF, semakin penting kata tersebut dalam dokumen tersebut</w:t>
      </w:r>
      <w:r w:rsidR="00CA23D2">
        <w:t>.</w:t>
      </w:r>
      <w:r w:rsidR="006B31F1">
        <w:t xml:space="preserve"> </w:t>
      </w:r>
      <w:r w:rsidR="00CA23D2">
        <w:t>Berikut merupakan rumus dari perhitungan TF-IDF:</w:t>
      </w:r>
    </w:p>
    <w:tbl>
      <w:tblPr>
        <w:tblStyle w:val="KisiTabel"/>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r>
        <w:t>Keterangan</w:t>
      </w:r>
      <w:r w:rsidR="007533D8">
        <w:tab/>
      </w:r>
      <w:r>
        <w:t xml:space="preserve">: </w:t>
      </w:r>
    </w:p>
    <w:p w14:paraId="2D699D70" w14:textId="3D86383E" w:rsidR="00CA23D2" w:rsidRDefault="00CA23D2" w:rsidP="007533D8">
      <w:pPr>
        <w:tabs>
          <w:tab w:val="left" w:pos="1440"/>
        </w:tabs>
        <w:jc w:val="both"/>
      </w:pPr>
      <w:r>
        <w:t>TF-IDF</w:t>
      </w:r>
      <w:r w:rsidR="007533D8">
        <w:tab/>
      </w:r>
      <w:r>
        <w:t xml:space="preserve">: bobot kata pada semua dokumen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dokumen </w:t>
      </w:r>
    </w:p>
    <w:p w14:paraId="1084BDC4" w14:textId="00A841E9" w:rsidR="00CA23D2" w:rsidRDefault="00CA23D2" w:rsidP="007533D8">
      <w:pPr>
        <w:tabs>
          <w:tab w:val="left" w:pos="1440"/>
        </w:tabs>
        <w:jc w:val="both"/>
      </w:pPr>
      <w:r>
        <w:t>TF(</w:t>
      </w:r>
      <w:proofErr w:type="gramStart"/>
      <w:r>
        <w:t>w,d</w:t>
      </w:r>
      <w:proofErr w:type="gramEnd"/>
      <w:r>
        <w:t>)</w:t>
      </w:r>
      <w:r>
        <w:tab/>
        <w:t xml:space="preserve">: frekuensi jumlah kemunculan kata (w) pada dokumen(d) </w:t>
      </w:r>
    </w:p>
    <w:p w14:paraId="12A907E6" w14:textId="175FE1B2" w:rsidR="00CA23D2" w:rsidRDefault="00CA23D2" w:rsidP="007533D8">
      <w:pPr>
        <w:tabs>
          <w:tab w:val="left" w:pos="1440"/>
        </w:tabs>
        <w:jc w:val="both"/>
      </w:pPr>
      <w:r>
        <w:t>N</w:t>
      </w:r>
      <w:r>
        <w:tab/>
        <w:t xml:space="preserve">: jumlah semua dokumen </w:t>
      </w:r>
    </w:p>
    <w:p w14:paraId="31E2BF23" w14:textId="1299D7EA" w:rsidR="00CA23D2" w:rsidRDefault="00CA23D2" w:rsidP="007533D8">
      <w:pPr>
        <w:tabs>
          <w:tab w:val="left" w:pos="1440"/>
        </w:tabs>
        <w:jc w:val="both"/>
      </w:pPr>
      <w:r>
        <w:t>DF(w)</w:t>
      </w:r>
      <w:r>
        <w:tab/>
        <w:t>: jumlah dokumen (d) yang didalamnya terdapat kata (w).</w:t>
      </w:r>
    </w:p>
    <w:p w14:paraId="7AE7B537" w14:textId="77777777" w:rsidR="00C0550F" w:rsidRPr="00CA23D2" w:rsidRDefault="00C0550F" w:rsidP="00D26DAA">
      <w:pPr>
        <w:tabs>
          <w:tab w:val="left" w:pos="2340"/>
        </w:tabs>
        <w:jc w:val="both"/>
      </w:pPr>
    </w:p>
    <w:p w14:paraId="69B59FFB" w14:textId="341E68C2" w:rsidR="00FB0F84" w:rsidRDefault="00FB0F84" w:rsidP="005D4CFB">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r w:rsidR="00C0550F">
        <w:t xml:space="preserve">adalah suatu </w:t>
      </w:r>
      <w:r w:rsidR="007A47F7" w:rsidRPr="007A47F7">
        <w:t xml:space="preserve">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r>
        <w:t>Keterangan</w:t>
      </w:r>
      <w:r w:rsidR="007533D8">
        <w:tab/>
      </w:r>
      <w:r>
        <w:t>:</w:t>
      </w:r>
    </w:p>
    <w:p w14:paraId="296777AF" w14:textId="7ADE6483" w:rsidR="00C06F5E" w:rsidRDefault="00C06F5E" w:rsidP="007533D8">
      <w:pPr>
        <w:tabs>
          <w:tab w:val="left" w:pos="1440"/>
        </w:tabs>
        <w:spacing w:line="360" w:lineRule="auto"/>
        <w:jc w:val="both"/>
      </w:pPr>
      <w:r>
        <w:t xml:space="preserve">X </w:t>
      </w:r>
      <w:r>
        <w:tab/>
        <w:t>: Data pada kelas yang belum diketahui</w:t>
      </w:r>
    </w:p>
    <w:p w14:paraId="01673AA3" w14:textId="40C2F99D" w:rsidR="00C06F5E" w:rsidRDefault="00C06F5E" w:rsidP="007533D8">
      <w:pPr>
        <w:tabs>
          <w:tab w:val="left" w:pos="1440"/>
        </w:tabs>
        <w:spacing w:line="360" w:lineRule="auto"/>
        <w:jc w:val="both"/>
      </w:pPr>
      <w:r>
        <w:t xml:space="preserve">H </w:t>
      </w:r>
      <w:r>
        <w:tab/>
        <w:t>: Hipotesis data X adalah kelas yang spesifik</w:t>
      </w:r>
    </w:p>
    <w:p w14:paraId="70412C52" w14:textId="12F878C7" w:rsidR="00C06F5E" w:rsidRDefault="00C06F5E" w:rsidP="007533D8">
      <w:pPr>
        <w:tabs>
          <w:tab w:val="left" w:pos="1440"/>
        </w:tabs>
        <w:spacing w:line="360" w:lineRule="auto"/>
        <w:jc w:val="both"/>
      </w:pPr>
      <w:r>
        <w:lastRenderedPageBreak/>
        <w:t xml:space="preserve">P(X) </w:t>
      </w:r>
      <w:r>
        <w:tab/>
        <w:t>: Probabilitas dari X</w:t>
      </w:r>
    </w:p>
    <w:p w14:paraId="0F4E2CF8" w14:textId="613E30A6" w:rsidR="00C06F5E" w:rsidRDefault="00C06F5E" w:rsidP="007533D8">
      <w:pPr>
        <w:tabs>
          <w:tab w:val="left" w:pos="1440"/>
        </w:tabs>
        <w:spacing w:line="360" w:lineRule="auto"/>
        <w:jc w:val="both"/>
      </w:pPr>
      <w:r>
        <w:t xml:space="preserve">P(H) </w:t>
      </w:r>
      <w:r>
        <w:tab/>
        <w:t>: Probabilitas dari H</w:t>
      </w:r>
    </w:p>
    <w:p w14:paraId="451FE9C1" w14:textId="02CC57D2" w:rsidR="00C06F5E" w:rsidRDefault="00C06F5E" w:rsidP="007533D8">
      <w:pPr>
        <w:tabs>
          <w:tab w:val="left" w:pos="1440"/>
        </w:tabs>
        <w:spacing w:line="360" w:lineRule="auto"/>
        <w:jc w:val="both"/>
      </w:pPr>
      <w:r>
        <w:t xml:space="preserve">P(H|X) </w:t>
      </w:r>
      <w:r w:rsidR="007533D8">
        <w:tab/>
      </w:r>
      <w:r>
        <w:t>: Probabilitas H berdasar kondisi hipotesis X</w:t>
      </w:r>
    </w:p>
    <w:p w14:paraId="74576BC6" w14:textId="7451D393" w:rsidR="00C06F5E" w:rsidRDefault="00C06F5E" w:rsidP="007533D8">
      <w:pPr>
        <w:tabs>
          <w:tab w:val="left" w:pos="1440"/>
        </w:tabs>
        <w:spacing w:line="360" w:lineRule="auto"/>
        <w:jc w:val="both"/>
      </w:pPr>
      <w:r>
        <w:t xml:space="preserve">P(X|H) </w:t>
      </w:r>
      <w:r w:rsidR="007533D8">
        <w:tab/>
      </w:r>
      <w:r>
        <w:t>: Probabilitas X berdasar kondisi hipotesis H</w:t>
      </w:r>
    </w:p>
    <w:p w14:paraId="16CF8C8D" w14:textId="159469CA" w:rsidR="00C06F5E" w:rsidRDefault="00C06F5E" w:rsidP="00D26DAA">
      <w:pPr>
        <w:spacing w:line="360" w:lineRule="auto"/>
        <w:jc w:val="both"/>
      </w:pPr>
      <w:r>
        <w:t>Probabilitas H berdasarkan kondisi hipotesis Xdihasilkan dari probabilitas X berdasarkan hipotesis X, probabilitas H,</w:t>
      </w:r>
      <w:r w:rsidR="0096436A">
        <w:t xml:space="preserve"> </w:t>
      </w:r>
      <w:r>
        <w:t>serta probabilitas X. Namu</w:t>
      </w:r>
      <w:r w:rsidR="0096436A">
        <w:t xml:space="preserve">n </w:t>
      </w:r>
      <w:r>
        <w:t>dalam pemakaiaannya, rumus atau</w:t>
      </w:r>
      <w:r w:rsidR="0096436A">
        <w:t xml:space="preserve"> </w:t>
      </w:r>
      <w:r>
        <w:t>persamaan ini akan verubah menjadi:</w:t>
      </w:r>
    </w:p>
    <w:tbl>
      <w:tblPr>
        <w:tblStyle w:val="KisiTabel"/>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r>
        <w:t>Keterangan</w:t>
      </w:r>
      <w:r w:rsidR="007533D8">
        <w:tab/>
      </w:r>
      <w:r>
        <w:t>:</w:t>
      </w:r>
    </w:p>
    <w:p w14:paraId="1ADA9146" w14:textId="10917D96" w:rsidR="00B7031B" w:rsidRDefault="00B7031B" w:rsidP="007533D8">
      <w:pPr>
        <w:tabs>
          <w:tab w:val="left" w:pos="1440"/>
        </w:tabs>
        <w:spacing w:line="360" w:lineRule="auto"/>
        <w:jc w:val="both"/>
      </w:pPr>
      <w:r>
        <w:t>P(C)</w:t>
      </w:r>
      <w:r>
        <w:tab/>
        <w:t xml:space="preserve">: Probabilitas dari </w:t>
      </w:r>
      <w:r w:rsidR="0081602C">
        <w:t>kelas C</w:t>
      </w:r>
    </w:p>
    <w:p w14:paraId="4E03ED1E" w14:textId="409484DC" w:rsidR="00B7031B" w:rsidRDefault="00B7031B" w:rsidP="007533D8">
      <w:pPr>
        <w:tabs>
          <w:tab w:val="left" w:pos="1440"/>
        </w:tabs>
        <w:spacing w:line="360" w:lineRule="auto"/>
        <w:jc w:val="both"/>
      </w:pPr>
      <w:r>
        <w:t>P(</w:t>
      </w:r>
      <w:proofErr w:type="gramStart"/>
      <w:r>
        <w:t>Wi,C</w:t>
      </w:r>
      <w:proofErr w:type="gramEnd"/>
      <w:r>
        <w:t>)</w:t>
      </w:r>
      <w:r>
        <w:tab/>
        <w:t xml:space="preserve">: </w:t>
      </w:r>
      <w:r w:rsidR="0081602C">
        <w:t xml:space="preserve">Jumlah </w:t>
      </w:r>
      <w:r w:rsidR="0081602C" w:rsidRPr="0081602C">
        <w:rPr>
          <w:i/>
          <w:iCs/>
        </w:rPr>
        <w:t>terms</w:t>
      </w:r>
      <w:r w:rsidR="0081602C">
        <w:t xml:space="preserve"> yang ada di dokumen</w:t>
      </w:r>
      <w:r>
        <w:t xml:space="preserve"> </w:t>
      </w:r>
      <w:r w:rsidR="0081602C">
        <w:t xml:space="preserve">data latih pada kelas </w:t>
      </w:r>
      <w:r>
        <w:t>C</w:t>
      </w:r>
    </w:p>
    <w:p w14:paraId="1C32A064" w14:textId="705DAE39" w:rsidR="00B7031B" w:rsidRDefault="00B7031B" w:rsidP="007533D8">
      <w:pPr>
        <w:tabs>
          <w:tab w:val="left" w:pos="1440"/>
        </w:tabs>
        <w:spacing w:line="360" w:lineRule="auto"/>
        <w:jc w:val="both"/>
      </w:pPr>
      <w:r>
        <w:t>Count(C)</w:t>
      </w:r>
      <w:r w:rsidR="007533D8">
        <w:tab/>
      </w:r>
      <w:r>
        <w:t xml:space="preserve">: </w:t>
      </w:r>
      <w:r w:rsidR="0081602C">
        <w:t>Jumlah semua terms yang ada di dokumen data latih pada kelas</w:t>
      </w:r>
      <w:r>
        <w:t xml:space="preserve"> C</w:t>
      </w:r>
    </w:p>
    <w:p w14:paraId="377F71BF" w14:textId="1CAA67C0" w:rsidR="00D226C2" w:rsidRPr="0081602C" w:rsidRDefault="00B7031B" w:rsidP="007533D8">
      <w:pPr>
        <w:tabs>
          <w:tab w:val="left" w:pos="1440"/>
        </w:tabs>
        <w:spacing w:line="360" w:lineRule="auto"/>
        <w:jc w:val="both"/>
      </w:pPr>
      <w:r>
        <w:t>|V|</w:t>
      </w:r>
      <w:r>
        <w:tab/>
        <w:t xml:space="preserve">: Jumlah total </w:t>
      </w:r>
      <w:r w:rsidR="0081602C" w:rsidRPr="0081602C">
        <w:rPr>
          <w:i/>
          <w:iCs/>
        </w:rPr>
        <w:t>terms</w:t>
      </w:r>
      <w:r w:rsidR="0081602C">
        <w:t xml:space="preserve"> (</w:t>
      </w:r>
      <w:r w:rsidR="0081602C" w:rsidRPr="0081602C">
        <w:rPr>
          <w:i/>
          <w:iCs/>
        </w:rPr>
        <w:t>term</w:t>
      </w:r>
      <w:r w:rsidR="0081602C">
        <w:t xml:space="preserve"> yang sama dihitung 1)</w:t>
      </w:r>
    </w:p>
    <w:p w14:paraId="0FD229F7" w14:textId="6D3FE492" w:rsidR="00FB0F84" w:rsidRPr="00C06F5E" w:rsidRDefault="00FB0F84" w:rsidP="005D4CFB">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adalah </w:t>
      </w:r>
      <w:r w:rsidR="007A47F7" w:rsidRPr="007A47F7">
        <w:t xml:space="preserve">merupakan </w:t>
      </w:r>
      <w:r w:rsidR="007A47F7">
        <w:t>metode</w:t>
      </w:r>
      <w:r w:rsidR="007A47F7" w:rsidRPr="007A47F7">
        <w:t xml:space="preserve"> evaluasi yang digunakan untuk mengukur kinerja </w:t>
      </w:r>
      <w:r w:rsidR="007A47F7">
        <w:t xml:space="preserve">dari </w:t>
      </w:r>
      <w:r w:rsidR="007A47F7"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4640291C" w14:textId="731853AA" w:rsidR="000C2C12" w:rsidRPr="006555CE" w:rsidRDefault="00D26DAA" w:rsidP="00D26DAA">
      <w:pPr>
        <w:pStyle w:val="DaftarParagraf"/>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r w:rsidRPr="000C2C12">
        <w:t>Akurasi adalah ukuran yang menunjukkan sejauh mana sistem atau program mampu menganalisis data dengan benar. Berikut ini adalah rumus untuk menghitung akurasi.</w:t>
      </w:r>
    </w:p>
    <w:p w14:paraId="079BCEBB" w14:textId="77777777" w:rsidR="007533D8" w:rsidRDefault="007533D8" w:rsidP="00AD00B9">
      <w:pPr>
        <w:spacing w:line="360" w:lineRule="auto"/>
        <w:ind w:left="720"/>
        <w:jc w:val="both"/>
      </w:pPr>
    </w:p>
    <w:tbl>
      <w:tblPr>
        <w:tblStyle w:val="KisiTabel"/>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lastRenderedPageBreak/>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r>
        <w:t>Keterangan:</w:t>
      </w:r>
    </w:p>
    <w:p w14:paraId="628B27EF" w14:textId="77AE2C75" w:rsidR="005975AA" w:rsidRDefault="005975AA" w:rsidP="00AD00B9">
      <w:pPr>
        <w:spacing w:line="360" w:lineRule="auto"/>
        <w:ind w:left="720"/>
        <w:jc w:val="both"/>
      </w:pPr>
      <w:r>
        <w:t>a. TP (</w:t>
      </w:r>
      <w:r w:rsidRPr="00CF67C5">
        <w:rPr>
          <w:i/>
          <w:iCs/>
        </w:rPr>
        <w:t>True Positive</w:t>
      </w:r>
      <w:r>
        <w:t xml:space="preserve">), </w:t>
      </w:r>
      <w:r w:rsidR="00F22A8D">
        <w:t xml:space="preserve">merupakan total </w:t>
      </w:r>
      <w:r>
        <w:t xml:space="preserve">data positif </w:t>
      </w:r>
      <w:r w:rsidR="00F22A8D">
        <w:t>yang mampu diklasifikasikan</w:t>
      </w:r>
      <w:r w:rsidR="00CD5075" w:rsidRPr="00CD5075">
        <w:t xml:space="preserve"> </w:t>
      </w:r>
      <w:r w:rsidR="00CD5075">
        <w:t>dengan</w:t>
      </w:r>
      <w:r w:rsidR="00F22A8D">
        <w:t xml:space="preserve"> </w:t>
      </w:r>
      <w:r>
        <w:t>benar oleh sistem.</w:t>
      </w:r>
    </w:p>
    <w:p w14:paraId="0F87F42A" w14:textId="2A450E02" w:rsidR="005975AA" w:rsidRDefault="005975AA" w:rsidP="00AD00B9">
      <w:pPr>
        <w:spacing w:line="360" w:lineRule="auto"/>
        <w:ind w:left="720"/>
        <w:jc w:val="both"/>
      </w:pPr>
      <w:r>
        <w:t>b. TN (</w:t>
      </w:r>
      <w:r w:rsidRPr="0030457A">
        <w:rPr>
          <w:i/>
          <w:iCs/>
        </w:rPr>
        <w:t>True Negative</w:t>
      </w:r>
      <w:r>
        <w:t xml:space="preserve">), </w:t>
      </w:r>
      <w:r w:rsidR="00F22A8D">
        <w:t xml:space="preserve">merupakan total data </w:t>
      </w:r>
      <w:r>
        <w:t xml:space="preserve">negatif </w:t>
      </w:r>
      <w:r w:rsidR="00F22A8D">
        <w:t>yang mampu diklasifikasikan</w:t>
      </w:r>
      <w:r w:rsidR="00CD5075" w:rsidRPr="00CD5075">
        <w:t xml:space="preserve"> </w:t>
      </w:r>
      <w:r w:rsidR="00CD5075">
        <w:t>dengan</w:t>
      </w:r>
      <w:r w:rsidR="00F22A8D">
        <w:t xml:space="preserve"> </w:t>
      </w:r>
      <w:r>
        <w:t>benar oleh sistem.</w:t>
      </w:r>
    </w:p>
    <w:p w14:paraId="6DAE97CB" w14:textId="36372364" w:rsidR="005975AA" w:rsidRDefault="005975AA" w:rsidP="00AD00B9">
      <w:pPr>
        <w:spacing w:line="360" w:lineRule="auto"/>
        <w:ind w:left="720"/>
        <w:jc w:val="both"/>
      </w:pPr>
      <w:r>
        <w:t>c. FN (</w:t>
      </w:r>
      <w:r w:rsidRPr="00524AF1">
        <w:rPr>
          <w:i/>
          <w:iCs/>
        </w:rPr>
        <w:t>False Negative</w:t>
      </w:r>
      <w:r>
        <w:t xml:space="preserve">), </w:t>
      </w:r>
      <w:r w:rsidR="00F22A8D">
        <w:t xml:space="preserve">merupakan total </w:t>
      </w:r>
      <w:r>
        <w:t xml:space="preserve">negatif </w:t>
      </w:r>
      <w:r w:rsidR="00F22A8D">
        <w:t xml:space="preserve">yang </w:t>
      </w:r>
      <w:r w:rsidR="00E84CE4">
        <w:t xml:space="preserve">mampu </w:t>
      </w:r>
      <w:r w:rsidR="00F22A8D">
        <w:t xml:space="preserve">diklasifikasikan </w:t>
      </w:r>
      <w:r w:rsidR="00CD5075">
        <w:t xml:space="preserve">dengan </w:t>
      </w:r>
      <w:r>
        <w:t>salah oleh sistem.</w:t>
      </w:r>
    </w:p>
    <w:p w14:paraId="2AE5EF37" w14:textId="3D198528" w:rsidR="00C06F5E" w:rsidRDefault="005975AA" w:rsidP="00AD00B9">
      <w:pPr>
        <w:spacing w:line="360" w:lineRule="auto"/>
        <w:ind w:left="720"/>
        <w:jc w:val="both"/>
      </w:pPr>
      <w:r>
        <w:t>d. FP (</w:t>
      </w:r>
      <w:r w:rsidRPr="005F3E12">
        <w:rPr>
          <w:i/>
          <w:iCs/>
        </w:rPr>
        <w:t>False Positive</w:t>
      </w:r>
      <w:r>
        <w:t xml:space="preserve">), </w:t>
      </w:r>
      <w:r w:rsidR="00E84CE4">
        <w:t xml:space="preserve">merupakan total </w:t>
      </w:r>
      <w:r>
        <w:t xml:space="preserve">data positif </w:t>
      </w:r>
      <w:r w:rsidR="00CD5075">
        <w:t xml:space="preserve">yang mampu diklasifikasikan dengan </w:t>
      </w:r>
      <w:r>
        <w:t>salah oleh sistem.</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rsidR="007238BD">
        <w:t>:</w:t>
      </w:r>
    </w:p>
    <w:tbl>
      <w:tblPr>
        <w:tblStyle w:val="KisiTabel"/>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r>
        <w:t>Keterangan:</w:t>
      </w:r>
    </w:p>
    <w:p w14:paraId="6F6DE812" w14:textId="492C31CA" w:rsidR="005975AA" w:rsidRDefault="005975AA" w:rsidP="00AD00B9">
      <w:pPr>
        <w:pStyle w:val="DaftarParagraf"/>
        <w:numPr>
          <w:ilvl w:val="0"/>
          <w:numId w:val="26"/>
        </w:numPr>
        <w:spacing w:line="360" w:lineRule="auto"/>
        <w:ind w:left="720" w:firstLine="0"/>
        <w:jc w:val="both"/>
      </w:pPr>
      <w:r>
        <w:t>TN (</w:t>
      </w:r>
      <w:r w:rsidRPr="007238BD">
        <w:rPr>
          <w:i/>
          <w:iCs/>
        </w:rPr>
        <w:t>Tru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benar oleh sistem</w:t>
      </w:r>
    </w:p>
    <w:p w14:paraId="0334A91E" w14:textId="59ADD299" w:rsidR="000C2C12" w:rsidRDefault="005975AA" w:rsidP="00AD00B9">
      <w:pPr>
        <w:pStyle w:val="DaftarParagraf"/>
        <w:numPr>
          <w:ilvl w:val="0"/>
          <w:numId w:val="26"/>
        </w:numPr>
        <w:spacing w:line="360" w:lineRule="auto"/>
        <w:ind w:left="720" w:firstLine="0"/>
        <w:jc w:val="both"/>
        <w:rPr>
          <w:noProof/>
        </w:rPr>
      </w:pPr>
      <w:r>
        <w:t>FN (</w:t>
      </w:r>
      <w:r w:rsidRPr="007238BD">
        <w:rPr>
          <w:i/>
          <w:iCs/>
        </w:rPr>
        <w:t>Fals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salah oleh sistem.</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adalah ukuran yang menunjukkan sejauh mana sistem atau metode dapat mengembalikan informasi yang benar dari data yang ada. Berikut ini adalah rumus untuk menghitung recall</w:t>
      </w:r>
      <w:r w:rsidR="007943AB">
        <w:t>:</w:t>
      </w:r>
    </w:p>
    <w:tbl>
      <w:tblPr>
        <w:tblStyle w:val="KisiTabel"/>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w:lastRenderedPageBreak/>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t>Keterangan:</w:t>
      </w:r>
    </w:p>
    <w:p w14:paraId="366A31E2" w14:textId="210A8FC6" w:rsidR="00690780" w:rsidRDefault="00AD00B9" w:rsidP="00AD00B9">
      <w:pPr>
        <w:pStyle w:val="DaftarParagraf"/>
        <w:spacing w:line="360" w:lineRule="auto"/>
        <w:jc w:val="both"/>
      </w:pPr>
      <w:r>
        <w:t xml:space="preserve">a.  </w:t>
      </w:r>
      <w:r w:rsidR="00690780">
        <w:t>TN (</w:t>
      </w:r>
      <w:r w:rsidR="00690780" w:rsidRPr="007238BD">
        <w:rPr>
          <w:i/>
          <w:iCs/>
        </w:rPr>
        <w:t>True Negative</w:t>
      </w:r>
      <w:r w:rsidR="00690780">
        <w:t>), merupakan total data negatif yang mampu diklasifikasikan dengan benar oleh sistem</w:t>
      </w:r>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merupakan total data positif yang mampu diklasifikasikan dengan salah oleh sistem.</w:t>
      </w:r>
    </w:p>
    <w:p w14:paraId="2F0E06A8" w14:textId="481DADEE" w:rsidR="00FB0F84" w:rsidRPr="00F40710" w:rsidRDefault="00DC3E32" w:rsidP="005D4CFB">
      <w:pPr>
        <w:pStyle w:val="111"/>
        <w:rPr>
          <w:i/>
          <w:iCs/>
        </w:rPr>
      </w:pPr>
      <w:r>
        <w:t>Node JS</w:t>
      </w:r>
    </w:p>
    <w:p w14:paraId="48ECE228" w14:textId="73F21C92" w:rsidR="00E445AB" w:rsidRDefault="00F40710" w:rsidP="00C42FCE">
      <w:pPr>
        <w:spacing w:line="360" w:lineRule="auto"/>
        <w:ind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untuk memproses dan menganalisis teks secara efisien</w:t>
      </w:r>
      <w:r>
        <w:t xml:space="preserve">. Dalam penelitian ini, menggunakan beberapa </w:t>
      </w:r>
      <w:r w:rsidRPr="00F40710">
        <w:rPr>
          <w:i/>
          <w:iCs/>
        </w:rPr>
        <w:t>library</w:t>
      </w:r>
      <w:r>
        <w:rPr>
          <w:i/>
          <w:iCs/>
        </w:rPr>
        <w:t xml:space="preserve"> </w:t>
      </w:r>
      <w:r>
        <w:t>seperti Natural</w:t>
      </w:r>
      <w:r w:rsidR="00C42FCE">
        <w:t>, SastrawiJs dan Axios</w:t>
      </w:r>
      <w:r w:rsidR="000320CE">
        <w:t>.</w:t>
      </w:r>
    </w:p>
    <w:p w14:paraId="04D7C58D" w14:textId="55CAD96B" w:rsidR="00FB0F84" w:rsidRDefault="0012685C" w:rsidP="0012685C">
      <w:pPr>
        <w:pStyle w:val="Judul2"/>
      </w:pPr>
      <w:bookmarkStart w:id="104" w:name="_Toc139392681"/>
      <w:bookmarkStart w:id="105" w:name="_Toc148132978"/>
      <w:bookmarkStart w:id="106" w:name="_Toc148133137"/>
      <w:bookmarkStart w:id="107" w:name="_Toc148133209"/>
      <w:bookmarkStart w:id="108" w:name="_Toc156128080"/>
      <w:r>
        <w:t>2.3</w:t>
      </w:r>
      <w:r w:rsidR="001A207E">
        <w:t>.</w:t>
      </w:r>
      <w:r>
        <w:t xml:space="preserve"> </w:t>
      </w:r>
      <w:r w:rsidR="00FB0F84">
        <w:t>Kerangka Pemikiran</w:t>
      </w:r>
      <w:bookmarkEnd w:id="104"/>
      <w:bookmarkEnd w:id="105"/>
      <w:bookmarkEnd w:id="106"/>
      <w:bookmarkEnd w:id="107"/>
      <w:bookmarkEnd w:id="108"/>
    </w:p>
    <w:p w14:paraId="7A339BD0" w14:textId="33C46767" w:rsidR="007E0BA7" w:rsidRDefault="000320CE" w:rsidP="00350F5D">
      <w:pPr>
        <w:spacing w:line="360" w:lineRule="auto"/>
        <w:ind w:firstLine="432"/>
        <w:jc w:val="both"/>
      </w:pPr>
      <w:r>
        <w:t xml:space="preserve">Kerangka pemikiran </w:t>
      </w:r>
      <w:r w:rsidR="00690780" w:rsidRPr="00690780">
        <w:t>yang digunakan dalam penelitian ini melibatkan serangkaian tahapan yang harus dijalani</w:t>
      </w:r>
      <w:r>
        <w:t>. Diantara langkah tersebut adalah latar belakang permasalahan, tujuan penelitian, tahap penelitian serta hasil penelitian.</w:t>
      </w:r>
      <w:r w:rsidR="00B65FC5">
        <w:t xml:space="preserve"> Dalam latar belakang penelitian, penulis melakukan riset terhadap klasifikasi sentimen berdasarkan judul berita pada media Kompas.TV Kota Semarang. </w:t>
      </w:r>
      <w:r w:rsidR="00690780" w:rsidRPr="00690780">
        <w:t>Dalam penelitian ini, dilakukan klasifikasi sentimen berdasarkan judul berita dengan menggunakan metode Naive Bayes Classifier, serta pengukuran akurasi dari klasifikasi tersebut. Tahapan penelitian melibatkan penerapan metode Naive Bayes Classifier sebagai algoritma untuk mengklasifikasikan sentimen dalam judul berita media Kompas.TV di Kota Semarang. Pengolahan data dilakukan menggunakan bahasa pemrograman Node JS. Tujuan dari penelitian ini adalah menentukan tingkat akurasi dari metode yang digunakan</w:t>
      </w:r>
      <w:r w:rsidR="00B65FC5">
        <w:t xml:space="preserve">. </w:t>
      </w:r>
      <w:r w:rsidR="008102A1"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rsidR="001C2E2B">
        <w:t xml:space="preserve">. </w:t>
      </w:r>
      <w:r w:rsidR="008102A1" w:rsidRPr="008102A1">
        <w:t xml:space="preserve">Untuk memudahkan pemahaman terhadap kerangka pemikiran </w:t>
      </w:r>
      <w:r w:rsidR="008102A1" w:rsidRPr="008102A1">
        <w:lastRenderedPageBreak/>
        <w:t xml:space="preserve">dalam penelitian ini, berikut adalah </w:t>
      </w:r>
      <w:r w:rsidR="00642FEC">
        <w:t>diagram</w:t>
      </w:r>
      <w:r w:rsidR="008102A1" w:rsidRPr="008102A1">
        <w:t xml:space="preserve"> yang menjelaskan kerangka pemikiran</w:t>
      </w:r>
      <w:r w:rsidR="00AB6188">
        <w:t>nya</w:t>
      </w:r>
      <w:r w:rsidR="008102A1">
        <w:t>:</w:t>
      </w:r>
      <w:bookmarkStart w:id="109"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Kuat"/>
        </w:rPr>
      </w:pPr>
      <w:bookmarkStart w:id="110" w:name="_Toc148133138"/>
      <w:bookmarkStart w:id="111" w:name="_Toc148133210"/>
      <w:bookmarkStart w:id="112" w:name="_Toc156128081"/>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Kuat"/>
        </w:rPr>
        <w:t xml:space="preserve"> 2.1. </w:t>
      </w:r>
      <w:r w:rsidR="00F8085C" w:rsidRPr="00806FB8">
        <w:rPr>
          <w:rStyle w:val="Kuat"/>
          <w:bCs w:val="0"/>
        </w:rPr>
        <w:t>Kerangka</w:t>
      </w:r>
      <w:r w:rsidR="00F8085C">
        <w:rPr>
          <w:rStyle w:val="Kuat"/>
        </w:rPr>
        <w:t xml:space="preserve"> Pemikiran</w:t>
      </w:r>
      <w:bookmarkEnd w:id="109"/>
      <w:bookmarkEnd w:id="110"/>
      <w:bookmarkEnd w:id="111"/>
      <w:bookmarkEnd w:id="112"/>
      <w:r w:rsidR="00C9465B">
        <w:br w:type="page"/>
      </w:r>
    </w:p>
    <w:p w14:paraId="0A2A2E34" w14:textId="1121BC31" w:rsidR="00F8085C" w:rsidRDefault="00FB0F84" w:rsidP="0040291B">
      <w:pPr>
        <w:pStyle w:val="Judul1"/>
      </w:pPr>
      <w:bookmarkStart w:id="113" w:name="_Toc139392683"/>
      <w:bookmarkStart w:id="114" w:name="_Toc148132979"/>
      <w:bookmarkStart w:id="115" w:name="_Toc148133139"/>
      <w:bookmarkStart w:id="116" w:name="_Toc148133211"/>
      <w:bookmarkStart w:id="117" w:name="_Toc156128082"/>
      <w:r>
        <w:lastRenderedPageBreak/>
        <w:t>BAB III</w:t>
      </w:r>
      <w:bookmarkEnd w:id="113"/>
      <w:bookmarkEnd w:id="114"/>
      <w:bookmarkEnd w:id="115"/>
      <w:bookmarkEnd w:id="116"/>
      <w:bookmarkEnd w:id="117"/>
      <w:r w:rsidR="00F8085C">
        <w:t xml:space="preserve"> </w:t>
      </w:r>
    </w:p>
    <w:p w14:paraId="60548B47" w14:textId="0B8E67BD" w:rsidR="00FB0F84" w:rsidRDefault="000D11FF" w:rsidP="0040291B">
      <w:pPr>
        <w:pStyle w:val="Judul1"/>
        <w:rPr>
          <w:noProof/>
        </w:rPr>
      </w:pPr>
      <w:bookmarkStart w:id="118" w:name="_Toc139392684"/>
      <w:bookmarkStart w:id="119" w:name="_Toc148132980"/>
      <w:bookmarkStart w:id="120" w:name="_Toc148133140"/>
      <w:bookmarkStart w:id="121" w:name="_Toc148133212"/>
      <w:bookmarkStart w:id="122" w:name="_Toc156128083"/>
      <w:r>
        <w:t>METODOLOGI PENELITIAN</w:t>
      </w:r>
      <w:bookmarkEnd w:id="118"/>
      <w:bookmarkEnd w:id="119"/>
      <w:bookmarkEnd w:id="120"/>
      <w:bookmarkEnd w:id="121"/>
      <w:bookmarkEnd w:id="122"/>
    </w:p>
    <w:p w14:paraId="7E8AAC60" w14:textId="77777777" w:rsidR="007B0827" w:rsidRPr="007B0827" w:rsidRDefault="007B0827" w:rsidP="007B0827">
      <w:pPr>
        <w:pStyle w:val="DaftarParagraf"/>
        <w:numPr>
          <w:ilvl w:val="0"/>
          <w:numId w:val="16"/>
        </w:numPr>
        <w:autoSpaceDE w:val="0"/>
        <w:autoSpaceDN w:val="0"/>
        <w:adjustRightInd w:val="0"/>
        <w:spacing w:after="0" w:line="480" w:lineRule="auto"/>
        <w:contextualSpacing w:val="0"/>
        <w:outlineLvl w:val="1"/>
        <w:rPr>
          <w:rFonts w:cs="Arial"/>
          <w:b/>
          <w:vanish/>
          <w:szCs w:val="24"/>
        </w:rPr>
      </w:pPr>
      <w:bookmarkStart w:id="123" w:name="_Toc139390350"/>
      <w:bookmarkStart w:id="124" w:name="_Toc148132981"/>
      <w:bookmarkStart w:id="125" w:name="_Toc156127895"/>
      <w:bookmarkEnd w:id="123"/>
      <w:bookmarkEnd w:id="124"/>
      <w:bookmarkEnd w:id="125"/>
    </w:p>
    <w:p w14:paraId="536276A7" w14:textId="4691788F" w:rsidR="007B0827" w:rsidRPr="0012685C" w:rsidRDefault="0012685C" w:rsidP="0012685C">
      <w:pPr>
        <w:pStyle w:val="Judul2"/>
      </w:pPr>
      <w:bookmarkStart w:id="126" w:name="_Toc139392685"/>
      <w:bookmarkStart w:id="127" w:name="_Toc148132982"/>
      <w:bookmarkStart w:id="128" w:name="_Toc148133141"/>
      <w:bookmarkStart w:id="129" w:name="_Toc148133213"/>
      <w:bookmarkStart w:id="130" w:name="_Toc156128084"/>
      <w:r>
        <w:t>3.1</w:t>
      </w:r>
      <w:r w:rsidR="001A207E">
        <w:t>.</w:t>
      </w:r>
      <w:r>
        <w:t xml:space="preserve"> </w:t>
      </w:r>
      <w:r w:rsidR="007B0827">
        <w:t>Sumber Data</w:t>
      </w:r>
      <w:bookmarkEnd w:id="126"/>
      <w:bookmarkEnd w:id="127"/>
      <w:bookmarkEnd w:id="128"/>
      <w:bookmarkEnd w:id="129"/>
      <w:bookmarkEnd w:id="130"/>
    </w:p>
    <w:p w14:paraId="255AB062" w14:textId="55EA0261" w:rsidR="000B598F" w:rsidRPr="000B598F" w:rsidRDefault="00690780" w:rsidP="0012685C">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rsidR="00825C3C">
        <w:t xml:space="preserve">. </w:t>
      </w:r>
    </w:p>
    <w:p w14:paraId="694FD726" w14:textId="16975480" w:rsidR="007B0827" w:rsidRDefault="0012685C" w:rsidP="0012685C">
      <w:pPr>
        <w:pStyle w:val="Judul2"/>
      </w:pPr>
      <w:bookmarkStart w:id="131" w:name="_Toc139392686"/>
      <w:bookmarkStart w:id="132" w:name="_Toc148132983"/>
      <w:bookmarkStart w:id="133" w:name="_Toc148133142"/>
      <w:bookmarkStart w:id="134" w:name="_Toc148133214"/>
      <w:bookmarkStart w:id="135" w:name="_Toc156128085"/>
      <w:r>
        <w:t>3.2</w:t>
      </w:r>
      <w:r w:rsidR="001A207E">
        <w:t>.</w:t>
      </w:r>
      <w:r>
        <w:t xml:space="preserve"> </w:t>
      </w:r>
      <w:r w:rsidR="007B0827">
        <w:t>Instrumen Penelitian</w:t>
      </w:r>
      <w:bookmarkEnd w:id="131"/>
      <w:bookmarkEnd w:id="132"/>
      <w:bookmarkEnd w:id="133"/>
      <w:bookmarkEnd w:id="134"/>
      <w:bookmarkEnd w:id="135"/>
    </w:p>
    <w:p w14:paraId="6709C5CE" w14:textId="5BCF01A7" w:rsidR="00D8770F" w:rsidRPr="00D8770F" w:rsidRDefault="00D8770F" w:rsidP="0012685C">
      <w:pPr>
        <w:spacing w:line="360" w:lineRule="auto"/>
        <w:ind w:firstLine="720"/>
        <w:jc w:val="both"/>
      </w:pPr>
      <w:r w:rsidRPr="00D8770F">
        <w:t>Dalam penelitian ini, terdapat beberapa komponen yang diperlukan untuk</w:t>
      </w:r>
      <w:r w:rsidR="0012685C">
        <w:t xml:space="preserve"> </w:t>
      </w:r>
      <w:r w:rsidRPr="00D8770F">
        <w:t>mendukung kelancaran penelitian. Beberapa komponen tersebut meliputi:</w:t>
      </w:r>
    </w:p>
    <w:p w14:paraId="44987398" w14:textId="77777777" w:rsidR="0012685C" w:rsidRPr="0012685C" w:rsidRDefault="0012685C" w:rsidP="0012685C">
      <w:pPr>
        <w:pStyle w:val="DaftarParagraf"/>
        <w:numPr>
          <w:ilvl w:val="0"/>
          <w:numId w:val="19"/>
        </w:numPr>
        <w:spacing w:line="360" w:lineRule="auto"/>
        <w:contextualSpacing w:val="0"/>
        <w:jc w:val="both"/>
        <w:rPr>
          <w:b/>
          <w:vanish/>
        </w:rPr>
      </w:pPr>
    </w:p>
    <w:p w14:paraId="78B8FF83" w14:textId="77777777" w:rsidR="0012685C" w:rsidRPr="0012685C" w:rsidRDefault="0012685C" w:rsidP="0012685C">
      <w:pPr>
        <w:pStyle w:val="DaftarParagraf"/>
        <w:numPr>
          <w:ilvl w:val="1"/>
          <w:numId w:val="19"/>
        </w:numPr>
        <w:spacing w:line="360" w:lineRule="auto"/>
        <w:contextualSpacing w:val="0"/>
        <w:jc w:val="both"/>
        <w:rPr>
          <w:b/>
          <w:vanish/>
        </w:rPr>
      </w:pPr>
    </w:p>
    <w:p w14:paraId="6AD1041D" w14:textId="77777777" w:rsidR="0012685C" w:rsidRPr="0012685C" w:rsidRDefault="0012685C" w:rsidP="0012685C">
      <w:pPr>
        <w:pStyle w:val="DaftarParagraf"/>
        <w:numPr>
          <w:ilvl w:val="1"/>
          <w:numId w:val="19"/>
        </w:numPr>
        <w:spacing w:line="360" w:lineRule="auto"/>
        <w:contextualSpacing w:val="0"/>
        <w:jc w:val="both"/>
        <w:rPr>
          <w:b/>
          <w:vanish/>
        </w:rPr>
      </w:pPr>
    </w:p>
    <w:p w14:paraId="4A9846A1" w14:textId="6C2F3A00" w:rsidR="007B0827" w:rsidRDefault="007B0827" w:rsidP="005D4CFB">
      <w:pPr>
        <w:pStyle w:val="111"/>
      </w:pPr>
      <w:r>
        <w:t>Kebutuhan Perangkat Lunak</w:t>
      </w:r>
    </w:p>
    <w:p w14:paraId="2501EC31" w14:textId="35B7E33F" w:rsidR="00D8770F" w:rsidRDefault="00690780" w:rsidP="005D4CFB">
      <w:pPr>
        <w:spacing w:line="360" w:lineRule="auto"/>
        <w:jc w:val="both"/>
      </w:pPr>
      <w:r w:rsidRPr="00690780">
        <w:t>Beberapa perangkat lunak yang diperlukan meliputi</w:t>
      </w:r>
      <w:r w:rsidR="00500663">
        <w:t>:</w:t>
      </w:r>
    </w:p>
    <w:p w14:paraId="4477371F" w14:textId="3F761B2C" w:rsidR="00D8770F" w:rsidRDefault="00825C3C" w:rsidP="005D4CFB">
      <w:pPr>
        <w:pStyle w:val="DaftarParagraf"/>
        <w:numPr>
          <w:ilvl w:val="0"/>
          <w:numId w:val="22"/>
        </w:numPr>
        <w:spacing w:line="360" w:lineRule="auto"/>
        <w:ind w:left="810" w:hanging="270"/>
        <w:jc w:val="both"/>
      </w:pPr>
      <w:r w:rsidRPr="00825C3C">
        <w:t>Sistem operasi yang digunakan pada perangkat penulis adalah</w:t>
      </w:r>
      <w:r w:rsidR="00A33C73">
        <w:t xml:space="preserve"> </w:t>
      </w:r>
      <w:r w:rsidRPr="00825C3C">
        <w:t>Windows</w:t>
      </w:r>
      <w:r>
        <w:t xml:space="preserve"> 11</w:t>
      </w:r>
      <w:r w:rsidR="00FA4E65">
        <w:t>.</w:t>
      </w:r>
    </w:p>
    <w:p w14:paraId="75CDF3DD" w14:textId="30FD3715" w:rsidR="004940D7" w:rsidRDefault="004940D7" w:rsidP="005D4CFB">
      <w:pPr>
        <w:pStyle w:val="DaftarParagraf"/>
        <w:numPr>
          <w:ilvl w:val="0"/>
          <w:numId w:val="22"/>
        </w:numPr>
        <w:spacing w:line="360" w:lineRule="auto"/>
        <w:ind w:left="810" w:hanging="270"/>
        <w:jc w:val="both"/>
      </w:pPr>
      <w:r>
        <w:t>Dalam menuliskan program atau sistem yang dibangun penulis menggunakan Visual Studio Code dan Node JS</w:t>
      </w:r>
      <w:r w:rsidR="00FA4E65">
        <w:t>.</w:t>
      </w:r>
    </w:p>
    <w:p w14:paraId="06F9CB41" w14:textId="75A3613C" w:rsidR="00CE5E54" w:rsidRDefault="004940D7" w:rsidP="005D4CFB">
      <w:pPr>
        <w:pStyle w:val="DaftarParagraf"/>
        <w:numPr>
          <w:ilvl w:val="0"/>
          <w:numId w:val="22"/>
        </w:numPr>
        <w:spacing w:line="360" w:lineRule="auto"/>
        <w:ind w:left="810" w:hanging="270"/>
        <w:jc w:val="both"/>
      </w:pPr>
      <w:r w:rsidRPr="004940D7">
        <w:t>Penulis menggunakan Google Chrome sebagai browser untuk mencari referensi</w:t>
      </w:r>
      <w:r>
        <w:t>.</w:t>
      </w:r>
    </w:p>
    <w:p w14:paraId="45F19C3E" w14:textId="4C346EC2" w:rsidR="007B0827" w:rsidRDefault="007B0827" w:rsidP="005D4CFB">
      <w:pPr>
        <w:pStyle w:val="111"/>
      </w:pPr>
      <w:r>
        <w:t>Kebutuhan Perangkat Keras</w:t>
      </w:r>
    </w:p>
    <w:p w14:paraId="17095480" w14:textId="73527F9A" w:rsidR="008A7B87" w:rsidRDefault="004940D7" w:rsidP="005D4CFB">
      <w:pPr>
        <w:spacing w:line="360" w:lineRule="auto"/>
        <w:ind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12685C">
      <w:pPr>
        <w:pStyle w:val="Judul2"/>
      </w:pPr>
      <w:bookmarkStart w:id="136" w:name="_Toc139392687"/>
      <w:bookmarkStart w:id="137" w:name="_Toc148132984"/>
      <w:bookmarkStart w:id="138" w:name="_Toc148133143"/>
      <w:bookmarkStart w:id="139" w:name="_Toc148133215"/>
      <w:bookmarkStart w:id="140" w:name="_Toc156128086"/>
      <w:r>
        <w:lastRenderedPageBreak/>
        <w:t>3.3</w:t>
      </w:r>
      <w:r w:rsidR="001A207E">
        <w:t>.</w:t>
      </w:r>
      <w:r>
        <w:t xml:space="preserve"> </w:t>
      </w:r>
      <w:r w:rsidR="007B0827">
        <w:t>Metode Yang Diusulkan</w:t>
      </w:r>
      <w:bookmarkEnd w:id="136"/>
      <w:bookmarkEnd w:id="137"/>
      <w:bookmarkEnd w:id="138"/>
      <w:bookmarkEnd w:id="139"/>
      <w:bookmarkEnd w:id="140"/>
    </w:p>
    <w:p w14:paraId="63CF4E8F" w14:textId="0ADD1DF4" w:rsidR="00642FEC" w:rsidRDefault="00642FEC" w:rsidP="0012685C">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708E002D" w14:textId="7BFAEAC5" w:rsidR="00642FEC" w:rsidRDefault="00642FEC" w:rsidP="0012685C">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w:t>
      </w:r>
      <w:r w:rsidR="00C80996">
        <w:t xml:space="preserve"> </w:t>
      </w:r>
      <w:r>
        <w:t xml:space="preserve">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w:t>
      </w:r>
    </w:p>
    <w:p w14:paraId="110C267F" w14:textId="5D16D5FA" w:rsidR="00642FEC" w:rsidRDefault="00642FEC" w:rsidP="0012685C">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3DB17A12" w14:textId="048C13C3" w:rsidR="00B4154E" w:rsidRDefault="00642FEC" w:rsidP="0012685C">
      <w:pPr>
        <w:spacing w:line="360" w:lineRule="auto"/>
        <w:ind w:firstLine="720"/>
        <w:jc w:val="both"/>
      </w:pPr>
      <w:r>
        <w:t>Dengan melalui alur pelaksanaan ini, diharapkan metode yang diusulkan dapat menghasilkan klasifikasi sentimen yang akurat berdasarkan judul berita pada media Kompas.TV Kota Semarang.</w:t>
      </w:r>
      <w:r w:rsidR="00C80996">
        <w:t xml:space="preserve">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18">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41" w:name="_Toc139392688"/>
      <w:bookmarkStart w:id="142" w:name="_Toc148133144"/>
      <w:bookmarkStart w:id="143" w:name="_Toc148133216"/>
      <w:bookmarkStart w:id="144" w:name="_Toc156128087"/>
      <w:r w:rsidRPr="00D54613">
        <w:t>Gambar 3.1. Alur Penelitian</w:t>
      </w:r>
      <w:bookmarkEnd w:id="141"/>
      <w:bookmarkEnd w:id="142"/>
      <w:bookmarkEnd w:id="143"/>
      <w:bookmarkEnd w:id="144"/>
    </w:p>
    <w:p w14:paraId="3062F47E" w14:textId="77777777" w:rsidR="0012685C" w:rsidRPr="0012685C" w:rsidRDefault="0012685C" w:rsidP="0012685C">
      <w:pPr>
        <w:pStyle w:val="DaftarParagraf"/>
        <w:numPr>
          <w:ilvl w:val="1"/>
          <w:numId w:val="19"/>
        </w:numPr>
        <w:spacing w:line="360" w:lineRule="auto"/>
        <w:contextualSpacing w:val="0"/>
        <w:jc w:val="both"/>
        <w:rPr>
          <w:b/>
          <w:vanish/>
        </w:rPr>
      </w:pPr>
    </w:p>
    <w:p w14:paraId="364E9DF0" w14:textId="1D0A54C6" w:rsidR="00057E77" w:rsidRDefault="00057E77" w:rsidP="005D4CFB">
      <w:pPr>
        <w:pStyle w:val="111"/>
      </w:pPr>
      <w:r>
        <w:t>Crawling Dataset</w:t>
      </w:r>
    </w:p>
    <w:p w14:paraId="74F61464" w14:textId="7786B766" w:rsidR="00CD2B58" w:rsidRDefault="00B4154E" w:rsidP="005D4CFB">
      <w:pPr>
        <w:spacing w:line="360" w:lineRule="auto"/>
        <w:ind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menggunakan data yang didapat langsung dari </w:t>
      </w:r>
      <w:r w:rsidRPr="00B4154E">
        <w:rPr>
          <w:i/>
          <w:iCs/>
        </w:rPr>
        <w:t>website</w:t>
      </w:r>
      <w:r>
        <w:t xml:space="preserve"> Kompas.TV, </w:t>
      </w:r>
      <w:r w:rsidR="00C46A5A">
        <w:t>dengan jumlah data 1886.</w:t>
      </w:r>
    </w:p>
    <w:p w14:paraId="393F3455" w14:textId="2DC2C380" w:rsidR="00007834" w:rsidRDefault="00007834" w:rsidP="00007834">
      <w:pPr>
        <w:pStyle w:val="111"/>
      </w:pPr>
      <w:r>
        <w:t>Pelabelan Dataset</w:t>
      </w:r>
    </w:p>
    <w:p w14:paraId="6B70028B" w14:textId="5DB8ADA2" w:rsidR="00007834" w:rsidRDefault="006F7FE3" w:rsidP="001D4A7E">
      <w:pPr>
        <w:spacing w:line="360" w:lineRule="auto"/>
        <w:ind w:firstLine="720"/>
        <w:jc w:val="both"/>
      </w:pPr>
      <w:r>
        <w:t xml:space="preserve">Pelabelan dataset akan dilakukan setelah data terkumpul, dimana pelabelan ini akan dilabeli secara manual oleh </w:t>
      </w:r>
      <w:r w:rsidR="00117BA4">
        <w:t>penganalisis</w:t>
      </w:r>
      <w:r>
        <w:t xml:space="preserve"> yang telah menempuh gelar </w:t>
      </w:r>
      <w:r w:rsidR="001D4A7E">
        <w:t>s</w:t>
      </w:r>
      <w:r>
        <w:t xml:space="preserve">arjana </w:t>
      </w:r>
      <w:r w:rsidR="001D4A7E">
        <w:t>s</w:t>
      </w:r>
      <w:r>
        <w:t xml:space="preserve">astra. </w:t>
      </w:r>
      <w:r w:rsidR="001D4A7E">
        <w:t>Pelabelan ini berfungsi untuk mengukur hasil prediksi dari program yang akan dibuat menggunakan metode pengklasifikasian Naïve Bayes Classifier.</w:t>
      </w:r>
    </w:p>
    <w:p w14:paraId="3B743F59" w14:textId="77777777" w:rsidR="00057E77" w:rsidRDefault="00057E77" w:rsidP="005D4CFB">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rsidR="00D8167F">
        <w:t xml:space="preserve">Tahapan </w:t>
      </w:r>
      <w:r w:rsidRPr="00B4154E">
        <w:t>yang harus dilakukan dalam penelitian ini, yaitu</w:t>
      </w:r>
      <w:r w:rsidR="0073270E">
        <w:t>:</w:t>
      </w:r>
    </w:p>
    <w:p w14:paraId="0AD76DC5" w14:textId="64ED49D7" w:rsidR="00A046A6" w:rsidRDefault="00B4154E" w:rsidP="00500663">
      <w:pPr>
        <w:pStyle w:val="DaftarParagraf"/>
        <w:numPr>
          <w:ilvl w:val="0"/>
          <w:numId w:val="24"/>
        </w:numPr>
        <w:spacing w:line="360" w:lineRule="auto"/>
        <w:ind w:left="1170"/>
        <w:jc w:val="both"/>
      </w:pPr>
      <w:r w:rsidRPr="00CC7CB8">
        <w:rPr>
          <w:i/>
          <w:iCs/>
        </w:rPr>
        <w:t>Cleansing</w:t>
      </w:r>
      <w:r w:rsidR="002E68EF">
        <w:t xml:space="preserve">, merupakan tahap </w:t>
      </w:r>
      <w:r w:rsidR="00E80CAB" w:rsidRPr="00E80CAB">
        <w:t>pembersihan data dilakukan untuk menghilangkan karakter atau informasi yang tidak relevan atau mengganggu dalam judul berita</w:t>
      </w:r>
      <w:r w:rsidR="00E80CAB">
        <w:t>.</w:t>
      </w:r>
    </w:p>
    <w:p w14:paraId="74F18208" w14:textId="7ED7F633" w:rsidR="00A046A6" w:rsidRPr="00EF4069" w:rsidRDefault="00A046A6" w:rsidP="00EF4069">
      <w:pPr>
        <w:pStyle w:val="Tabel"/>
      </w:pPr>
      <w:bookmarkStart w:id="145" w:name="_Toc139392689"/>
      <w:bookmarkStart w:id="146" w:name="_Toc148133145"/>
      <w:bookmarkStart w:id="147" w:name="_Toc148133217"/>
      <w:bookmarkStart w:id="148" w:name="_Toc156128088"/>
      <w:r w:rsidRPr="00EF4069">
        <w:rPr>
          <w:rStyle w:val="Kuat"/>
          <w:bCs w:val="0"/>
        </w:rPr>
        <w:t>Tabel 3.1. Tabel Data Set</w:t>
      </w:r>
      <w:bookmarkEnd w:id="145"/>
      <w:bookmarkEnd w:id="146"/>
      <w:bookmarkEnd w:id="147"/>
      <w:bookmarkEnd w:id="148"/>
    </w:p>
    <w:tbl>
      <w:tblPr>
        <w:tblStyle w:val="KisiTabel"/>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r>
              <w:t>Judul Berita</w:t>
            </w:r>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r w:rsidRPr="00A67565">
              <w:t>Bantuan Modal Rp 250 Miliar Digelontorkan Bagi UMKM Sembako</w:t>
            </w:r>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r w:rsidRPr="00E80CAB">
              <w:t>Warung Makan di Jalur Pantura Semarang Kendal Terbakar</w:t>
            </w:r>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r w:rsidRPr="002E68EF">
              <w:t>Gara-gara VCS, Banyak Mahasiswa di Semarang Jadi Korban Pemerasan hingga Rugi Jutaan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r w:rsidRPr="00E80CAB">
              <w:t>Mahasiswa PPG Prajabatan UPGRIS Semarang Pamerkan 80 Karya Inovasi</w:t>
            </w:r>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r w:rsidRPr="00EC0ABB">
              <w:t>Suasana Haru Pemakaman Korban Kecelakaan Mobil Tertimpa Truk di Semarang</w:t>
            </w:r>
          </w:p>
        </w:tc>
      </w:tr>
    </w:tbl>
    <w:p w14:paraId="4D538D82" w14:textId="036C6EE7" w:rsidR="00927C3B" w:rsidRDefault="00927C3B" w:rsidP="0039783C">
      <w:pPr>
        <w:rPr>
          <w:rStyle w:val="Kuat"/>
        </w:rPr>
      </w:pPr>
    </w:p>
    <w:p w14:paraId="0D83B7F7" w14:textId="3E0D0D38" w:rsidR="00A046A6" w:rsidRPr="00EF4069" w:rsidRDefault="00A046A6" w:rsidP="00EF4069">
      <w:pPr>
        <w:pStyle w:val="Tabel"/>
        <w:rPr>
          <w:rStyle w:val="Kuat"/>
          <w:bCs w:val="0"/>
        </w:rPr>
      </w:pPr>
      <w:bookmarkStart w:id="149" w:name="_Toc139392690"/>
      <w:bookmarkStart w:id="150" w:name="_Toc148133146"/>
      <w:bookmarkStart w:id="151" w:name="_Toc148133218"/>
      <w:bookmarkStart w:id="152" w:name="_Toc156128089"/>
      <w:r w:rsidRPr="00EF4069">
        <w:rPr>
          <w:rStyle w:val="Kuat"/>
          <w:bCs w:val="0"/>
        </w:rPr>
        <w:t>Tabel 3.2. Cleansing</w:t>
      </w:r>
      <w:bookmarkEnd w:id="149"/>
      <w:bookmarkEnd w:id="150"/>
      <w:bookmarkEnd w:id="151"/>
      <w:bookmarkEnd w:id="152"/>
    </w:p>
    <w:tbl>
      <w:tblPr>
        <w:tblStyle w:val="KisiTabel"/>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r>
              <w:t>Judul Berita</w:t>
            </w:r>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r w:rsidRPr="00A67565">
              <w:t>Bantuan Modal Rp 250 Miliar Digelontorkan Bagi UMKM Sembako</w:t>
            </w:r>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r w:rsidRPr="00E80CAB">
              <w:t>Warung Makan di Jalur Pantura Semarang Kendal Terbakar</w:t>
            </w:r>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r w:rsidRPr="00E80CAB">
              <w:t>Mahasiswa PPG Prajabatan UPGRIS Semarang Pamerkan 80 Karya Inovasi</w:t>
            </w:r>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r w:rsidRPr="00EC0ABB">
              <w:t>Suasana Haru Pemakaman Korban Kecelakaan Mobil Tertimpa Truk di Semarang</w:t>
            </w:r>
          </w:p>
        </w:tc>
      </w:tr>
    </w:tbl>
    <w:p w14:paraId="37A986F0" w14:textId="77777777" w:rsidR="00A046A6" w:rsidRPr="00A046A6" w:rsidRDefault="00A046A6" w:rsidP="00927C3B">
      <w:pPr>
        <w:pStyle w:val="DaftarParagraf"/>
        <w:spacing w:line="360" w:lineRule="auto"/>
        <w:ind w:left="2160"/>
        <w:jc w:val="both"/>
      </w:pPr>
    </w:p>
    <w:p w14:paraId="57FB8A64" w14:textId="3F9F2141" w:rsidR="00806FB8" w:rsidRDefault="002E68EF" w:rsidP="00927C3B">
      <w:pPr>
        <w:pStyle w:val="DaftarParagraf"/>
        <w:numPr>
          <w:ilvl w:val="0"/>
          <w:numId w:val="24"/>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rsidR="00C32C22">
        <w:t>dokumen</w:t>
      </w:r>
      <w:r w:rsidRPr="002E68EF">
        <w:t xml:space="preserve"> menjadi huruf kecil semua.</w:t>
      </w:r>
    </w:p>
    <w:p w14:paraId="2188EAB3" w14:textId="14E1406B" w:rsidR="00A046A6" w:rsidRPr="00A046A6" w:rsidRDefault="00A046A6" w:rsidP="00927C3B">
      <w:pPr>
        <w:pStyle w:val="Tabel"/>
        <w:spacing w:line="360" w:lineRule="auto"/>
      </w:pPr>
      <w:bookmarkStart w:id="153" w:name="_Toc139392691"/>
      <w:bookmarkStart w:id="154" w:name="_Toc148133147"/>
      <w:bookmarkStart w:id="155" w:name="_Toc148133219"/>
      <w:bookmarkStart w:id="156" w:name="_Toc156128090"/>
      <w:r>
        <w:rPr>
          <w:rStyle w:val="Kuat"/>
        </w:rPr>
        <w:t xml:space="preserve">Tabel 3.3. </w:t>
      </w:r>
      <w:r>
        <w:rPr>
          <w:rStyle w:val="Kuat"/>
          <w:i/>
          <w:iCs/>
        </w:rPr>
        <w:t>Case Folding</w:t>
      </w:r>
      <w:bookmarkEnd w:id="153"/>
      <w:bookmarkEnd w:id="154"/>
      <w:bookmarkEnd w:id="155"/>
      <w:bookmarkEnd w:id="156"/>
    </w:p>
    <w:tbl>
      <w:tblPr>
        <w:tblStyle w:val="KisiTabel"/>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r>
              <w:t>Judul Berita</w:t>
            </w:r>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r w:rsidRPr="00A67565">
              <w:t>bantuan modal rp 250 miliar digelontorkan bagi umkm sembako</w:t>
            </w:r>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r w:rsidRPr="00E80CAB">
              <w:t>warung makan di jalur pantura semarang kendal terbakar</w:t>
            </w:r>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r w:rsidRPr="00E80CAB">
              <w:t>mahasiswa ppg prajabatan upgris semarang pamerkan 80 karya inovasi</w:t>
            </w:r>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r w:rsidRPr="00EC0ABB">
              <w:t>suasana haru pemakaman korban kecelakaan mobil tertimpa truk di semarang</w:t>
            </w:r>
          </w:p>
        </w:tc>
      </w:tr>
    </w:tbl>
    <w:p w14:paraId="59992C70" w14:textId="1FE3D95F" w:rsidR="00A046A6" w:rsidRPr="00A046A6" w:rsidRDefault="00A046A6" w:rsidP="00927C3B">
      <w:pPr>
        <w:pStyle w:val="DaftarParagraf"/>
        <w:spacing w:line="360" w:lineRule="auto"/>
        <w:ind w:left="2160"/>
        <w:jc w:val="both"/>
      </w:pPr>
    </w:p>
    <w:p w14:paraId="561B3CD8" w14:textId="7DFDCD8A" w:rsidR="00A046A6" w:rsidRDefault="002E68EF" w:rsidP="00927C3B">
      <w:pPr>
        <w:pStyle w:val="DaftarParagraf"/>
        <w:numPr>
          <w:ilvl w:val="0"/>
          <w:numId w:val="24"/>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1DA57557" w14:textId="271797D3" w:rsidR="00A046A6" w:rsidRPr="00EF4069" w:rsidRDefault="00A046A6" w:rsidP="00EF4069">
      <w:pPr>
        <w:pStyle w:val="Tabel"/>
        <w:rPr>
          <w:rStyle w:val="Kuat"/>
          <w:bCs w:val="0"/>
        </w:rPr>
      </w:pPr>
      <w:bookmarkStart w:id="157" w:name="_Toc139392692"/>
      <w:bookmarkStart w:id="158" w:name="_Toc148133148"/>
      <w:bookmarkStart w:id="159" w:name="_Toc148133220"/>
      <w:bookmarkStart w:id="160" w:name="_Toc156128091"/>
      <w:r w:rsidRPr="00EF4069">
        <w:t>Tabel</w:t>
      </w:r>
      <w:r w:rsidRPr="00EF4069">
        <w:rPr>
          <w:rStyle w:val="Kuat"/>
          <w:bCs w:val="0"/>
        </w:rPr>
        <w:t xml:space="preserve"> 3.4. Tokenizing</w:t>
      </w:r>
      <w:bookmarkEnd w:id="157"/>
      <w:bookmarkEnd w:id="158"/>
      <w:bookmarkEnd w:id="159"/>
      <w:bookmarkEnd w:id="160"/>
    </w:p>
    <w:tbl>
      <w:tblPr>
        <w:tblStyle w:val="KisiTabel"/>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r>
              <w:t>Judul Berita</w:t>
            </w:r>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r w:rsidRPr="00CC7CB8">
              <w:t>gara</w:t>
            </w:r>
            <w:r>
              <w:t>”</w:t>
            </w:r>
            <w:proofErr w:type="gramStart"/>
            <w:r>
              <w:t>,”</w:t>
            </w:r>
            <w:r w:rsidRPr="00CC7CB8">
              <w:t>gara</w:t>
            </w:r>
            <w:proofErr w:type="gramEnd"/>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DaftarParagraf"/>
        <w:spacing w:line="360" w:lineRule="auto"/>
        <w:ind w:left="1080"/>
        <w:jc w:val="both"/>
      </w:pPr>
    </w:p>
    <w:p w14:paraId="6E0EE75D" w14:textId="09CA988C" w:rsidR="00A046A6" w:rsidRDefault="00CC7CB8" w:rsidP="00927C3B">
      <w:pPr>
        <w:pStyle w:val="DaftarParagraf"/>
        <w:numPr>
          <w:ilvl w:val="0"/>
          <w:numId w:val="24"/>
        </w:numPr>
        <w:spacing w:line="360" w:lineRule="auto"/>
        <w:ind w:left="1080"/>
        <w:jc w:val="both"/>
      </w:pPr>
      <w:r>
        <w:rPr>
          <w:i/>
          <w:iCs/>
        </w:rPr>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11925CC1" w14:textId="197A5235" w:rsidR="00CC7CB8" w:rsidRPr="00C619FB" w:rsidRDefault="00A046A6" w:rsidP="00C619FB">
      <w:pPr>
        <w:pStyle w:val="Tabel"/>
      </w:pPr>
      <w:bookmarkStart w:id="161" w:name="_Toc156128092"/>
      <w:r w:rsidRPr="00C619FB">
        <w:rPr>
          <w:rStyle w:val="Kuat"/>
          <w:bCs w:val="0"/>
        </w:rPr>
        <w:t>Tabel 3.5 Stopword Removal</w:t>
      </w:r>
      <w:bookmarkEnd w:id="161"/>
    </w:p>
    <w:tbl>
      <w:tblPr>
        <w:tblStyle w:val="KisiTabel"/>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r>
              <w:t>Judul Berita</w:t>
            </w:r>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gramStart"/>
            <w:r w:rsidRPr="00ED4867">
              <w:t>warung,jalur</w:t>
            </w:r>
            <w:proofErr w:type="gramEnd"/>
            <w:r w:rsidRPr="00ED4867">
              <w:t>,pantura,kendal,terbakar</w:t>
            </w:r>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gramStart"/>
            <w:r w:rsidRPr="00ED4867">
              <w:t>gara,gara</w:t>
            </w:r>
            <w:proofErr w:type="gramEnd"/>
            <w:r w:rsidRPr="00ED4867">
              <w:t>,vcs,jadi,korban,pemerasan,rugi,jutaan,rupiah</w:t>
            </w:r>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gramStart"/>
            <w:r w:rsidRPr="00ED4867">
              <w:t>suasana,haru</w:t>
            </w:r>
            <w:proofErr w:type="gramEnd"/>
            <w:r w:rsidRPr="00ED4867">
              <w:t>,pemakaman,korban,kecelakaan,tertimpa</w:t>
            </w:r>
          </w:p>
        </w:tc>
      </w:tr>
    </w:tbl>
    <w:p w14:paraId="6AD61C73" w14:textId="77777777" w:rsidR="002916D6" w:rsidRDefault="002916D6" w:rsidP="002916D6">
      <w:pPr>
        <w:pStyle w:val="DaftarParagraf"/>
        <w:spacing w:line="360" w:lineRule="auto"/>
        <w:ind w:left="1080"/>
        <w:jc w:val="both"/>
        <w:rPr>
          <w:i/>
          <w:iCs/>
        </w:rPr>
      </w:pPr>
    </w:p>
    <w:p w14:paraId="6DB77506" w14:textId="44C3A251" w:rsidR="00A046A6" w:rsidRPr="00927C3B" w:rsidRDefault="00CC7CB8" w:rsidP="00927C3B">
      <w:pPr>
        <w:pStyle w:val="DaftarParagraf"/>
        <w:numPr>
          <w:ilvl w:val="0"/>
          <w:numId w:val="24"/>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rsidR="00311DE3">
        <w:t>, dengan menghilangkan kata imbuhan seperti di-, ke-, -nya, me-, ber-, per-, -an, -I, dll</w:t>
      </w:r>
      <w:r w:rsidR="00ED4867">
        <w:t xml:space="preserve"> dan dilakukan pencocokan kata dasar didalam kamus Bahasa Indonesia</w:t>
      </w:r>
    </w:p>
    <w:p w14:paraId="6CB392CC" w14:textId="1D945C1C" w:rsidR="00A046A6" w:rsidRPr="00A046A6" w:rsidRDefault="00A046A6" w:rsidP="00927C3B">
      <w:pPr>
        <w:pStyle w:val="Tabel"/>
        <w:spacing w:line="360" w:lineRule="auto"/>
      </w:pPr>
      <w:bookmarkStart w:id="162" w:name="_Toc139392693"/>
      <w:bookmarkStart w:id="163" w:name="_Toc148133149"/>
      <w:bookmarkStart w:id="164" w:name="_Toc148133221"/>
      <w:bookmarkStart w:id="165" w:name="_Toc156128093"/>
      <w:r>
        <w:rPr>
          <w:rStyle w:val="Kuat"/>
        </w:rPr>
        <w:t xml:space="preserve">Tabel 3.6. </w:t>
      </w:r>
      <w:r>
        <w:rPr>
          <w:rStyle w:val="Kuat"/>
          <w:i/>
          <w:iCs/>
        </w:rPr>
        <w:t>Stemming</w:t>
      </w:r>
      <w:bookmarkEnd w:id="162"/>
      <w:bookmarkEnd w:id="163"/>
      <w:bookmarkEnd w:id="164"/>
      <w:bookmarkEnd w:id="165"/>
    </w:p>
    <w:tbl>
      <w:tblPr>
        <w:tblStyle w:val="KisiTabel"/>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r>
              <w:t>Judul Berita</w:t>
            </w:r>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gramStart"/>
            <w:r w:rsidRPr="0039783C">
              <w:t>bantu,modal</w:t>
            </w:r>
            <w:proofErr w:type="gramEnd"/>
            <w:r w:rsidRPr="0039783C">
              <w:t>,miliar,gelontor,bagi</w:t>
            </w:r>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gramStart"/>
            <w:r w:rsidRPr="0039783C">
              <w:t>warung,jalur</w:t>
            </w:r>
            <w:proofErr w:type="gramEnd"/>
            <w:r w:rsidRPr="0039783C">
              <w:t>,kendal,bakar</w:t>
            </w:r>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gramStart"/>
            <w:r w:rsidRPr="0039783C">
              <w:t>jadi,korban</w:t>
            </w:r>
            <w:proofErr w:type="gramEnd"/>
            <w:r w:rsidRPr="0039783C">
              <w:t>,peras,rugi,rupiah</w:t>
            </w:r>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gramStart"/>
            <w:r w:rsidRPr="0039783C">
              <w:t>pamer,karya</w:t>
            </w:r>
            <w:proofErr w:type="gramEnd"/>
            <w:r w:rsidRPr="0039783C">
              <w:t>,inovasi</w:t>
            </w:r>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gramStart"/>
            <w:r w:rsidRPr="0039783C">
              <w:t>suasana,haru</w:t>
            </w:r>
            <w:proofErr w:type="gramEnd"/>
            <w:r w:rsidRPr="0039783C">
              <w:t>,makam,korban,celaka,timpa</w:t>
            </w:r>
          </w:p>
        </w:tc>
      </w:tr>
    </w:tbl>
    <w:p w14:paraId="0E323027" w14:textId="19AFAA44" w:rsidR="00057E77" w:rsidRDefault="00057E77" w:rsidP="005D4CFB">
      <w:pPr>
        <w:pStyle w:val="111"/>
      </w:pPr>
      <w:r>
        <w:lastRenderedPageBreak/>
        <w:t>Pembobotan Kata</w:t>
      </w:r>
    </w:p>
    <w:p w14:paraId="2F74A4F9" w14:textId="033340F9" w:rsidR="009443A0" w:rsidRDefault="00442215" w:rsidP="00264C3E">
      <w:pPr>
        <w:spacing w:line="360" w:lineRule="auto"/>
        <w:ind w:firstLine="720"/>
        <w:jc w:val="both"/>
      </w:pPr>
      <w:r w:rsidRPr="00442215">
        <w:t xml:space="preserve">Setelah tahap preprocessing selesai, langkah selanjutnya adalah melakukan pembobotan TF-IDF. </w:t>
      </w:r>
      <w:r w:rsidR="00BE08FA">
        <w:t>Pada tahap ini maka terlihat frekuensi jumlah dari setiap kata</w:t>
      </w:r>
      <w:r w:rsidR="009B7AFB">
        <w:t xml:space="preserve"> serta setiap judul berita diberikan </w:t>
      </w:r>
      <w:r w:rsidR="006D7990">
        <w:t>kelas sesuai dengan sentimen</w:t>
      </w:r>
      <w:r w:rsidR="00BE08FA">
        <w:t>.</w:t>
      </w:r>
    </w:p>
    <w:p w14:paraId="37349F0D" w14:textId="4B0A954E" w:rsidR="00057E77" w:rsidRDefault="00057E77" w:rsidP="005D4CFB">
      <w:pPr>
        <w:pStyle w:val="111"/>
      </w:pPr>
      <w:r>
        <w:t>Klasifikasi Metode</w:t>
      </w:r>
    </w:p>
    <w:p w14:paraId="12243378" w14:textId="71CBED80" w:rsidR="009B7AFB" w:rsidRDefault="00BF398D" w:rsidP="00264C3E">
      <w:pPr>
        <w:spacing w:line="360" w:lineRule="auto"/>
        <w:ind w:firstLine="720"/>
        <w:jc w:val="both"/>
      </w:pPr>
      <w:r w:rsidRPr="00BF398D">
        <w:t>Langkah selanjutnya setelah dilakukannya proses pembobotan TF</w:t>
      </w:r>
      <w:r w:rsidR="00657A3D">
        <w:t>-</w:t>
      </w:r>
      <w:r w:rsidRPr="00BF398D">
        <w:t>IDF, dilanjutkan dengan melakukan masukan terhadap nilai pada hasil TF</w:t>
      </w:r>
      <w:r w:rsidR="00657A3D">
        <w:t>-</w:t>
      </w:r>
      <w:r w:rsidRPr="00BF398D">
        <w:t>IDF ke persamaan rumus klasifikasi</w:t>
      </w:r>
      <w:r w:rsidR="009B7AFB">
        <w:t xml:space="preserve"> dari algoritma </w:t>
      </w:r>
      <w:r w:rsidR="009B7AFB" w:rsidRPr="004D007F">
        <w:rPr>
          <w:i/>
          <w:iCs/>
        </w:rPr>
        <w:t>Naive Bayes</w:t>
      </w:r>
      <w:r w:rsidRPr="00BF398D">
        <w:t xml:space="preserve">. </w:t>
      </w:r>
    </w:p>
    <w:p w14:paraId="5AEAF53A" w14:textId="77777777" w:rsidR="00323B43" w:rsidRPr="002D6358" w:rsidRDefault="00057E77" w:rsidP="005D4CFB">
      <w:pPr>
        <w:pStyle w:val="111"/>
      </w:pPr>
      <w:r w:rsidRPr="002D6358">
        <w:t>Pengujian Metode</w:t>
      </w:r>
    </w:p>
    <w:p w14:paraId="20ABBFD4" w14:textId="64026612" w:rsidR="00C7775F" w:rsidRDefault="00323B43" w:rsidP="00264C3E">
      <w:pPr>
        <w:spacing w:line="360" w:lineRule="auto"/>
        <w:ind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4B12B461" w14:textId="1F464F40" w:rsidR="00C7775F" w:rsidRDefault="00C7775F" w:rsidP="00C7775F">
      <w:pPr>
        <w:pStyle w:val="Tabel"/>
      </w:pPr>
      <w:bookmarkStart w:id="166" w:name="_Toc156128095"/>
      <w:r>
        <w:t>Tabel 3.8 Confussion Matrix</w:t>
      </w:r>
      <w:bookmarkEnd w:id="166"/>
    </w:p>
    <w:tbl>
      <w:tblPr>
        <w:tblStyle w:val="KisiTabel"/>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67" w:name="_Toc139392699"/>
      <w:bookmarkStart w:id="168" w:name="_Toc148132985"/>
      <w:bookmarkStart w:id="169" w:name="_Toc148133150"/>
      <w:bookmarkStart w:id="170" w:name="_Toc148133222"/>
      <w:r>
        <w:br w:type="page"/>
      </w:r>
    </w:p>
    <w:p w14:paraId="27F7507D" w14:textId="0D9E8740" w:rsidR="00BF69F5" w:rsidRDefault="00BF69F5" w:rsidP="0040291B">
      <w:pPr>
        <w:pStyle w:val="Judul1"/>
      </w:pPr>
      <w:bookmarkStart w:id="171" w:name="_Toc156128096"/>
      <w:r>
        <w:lastRenderedPageBreak/>
        <w:t>BAB IV</w:t>
      </w:r>
      <w:bookmarkEnd w:id="171"/>
      <w:r>
        <w:t xml:space="preserve"> </w:t>
      </w:r>
    </w:p>
    <w:p w14:paraId="55D79104" w14:textId="77777777" w:rsidR="00BF69F5" w:rsidRDefault="00BF69F5" w:rsidP="0040291B">
      <w:pPr>
        <w:pStyle w:val="Judul1"/>
      </w:pPr>
      <w:bookmarkStart w:id="172" w:name="_Toc156128097"/>
      <w:r>
        <w:t>HASIL PENELITIAN DAN PEMBAHASAN</w:t>
      </w:r>
      <w:bookmarkEnd w:id="172"/>
    </w:p>
    <w:p w14:paraId="49E33CD7" w14:textId="77777777" w:rsidR="00BF69F5" w:rsidRPr="000D11FF" w:rsidRDefault="00BF69F5" w:rsidP="00BF69F5">
      <w:pPr>
        <w:pStyle w:val="DaftarParagraf"/>
        <w:numPr>
          <w:ilvl w:val="0"/>
          <w:numId w:val="16"/>
        </w:numPr>
        <w:autoSpaceDE w:val="0"/>
        <w:autoSpaceDN w:val="0"/>
        <w:adjustRightInd w:val="0"/>
        <w:spacing w:after="0" w:line="360" w:lineRule="auto"/>
        <w:contextualSpacing w:val="0"/>
        <w:outlineLvl w:val="1"/>
        <w:rPr>
          <w:rFonts w:cs="Arial"/>
          <w:b/>
          <w:vanish/>
          <w:szCs w:val="24"/>
        </w:rPr>
      </w:pPr>
      <w:bookmarkStart w:id="173" w:name="_Toc156127901"/>
      <w:bookmarkEnd w:id="173"/>
    </w:p>
    <w:p w14:paraId="2DA1DDA5" w14:textId="579111D2" w:rsidR="00BF69F5" w:rsidRDefault="00BB0173" w:rsidP="0012685C">
      <w:pPr>
        <w:pStyle w:val="Judul2"/>
      </w:pPr>
      <w:bookmarkStart w:id="174" w:name="_Toc156128098"/>
      <w:r>
        <w:t>4.1</w:t>
      </w:r>
      <w:r w:rsidR="001A207E">
        <w:t>.</w:t>
      </w:r>
      <w:r>
        <w:t xml:space="preserve"> </w:t>
      </w:r>
      <w:r w:rsidR="00BF69F5">
        <w:t>Pengumpulan Data</w:t>
      </w:r>
      <w:bookmarkEnd w:id="174"/>
    </w:p>
    <w:p w14:paraId="6383E36D" w14:textId="39723A76" w:rsidR="002A319E" w:rsidRPr="002A319E" w:rsidRDefault="00B06765" w:rsidP="002A319E">
      <w:pPr>
        <w:spacing w:line="360" w:lineRule="auto"/>
        <w:ind w:firstLine="720"/>
        <w:jc w:val="both"/>
      </w:pPr>
      <w:r w:rsidRPr="00B06765">
        <w:t xml:space="preserve">Penelitian ini diawali dengan tahap pengumpulan data berupa teks dari judul berita Kompas TV yang berkaitan dengan wilayah Kota Semarang. Proses pengambilan data dilakukan menggunakan teknik pengambilan data (crawling) yang dikembangkan dengan menggunakan Node JS. Dalam implementasinya, library seperti axios dan jsdom digunakan untuk melakukan </w:t>
      </w:r>
      <w:r w:rsidRPr="00D61943">
        <w:rPr>
          <w:i/>
          <w:iCs/>
        </w:rPr>
        <w:t>parsing</w:t>
      </w:r>
      <w:r w:rsidRPr="00B06765">
        <w:t xml:space="preserve"> HTML dan mengakses informasi yang dibutuhkan. Total dataset yang berhasil dikumpulkan sebanyak 1886 judul berita. Untuk keperluan analisis, dataset tersebut kemudian dibagi menjadi dua bagian, yakni data training sebesar 90% dan data testing sebesar 10%, guna memastikan representasi yang seimbang dalam tahap pembelajaran dan pengujian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175" w:name="_Toc156128099"/>
      <w:r>
        <w:t>Tabel 4.1 Contoh Dataset</w:t>
      </w:r>
      <w:bookmarkEnd w:id="175"/>
    </w:p>
    <w:tbl>
      <w:tblPr>
        <w:tblStyle w:val="KisiTabel"/>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r w:rsidRPr="004B4F92">
              <w:rPr>
                <w:rFonts w:cs="Times New Roman"/>
                <w:szCs w:val="24"/>
              </w:rPr>
              <w:t>Judul Berita</w:t>
            </w:r>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r w:rsidRPr="004B4F92">
              <w:rPr>
                <w:rFonts w:cs="Times New Roman"/>
                <w:szCs w:val="24"/>
              </w:rPr>
              <w:t>Stasiun Tawang Semarang Direndam Banjir, Perjalanan Kereta Ditunda!</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Ada 30 Titik Banjir di Semarang, Sebagian Mulai Surut Masuk Hari Pertama Tahun 2023</w:t>
            </w:r>
          </w:p>
        </w:tc>
      </w:tr>
    </w:tbl>
    <w:p w14:paraId="08DD201C" w14:textId="77777777" w:rsidR="00F71850" w:rsidRDefault="00F71850" w:rsidP="00F71850"/>
    <w:p w14:paraId="30A95DAE" w14:textId="77777777" w:rsidR="00D61943" w:rsidRDefault="00D61943" w:rsidP="00F71850"/>
    <w:p w14:paraId="06ECB3D5" w14:textId="77777777" w:rsidR="00B06765" w:rsidRDefault="00B06765" w:rsidP="00F71850"/>
    <w:p w14:paraId="1EFA5836" w14:textId="58712D21" w:rsidR="00BF69F5" w:rsidRDefault="00F71850" w:rsidP="00F71850">
      <w:pPr>
        <w:pStyle w:val="Judul2"/>
      </w:pPr>
      <w:r>
        <w:lastRenderedPageBreak/>
        <w:t>4.2 Pelabelan Dataset</w:t>
      </w:r>
    </w:p>
    <w:p w14:paraId="1C4CCF24" w14:textId="306F8F2C" w:rsidR="00F71850" w:rsidRDefault="00F71850" w:rsidP="001D4A7E">
      <w:pPr>
        <w:spacing w:line="360" w:lineRule="auto"/>
        <w:jc w:val="both"/>
      </w:pPr>
      <w:r>
        <w:tab/>
      </w:r>
      <w:r w:rsidR="001D4A7E">
        <w:t xml:space="preserve">Setelah </w:t>
      </w:r>
      <w:r w:rsidR="00B06765" w:rsidRPr="00B06765">
        <w:t xml:space="preserve">berhasil mengumpulkan data, dilakukan analisis sentimen serta pelabelan data secara manual oleh penganalisis yang telah memperoleh gelar sarjana sastra </w:t>
      </w:r>
      <w:r w:rsidR="00B06765">
        <w:t>B</w:t>
      </w:r>
      <w:r w:rsidR="00B06765" w:rsidRPr="00B06765">
        <w:t>ahasa Indonesia. Langkah ini menunjukkan upaya untuk memberikan label pada setiap data</w:t>
      </w:r>
      <w:r w:rsidR="00B06765">
        <w:t xml:space="preserve">set </w:t>
      </w:r>
      <w:r w:rsidR="00B06765" w:rsidRPr="00B06765">
        <w:t xml:space="preserve">berdasarkan sentimen yang terkandung di dalamnya. Proses pelabelan dilakukan dengan memanfaatkan pemahaman mendalam terhadap struktur bahasa dan konteks budaya Indonesia yang dimiliki oleh penganalisis yang berlatar belakang gelar sarjana sastra </w:t>
      </w:r>
      <w:r w:rsidR="00D61943">
        <w:t>B</w:t>
      </w:r>
      <w:r w:rsidR="00B06765" w:rsidRPr="00B06765">
        <w:t>ahasa Indonesia. Dengan demikian, setiap entri dalam dataset diberikan label sentimen yang mencerminkan evaluasi atau perasaan yang terkandung dalam teks tersebut</w:t>
      </w:r>
      <w:r w:rsidR="001D4A7E">
        <w:t>. Berikut adalah contoh dataset yang telah dilaku</w:t>
      </w:r>
      <w:r w:rsidR="00377715">
        <w:t>k</w:t>
      </w:r>
      <w:r w:rsidR="001D4A7E">
        <w:t xml:space="preserve">an </w:t>
      </w:r>
      <w:proofErr w:type="gramStart"/>
      <w:r w:rsidR="00377715">
        <w:t>pelabelan :</w:t>
      </w:r>
      <w:proofErr w:type="gramEnd"/>
    </w:p>
    <w:p w14:paraId="7359B0A2" w14:textId="2A149093" w:rsidR="00377715" w:rsidRDefault="00377715" w:rsidP="00377715">
      <w:pPr>
        <w:pStyle w:val="Tabel"/>
        <w:spacing w:line="360" w:lineRule="auto"/>
      </w:pPr>
      <w:r>
        <w:t>Tabel 4.2 Contoh Pelabelan Dataset</w:t>
      </w:r>
    </w:p>
    <w:tbl>
      <w:tblPr>
        <w:tblStyle w:val="KisiTabel"/>
        <w:tblW w:w="5000" w:type="pct"/>
        <w:tblLook w:val="04A0" w:firstRow="1" w:lastRow="0" w:firstColumn="1" w:lastColumn="0" w:noHBand="0" w:noVBand="1"/>
      </w:tblPr>
      <w:tblGrid>
        <w:gridCol w:w="721"/>
        <w:gridCol w:w="5902"/>
        <w:gridCol w:w="1307"/>
      </w:tblGrid>
      <w:tr w:rsidR="00377715" w14:paraId="75EE258D" w14:textId="77777777" w:rsidTr="008C267A">
        <w:tc>
          <w:tcPr>
            <w:tcW w:w="455" w:type="pct"/>
            <w:shd w:val="clear" w:color="auto" w:fill="8EAADB" w:themeFill="accent1" w:themeFillTint="99"/>
          </w:tcPr>
          <w:p w14:paraId="2499472F" w14:textId="77777777" w:rsidR="00377715" w:rsidRPr="004B4F92" w:rsidRDefault="00377715" w:rsidP="008C267A">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8C267A">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3F81E9AB" w14:textId="77777777" w:rsidR="00377715" w:rsidRPr="004B4F92" w:rsidRDefault="00377715" w:rsidP="008C267A">
            <w:pPr>
              <w:spacing w:line="360" w:lineRule="auto"/>
              <w:jc w:val="both"/>
              <w:rPr>
                <w:rFonts w:cs="Times New Roman"/>
                <w:szCs w:val="24"/>
              </w:rPr>
            </w:pPr>
            <w:r w:rsidRPr="004B4F92">
              <w:rPr>
                <w:rFonts w:cs="Times New Roman"/>
                <w:szCs w:val="24"/>
              </w:rPr>
              <w:t>Sentimen</w:t>
            </w:r>
          </w:p>
        </w:tc>
      </w:tr>
      <w:tr w:rsidR="00377715" w14:paraId="43C76BC9" w14:textId="77777777" w:rsidTr="008C267A">
        <w:tc>
          <w:tcPr>
            <w:tcW w:w="455" w:type="pct"/>
          </w:tcPr>
          <w:p w14:paraId="4C2389A8" w14:textId="77777777" w:rsidR="00377715" w:rsidRPr="004B4F92" w:rsidRDefault="00377715" w:rsidP="008C267A">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c>
          <w:tcPr>
            <w:tcW w:w="824" w:type="pct"/>
          </w:tcPr>
          <w:p w14:paraId="5B0757FD" w14:textId="77777777" w:rsidR="00377715" w:rsidRPr="004B4F92" w:rsidRDefault="00377715" w:rsidP="008C267A">
            <w:pPr>
              <w:spacing w:line="360" w:lineRule="auto"/>
              <w:jc w:val="both"/>
              <w:rPr>
                <w:rFonts w:cs="Times New Roman"/>
                <w:szCs w:val="24"/>
              </w:rPr>
            </w:pPr>
            <w:r w:rsidRPr="004B4F92">
              <w:rPr>
                <w:rFonts w:cs="Times New Roman"/>
                <w:szCs w:val="24"/>
              </w:rPr>
              <w:t>Positive</w:t>
            </w:r>
          </w:p>
        </w:tc>
      </w:tr>
      <w:tr w:rsidR="00377715" w14:paraId="668A4BA7" w14:textId="77777777" w:rsidTr="008C267A">
        <w:tc>
          <w:tcPr>
            <w:tcW w:w="455" w:type="pct"/>
          </w:tcPr>
          <w:p w14:paraId="547EE6EB" w14:textId="77777777" w:rsidR="00377715" w:rsidRPr="004B4F92" w:rsidRDefault="00377715" w:rsidP="008C267A">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c>
          <w:tcPr>
            <w:tcW w:w="824" w:type="pct"/>
          </w:tcPr>
          <w:p w14:paraId="413698A2"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06438C00" w14:textId="77777777" w:rsidTr="008C267A">
        <w:tc>
          <w:tcPr>
            <w:tcW w:w="455" w:type="pct"/>
          </w:tcPr>
          <w:p w14:paraId="62852679" w14:textId="77777777" w:rsidR="00377715" w:rsidRPr="004B4F92" w:rsidRDefault="00377715" w:rsidP="008C267A">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c>
          <w:tcPr>
            <w:tcW w:w="824" w:type="pct"/>
          </w:tcPr>
          <w:p w14:paraId="142FBBC7"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5B46B2EB" w14:textId="77777777" w:rsidTr="008C267A">
        <w:tc>
          <w:tcPr>
            <w:tcW w:w="455" w:type="pct"/>
          </w:tcPr>
          <w:p w14:paraId="685E9325" w14:textId="77777777" w:rsidR="00377715" w:rsidRPr="004B4F92" w:rsidRDefault="00377715" w:rsidP="008C267A">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8C267A">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8C267A">
            <w:pPr>
              <w:spacing w:line="360" w:lineRule="auto"/>
              <w:jc w:val="both"/>
              <w:rPr>
                <w:rFonts w:cs="Times New Roman"/>
                <w:szCs w:val="24"/>
              </w:rPr>
            </w:pPr>
            <w:r w:rsidRPr="004B4F92">
              <w:rPr>
                <w:rFonts w:cs="Times New Roman"/>
                <w:szCs w:val="24"/>
              </w:rPr>
              <w:t>…</w:t>
            </w:r>
          </w:p>
        </w:tc>
      </w:tr>
      <w:tr w:rsidR="00377715" w14:paraId="3CF8B1A5" w14:textId="77777777" w:rsidTr="008C267A">
        <w:tc>
          <w:tcPr>
            <w:tcW w:w="455" w:type="pct"/>
          </w:tcPr>
          <w:p w14:paraId="424AC061" w14:textId="77777777" w:rsidR="00377715" w:rsidRPr="004B4F92" w:rsidRDefault="00377715" w:rsidP="008C267A">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8C267A">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c>
          <w:tcPr>
            <w:tcW w:w="824" w:type="pct"/>
          </w:tcPr>
          <w:p w14:paraId="02FCF2BB"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1481CAF7" w14:textId="77777777" w:rsidTr="008C267A">
        <w:tc>
          <w:tcPr>
            <w:tcW w:w="455" w:type="pct"/>
          </w:tcPr>
          <w:p w14:paraId="2BC3EC40" w14:textId="77777777" w:rsidR="00377715" w:rsidRPr="004B4F92" w:rsidRDefault="00377715" w:rsidP="008C267A">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8C267A">
            <w:pPr>
              <w:spacing w:line="360" w:lineRule="auto"/>
              <w:jc w:val="both"/>
              <w:rPr>
                <w:rFonts w:cs="Times New Roman"/>
                <w:szCs w:val="24"/>
              </w:rPr>
            </w:pPr>
            <w:r w:rsidRPr="004B4F92">
              <w:rPr>
                <w:rFonts w:cs="Times New Roman"/>
                <w:szCs w:val="24"/>
              </w:rPr>
              <w:t>Stasiun Tawang Semarang Direndam Banjir, Perjalanan Kereta Ditunda!</w:t>
            </w:r>
          </w:p>
        </w:tc>
        <w:tc>
          <w:tcPr>
            <w:tcW w:w="824" w:type="pct"/>
          </w:tcPr>
          <w:p w14:paraId="58537379"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45A01E78" w14:textId="77777777" w:rsidTr="008C267A">
        <w:tc>
          <w:tcPr>
            <w:tcW w:w="455" w:type="pct"/>
          </w:tcPr>
          <w:p w14:paraId="52542FAF" w14:textId="77777777" w:rsidR="00377715" w:rsidRPr="004B4F92" w:rsidRDefault="00377715" w:rsidP="008C267A">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8C267A">
            <w:pPr>
              <w:spacing w:line="360" w:lineRule="auto"/>
              <w:jc w:val="both"/>
              <w:rPr>
                <w:rFonts w:cs="Times New Roman"/>
                <w:szCs w:val="24"/>
              </w:rPr>
            </w:pPr>
            <w:r w:rsidRPr="004B4F92">
              <w:rPr>
                <w:rFonts w:cs="Times New Roman"/>
                <w:szCs w:val="24"/>
              </w:rPr>
              <w:t>Ada 30 Titik Banjir di Semarang, Sebagian Mulai Surut Masuk Hari Pertama Tahun 2023</w:t>
            </w:r>
          </w:p>
        </w:tc>
        <w:tc>
          <w:tcPr>
            <w:tcW w:w="824" w:type="pct"/>
          </w:tcPr>
          <w:p w14:paraId="22878FB0" w14:textId="77777777" w:rsidR="00377715" w:rsidRPr="004B4F92" w:rsidRDefault="00377715" w:rsidP="008C267A">
            <w:pPr>
              <w:spacing w:line="360" w:lineRule="auto"/>
              <w:jc w:val="both"/>
              <w:rPr>
                <w:rFonts w:cs="Times New Roman"/>
                <w:szCs w:val="24"/>
              </w:rPr>
            </w:pPr>
            <w:r w:rsidRPr="004B4F92">
              <w:rPr>
                <w:rFonts w:cs="Times New Roman"/>
                <w:szCs w:val="24"/>
              </w:rPr>
              <w:t>Positive</w:t>
            </w:r>
          </w:p>
        </w:tc>
      </w:tr>
    </w:tbl>
    <w:p w14:paraId="063EE7EA" w14:textId="77777777" w:rsidR="00377715" w:rsidRPr="00F71850" w:rsidRDefault="00377715" w:rsidP="001D4A7E">
      <w:pPr>
        <w:spacing w:line="360" w:lineRule="auto"/>
        <w:jc w:val="both"/>
      </w:pPr>
    </w:p>
    <w:p w14:paraId="0516DF58" w14:textId="570BBA2C" w:rsidR="00BF69F5" w:rsidRDefault="00BB0173" w:rsidP="0012685C">
      <w:pPr>
        <w:pStyle w:val="Judul2"/>
        <w:rPr>
          <w:iCs/>
        </w:rPr>
      </w:pPr>
      <w:bookmarkStart w:id="176" w:name="_Toc156128100"/>
      <w:r>
        <w:t>4.</w:t>
      </w:r>
      <w:r w:rsidR="00F71850">
        <w:t>3</w:t>
      </w:r>
      <w:r w:rsidR="001A207E">
        <w:t>.</w:t>
      </w:r>
      <w:r>
        <w:t xml:space="preserve"> </w:t>
      </w:r>
      <w:r w:rsidR="00BF69F5">
        <w:t xml:space="preserve">Tahap </w:t>
      </w:r>
      <w:r w:rsidR="00BF69F5" w:rsidRPr="00362E09">
        <w:t>Preprocessing</w:t>
      </w:r>
      <w:r w:rsidR="00BF69F5">
        <w:t xml:space="preserve"> </w:t>
      </w:r>
      <w:r w:rsidR="00BF69F5">
        <w:rPr>
          <w:iCs/>
        </w:rPr>
        <w:t>Data</w:t>
      </w:r>
      <w:bookmarkEnd w:id="176"/>
    </w:p>
    <w:p w14:paraId="5982F0A2" w14:textId="77777777" w:rsidR="00BF69F5" w:rsidRDefault="00BF69F5" w:rsidP="00C46569">
      <w:pPr>
        <w:spacing w:line="360" w:lineRule="auto"/>
        <w:ind w:firstLine="720"/>
        <w:jc w:val="both"/>
      </w:pPr>
      <w:r>
        <w:t xml:space="preserve">Tahapan dalam proses penelitian selanjutnya merupakan </w:t>
      </w:r>
      <w:r w:rsidRPr="00C31BEA">
        <w:rPr>
          <w:i/>
          <w:iCs/>
        </w:rPr>
        <w:t>proprocessing</w:t>
      </w:r>
      <w:r>
        <w:rPr>
          <w:i/>
          <w:iCs/>
        </w:rPr>
        <w:t xml:space="preserve"> </w:t>
      </w:r>
      <w:r>
        <w:t xml:space="preserve">data. Pada tahapan ini, bertujuan untuk melakukan normalisasi </w:t>
      </w:r>
      <w:r w:rsidRPr="00B972E1">
        <w:rPr>
          <w:i/>
          <w:iCs/>
        </w:rPr>
        <w:t>dataset</w:t>
      </w:r>
      <w:r>
        <w:t xml:space="preserve">, sehingga data tersebut dapat dianalisa secara maksimal. Pada tahapan ini ada beberapa proses </w:t>
      </w:r>
      <w:r>
        <w:lastRenderedPageBreak/>
        <w:t xml:space="preserve">yang dilalui oleh data yang ada, proses tersebut diantaranya </w:t>
      </w:r>
      <w:r w:rsidRPr="001F20BA">
        <w:rPr>
          <w:i/>
          <w:iCs/>
        </w:rPr>
        <w:t>cleansing</w:t>
      </w:r>
      <w:r>
        <w:t xml:space="preserve">, </w:t>
      </w:r>
      <w:r w:rsidRPr="001F20BA">
        <w:rPr>
          <w:i/>
          <w:iCs/>
        </w:rPr>
        <w:t>case folding</w:t>
      </w:r>
      <w:r>
        <w:t xml:space="preserve">, </w:t>
      </w:r>
      <w:r>
        <w:rPr>
          <w:i/>
          <w:iCs/>
        </w:rPr>
        <w:t>tokenizing</w:t>
      </w:r>
      <w:r>
        <w:t xml:space="preserve">, </w:t>
      </w:r>
      <w:r w:rsidRPr="001E1098">
        <w:rPr>
          <w:i/>
          <w:iCs/>
        </w:rPr>
        <w:t>stopword</w:t>
      </w:r>
      <w:r>
        <w:rPr>
          <w:i/>
          <w:iCs/>
        </w:rPr>
        <w:t xml:space="preserve"> removal</w:t>
      </w:r>
      <w:r>
        <w:t xml:space="preserve">, dan stemming. Berikut adalah tabel hasil dari proses-proses yang </w:t>
      </w:r>
      <w:proofErr w:type="gramStart"/>
      <w:r>
        <w:t>dilakukan :</w:t>
      </w:r>
      <w:proofErr w:type="gramEnd"/>
    </w:p>
    <w:p w14:paraId="5F537C1A" w14:textId="77777777" w:rsidR="00C42FCE" w:rsidRPr="00C42FCE" w:rsidRDefault="00C42FCE" w:rsidP="00C42FCE">
      <w:pPr>
        <w:pStyle w:val="DaftarParagraf"/>
        <w:numPr>
          <w:ilvl w:val="0"/>
          <w:numId w:val="19"/>
        </w:numPr>
        <w:spacing w:after="40" w:line="360" w:lineRule="auto"/>
        <w:contextualSpacing w:val="0"/>
        <w:rPr>
          <w:b/>
          <w:vanish/>
        </w:rPr>
      </w:pPr>
    </w:p>
    <w:p w14:paraId="6B186744" w14:textId="77777777" w:rsidR="00C42FCE" w:rsidRPr="00C42FCE" w:rsidRDefault="00C42FCE" w:rsidP="00C42FCE">
      <w:pPr>
        <w:pStyle w:val="DaftarParagraf"/>
        <w:numPr>
          <w:ilvl w:val="1"/>
          <w:numId w:val="19"/>
        </w:numPr>
        <w:spacing w:after="40" w:line="360" w:lineRule="auto"/>
        <w:contextualSpacing w:val="0"/>
        <w:rPr>
          <w:b/>
          <w:vanish/>
        </w:rPr>
      </w:pPr>
    </w:p>
    <w:p w14:paraId="572682A5" w14:textId="77777777" w:rsidR="00C42FCE" w:rsidRPr="00C42FCE" w:rsidRDefault="00C42FCE" w:rsidP="00C42FCE">
      <w:pPr>
        <w:pStyle w:val="DaftarParagraf"/>
        <w:numPr>
          <w:ilvl w:val="1"/>
          <w:numId w:val="19"/>
        </w:numPr>
        <w:spacing w:after="40" w:line="360" w:lineRule="auto"/>
        <w:contextualSpacing w:val="0"/>
        <w:rPr>
          <w:b/>
          <w:vanish/>
        </w:rPr>
      </w:pPr>
    </w:p>
    <w:p w14:paraId="66A24EC3" w14:textId="77777777" w:rsidR="00C42FCE" w:rsidRPr="00C42FCE" w:rsidRDefault="00C42FCE" w:rsidP="00C42FCE">
      <w:pPr>
        <w:pStyle w:val="DaftarParagraf"/>
        <w:numPr>
          <w:ilvl w:val="1"/>
          <w:numId w:val="19"/>
        </w:numPr>
        <w:spacing w:after="40" w:line="360" w:lineRule="auto"/>
        <w:contextualSpacing w:val="0"/>
        <w:rPr>
          <w:b/>
          <w:vanish/>
        </w:rPr>
      </w:pPr>
    </w:p>
    <w:p w14:paraId="4DB86E9E" w14:textId="522AA062" w:rsidR="00C42FCE" w:rsidRDefault="00C42FCE" w:rsidP="00C42FCE">
      <w:pPr>
        <w:pStyle w:val="111"/>
      </w:pPr>
      <w:r>
        <w:t>Cleansing</w:t>
      </w:r>
    </w:p>
    <w:p w14:paraId="16111ADE" w14:textId="77777777" w:rsidR="004D7586" w:rsidRDefault="004D7586" w:rsidP="004D7586">
      <w:pPr>
        <w:spacing w:line="360" w:lineRule="auto"/>
        <w:ind w:firstLine="720"/>
        <w:jc w:val="both"/>
      </w:pPr>
      <w:bookmarkStart w:id="177" w:name="_Toc156128101"/>
      <w:r w:rsidRPr="004D7586">
        <w:t>Tahap cleansing memiliki fokus utama pada penghapusan atau penanganan simbol-simbol yang tidak diperlukan atau mungkin mengganggu analisis data. Proses ini mencakup identifikasi dan penghapusan karakter khusus, tanda baca, atau simbol lainnya yang tidak memberikan kontribusi signifikan terhadap analisis teks. Langkah-langkah dalam cleansing dapat mencakup filterisasi karakter non-alfanumerik, penghilangan tanda baca, dan pemrosesan khusus terhadap simbol-simbol tertentu yang dianggap tidak relevan. Hasil dari tahap cleansing ini dapat diamati dalam Tabel 4.3.1</w:t>
      </w:r>
    </w:p>
    <w:p w14:paraId="0F566380" w14:textId="5514B282" w:rsidR="00BF69F5" w:rsidRDefault="00BF69F5" w:rsidP="004D7586">
      <w:pPr>
        <w:pStyle w:val="Tabel"/>
        <w:spacing w:line="360" w:lineRule="auto"/>
        <w:ind w:left="0" w:firstLine="720"/>
      </w:pPr>
      <w:r>
        <w:t>Tabel 4.</w:t>
      </w:r>
      <w:r w:rsidR="00377715">
        <w:t>3</w:t>
      </w:r>
      <w:r>
        <w:t xml:space="preserve">.1 Hasil Sampel Dataset </w:t>
      </w:r>
      <w:r w:rsidRPr="00551C35">
        <w:rPr>
          <w:i/>
        </w:rPr>
        <w:t>Cleansing</w:t>
      </w:r>
      <w:bookmarkEnd w:id="177"/>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Cemburu Suami Nekat Aniaya Istri Hingga Tewas</w:t>
            </w:r>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erkaca pada Kecelakaan Kereta Api Brantas di Semarang Ini Penyebab Kendaraan Mogok di Rel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Tangki Kecelakaan Maut Jatibarang Jadi Tersangka</w:t>
            </w:r>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Edukasi Kesehatan Paguyuban RS Gelar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Ganggu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umah Perakitan dan Jual Beli Senjata Api Ilegal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Harga Beras di Semarang Naik Rp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mpat Bertengkar Suami Diduga Aniaya Istri Hingga Tewas</w:t>
            </w:r>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Rawat Budaya Lewat Pameran Keris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risis Air Bersih di Jawa Tengah BPBD Salurkan Bantuan Air Bersih untuk Warga Terdampak</w:t>
            </w:r>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ru Lomba Estafet Air Hingga Tangkap Bebek Mata Tertutup</w:t>
            </w:r>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teri Bahlil Optimis Investasi Bakal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ebih Aman Petani Basmi Hama Tikus dengan Gropyokan</w:t>
            </w:r>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PBD Kota Semarang Droping Air Bersih di Empat Kecamatan</w:t>
            </w:r>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ikmati Lobster Rawa Bakar di Rawa Pening</w:t>
            </w:r>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epresi Seorang Pria Nekat Panjat Tower Setinggi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obil Damkar dan Tangki Air Disiagakan Hingga TPA Jatibarang Tak Berasap</w:t>
            </w:r>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Tambang Ilegal di Jateng Marak Harus Segera Ada Legalitas</w:t>
            </w:r>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Rawan Kebakaran Penjualan Apar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ruda Nusantara Indonesia Emas Deklarasi Dukung Prabowo di Pilpres</w:t>
            </w:r>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ra Rekonstruksi Kasus Tewasnya Sopir Taksi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Untuk Meraih Kemenangan Persik Manfaatkan Pemain PSIS yang Absen</w:t>
            </w:r>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etani di Semarang Gotong Royong Tangkap Tikus di Sawah dengan Cara Gropyokan</w:t>
            </w:r>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et Investor DPMPTSP Kota Semarang Buat Raperda Insentif Investasi</w:t>
            </w:r>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aka Beruntun di Jatibarang Orang Tewas Orang Luka luka</w:t>
            </w:r>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acik dan Edarkan Kosmetik Ilegal Seorang Pemuda Ditangkap</w:t>
            </w:r>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Nikmatnya Soto Sawah Nasi Organik Murah dan Sehat</w:t>
            </w:r>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Siswa SD Buat Animasi Edukasi Cegah Banjir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Kecelakaan Maut di Semarang Jadi Tersangka</w:t>
            </w:r>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3C9591EB" w14:textId="77777777" w:rsidR="004D7586" w:rsidRDefault="004D7586" w:rsidP="00BD422C">
      <w:pPr>
        <w:pStyle w:val="Tabel"/>
        <w:spacing w:line="360" w:lineRule="auto"/>
        <w:ind w:left="0"/>
      </w:pPr>
      <w:bookmarkStart w:id="178" w:name="_Toc156128102"/>
    </w:p>
    <w:p w14:paraId="7E0C4DFA" w14:textId="77777777" w:rsidR="004D7586" w:rsidRDefault="004D7586" w:rsidP="004D7586">
      <w:pPr>
        <w:pStyle w:val="111"/>
      </w:pPr>
      <w:r>
        <w:t>Case Folding</w:t>
      </w:r>
    </w:p>
    <w:p w14:paraId="49705C18" w14:textId="7901D253" w:rsidR="004D7586" w:rsidRDefault="004D7586" w:rsidP="004D7586">
      <w:pPr>
        <w:spacing w:line="360" w:lineRule="auto"/>
        <w:ind w:firstLine="720"/>
        <w:jc w:val="both"/>
      </w:pPr>
      <w:r w:rsidRPr="004D7586">
        <w:t xml:space="preserve">Case folding menjadi langkah berikutnya setelah cleansing, di mana setiap entri dalam tabel mencerminkan kata-kata atau teks yang telah diubah menjadi huruf kecil. Dengan menerapkan </w:t>
      </w:r>
      <w:r w:rsidRPr="004D7586">
        <w:rPr>
          <w:i/>
          <w:iCs/>
        </w:rPr>
        <w:t>case folding</w:t>
      </w:r>
      <w:r w:rsidRPr="004D7586">
        <w:t>, konsistensi dalam penulisan kata-kata dijaga, sehingga kata-kata dengan varian huruf besar dan kecil dianggap setara</w:t>
      </w:r>
    </w:p>
    <w:p w14:paraId="5FD8EFD8" w14:textId="77777777" w:rsidR="00D61943" w:rsidRDefault="00D61943" w:rsidP="004D7586">
      <w:pPr>
        <w:spacing w:line="360" w:lineRule="auto"/>
        <w:ind w:firstLine="720"/>
        <w:jc w:val="both"/>
      </w:pPr>
    </w:p>
    <w:p w14:paraId="6C8E1C81" w14:textId="77777777" w:rsidR="00D61943" w:rsidRDefault="00D61943" w:rsidP="004D7586">
      <w:pPr>
        <w:spacing w:line="360" w:lineRule="auto"/>
        <w:ind w:firstLine="720"/>
        <w:jc w:val="both"/>
      </w:pPr>
    </w:p>
    <w:p w14:paraId="4C787D40" w14:textId="77777777" w:rsidR="00D61943" w:rsidRDefault="00D61943" w:rsidP="004D7586">
      <w:pPr>
        <w:spacing w:line="360" w:lineRule="auto"/>
        <w:ind w:firstLine="720"/>
        <w:jc w:val="both"/>
      </w:pPr>
    </w:p>
    <w:p w14:paraId="05ADE3FC" w14:textId="43F8D87A" w:rsidR="00BF69F5" w:rsidRDefault="00BF69F5" w:rsidP="00BD422C">
      <w:pPr>
        <w:pStyle w:val="Tabel"/>
        <w:spacing w:line="360" w:lineRule="auto"/>
        <w:ind w:left="0"/>
      </w:pPr>
      <w:r>
        <w:lastRenderedPageBreak/>
        <w:t>Tabel 4.</w:t>
      </w:r>
      <w:r w:rsidR="00377715">
        <w:t>3</w:t>
      </w:r>
      <w:r>
        <w:t xml:space="preserve">.2 Hasil Sampel Data </w:t>
      </w:r>
      <w:r w:rsidR="006B31F1">
        <w:rPr>
          <w:i/>
        </w:rPr>
        <w:t xml:space="preserve">Set </w:t>
      </w:r>
      <w:r>
        <w:rPr>
          <w:i/>
        </w:rPr>
        <w:t>Case Folding</w:t>
      </w:r>
      <w:bookmarkEnd w:id="178"/>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cemburu suami nekat aniaya istri hingga tewas</w:t>
            </w:r>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erkaca pada kecelakaan kereta api brantas di semarang ini penyebab kendaraan mogok di rel sinau</w:t>
            </w:r>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tangki kecelakaan maut jatibarang jadi tersangka</w:t>
            </w:r>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edukasi kesehatan paguyuban rs gelar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marau panjang ganggu urban farming di kota semarang</w:t>
            </w:r>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umah perakitan dan jual beli senjata api ilegal di semarang</w:t>
            </w:r>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harga beras di semarang naik </w:t>
            </w:r>
            <w:proofErr w:type="gramStart"/>
            <w:r w:rsidRPr="00BF69F5">
              <w:rPr>
                <w:rFonts w:cs="Times New Roman"/>
                <w:szCs w:val="24"/>
              </w:rPr>
              <w:t>rp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mpat bertengkar suami diduga aniaya istri hingga tewas</w:t>
            </w:r>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rawat budaya lewat pameran keris nusantara di semarang</w:t>
            </w:r>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risis air bersih di jawa tengah bpbd salurkan bantuan air bersih untuk warga terdampak</w:t>
            </w:r>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ru lomba estafet air hingga tangkap bebek mata tertutup</w:t>
            </w:r>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menteri bahlil optimis </w:t>
            </w:r>
            <w:proofErr w:type="gramStart"/>
            <w:r w:rsidRPr="00BF69F5">
              <w:rPr>
                <w:rFonts w:cs="Times New Roman"/>
                <w:szCs w:val="24"/>
              </w:rPr>
              <w:t>investasi  bakal</w:t>
            </w:r>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lebih aman petani basmi hama tikus dengan gropyokan</w:t>
            </w:r>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pbd kota semarang droping air bersih di empat kecamatan</w:t>
            </w:r>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enikmati lobster rawa bakar di rawa pening</w:t>
            </w:r>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depresi seorang pria nekat panjat tower </w:t>
            </w:r>
            <w:proofErr w:type="gramStart"/>
            <w:r w:rsidRPr="00BF69F5">
              <w:rPr>
                <w:rFonts w:cs="Times New Roman"/>
                <w:szCs w:val="24"/>
              </w:rPr>
              <w:t>setinggi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obil damkar dan tangki air disiagakan hingga tpa jatibarang tak berasap</w:t>
            </w:r>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tambang ilegal di jateng marak harus segera ada legalitas</w:t>
            </w:r>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kemarau </w:t>
            </w:r>
            <w:proofErr w:type="gramStart"/>
            <w:r w:rsidRPr="00BF69F5">
              <w:rPr>
                <w:rFonts w:cs="Times New Roman"/>
                <w:szCs w:val="24"/>
              </w:rPr>
              <w:t>panjang  rawan</w:t>
            </w:r>
            <w:proofErr w:type="gramEnd"/>
            <w:r w:rsidRPr="00BF69F5">
              <w:rPr>
                <w:rFonts w:cs="Times New Roman"/>
                <w:szCs w:val="24"/>
              </w:rPr>
              <w:t xml:space="preserve"> kebakaran penjualan apar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garuda </w:t>
            </w:r>
            <w:proofErr w:type="gramStart"/>
            <w:r w:rsidRPr="00BF69F5">
              <w:rPr>
                <w:rFonts w:cs="Times New Roman"/>
                <w:szCs w:val="24"/>
              </w:rPr>
              <w:t>nusantara  indonesia</w:t>
            </w:r>
            <w:proofErr w:type="gramEnd"/>
            <w:r w:rsidRPr="00BF69F5">
              <w:rPr>
                <w:rFonts w:cs="Times New Roman"/>
                <w:szCs w:val="24"/>
              </w:rPr>
              <w:t xml:space="preserve"> emas deklarasi dukung prabowo di pilpres</w:t>
            </w:r>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ra rekonstruksi kasus tewasnya sopir taksi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untuk meraih kemenangan persik manfaatkan pemain psis yang absen</w:t>
            </w:r>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etani di semarang gotong royong tangkap tikus di sawah dengan cara gropyokan</w:t>
            </w:r>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gaet investor dpmptsp kota semarang buat raperda insentif investasi</w:t>
            </w:r>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laka beruntun di </w:t>
            </w:r>
            <w:proofErr w:type="gramStart"/>
            <w:r w:rsidRPr="00BF69F5">
              <w:rPr>
                <w:rFonts w:cs="Times New Roman"/>
                <w:szCs w:val="24"/>
              </w:rPr>
              <w:t>jatibarang  orang</w:t>
            </w:r>
            <w:proofErr w:type="gramEnd"/>
            <w:r w:rsidRPr="00BF69F5">
              <w:rPr>
                <w:rFonts w:cs="Times New Roman"/>
                <w:szCs w:val="24"/>
              </w:rPr>
              <w:t xml:space="preserve"> tewas  orang lukaluka</w:t>
            </w:r>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acik dan edarkan kosmetik ilegal seorang pemuda ditangkap</w:t>
            </w:r>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nikmatnya soto sawah nasi organik murah dan sehat</w:t>
            </w:r>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siswa sd buat animasi edukasi cegah banjir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kecelakaan maut di semarang jadi tersangka</w:t>
            </w:r>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4D7586">
      <w:pPr>
        <w:pStyle w:val="111"/>
      </w:pPr>
      <w:r>
        <w:t>Tokenizing</w:t>
      </w:r>
    </w:p>
    <w:p w14:paraId="7E12A5E8" w14:textId="7ADF6B8E" w:rsidR="004D7586" w:rsidRDefault="004D7586" w:rsidP="004D7586">
      <w:pPr>
        <w:spacing w:line="360" w:lineRule="auto"/>
        <w:ind w:firstLine="720"/>
        <w:jc w:val="both"/>
      </w:pPr>
      <w:r w:rsidRPr="004D7586">
        <w:t>Proses tokenizing merupakan tahap selanjutnya setelah case folding, di mana teks dibagi menjadi unit-unit yang lebih kecil yang disebut sebagai token. Setiap entri dalam tabel merepresentasikan token-token yang dihasilkan dari pemisahan teks. Proses ini memecah teks menjadi bagian-bagian yang lebih kecil, membantu dalam memahami struktur kalimat dan kata-kata yang ada dalam dataset. Dengan menerapkan tokenizing, dataset menjadi lebih terstruktur, dan analisis teks dapat dilakukan lebih efisien karena fokus pada unit-unit terkecil. Ini membantu menyederhanakan kompleksitas teks, memungkinkan pemahaman yang lebih baik terhadap makna kata-kata dan kalimat dalam dataset. Proses tokenizing menjadi langkah penting dalam persiapan dataset untuk analisis lebih lanjut, memberikan dasar yang kuat untuk langkah-langkah preprocessing data berikutnya</w:t>
      </w:r>
      <w:r>
        <w:t>.</w:t>
      </w:r>
    </w:p>
    <w:p w14:paraId="3D78653B" w14:textId="12CB0522" w:rsidR="00BF69F5" w:rsidRDefault="00BF69F5" w:rsidP="00BD422C">
      <w:pPr>
        <w:pStyle w:val="Tabel"/>
        <w:spacing w:line="360" w:lineRule="auto"/>
        <w:ind w:hanging="720"/>
      </w:pPr>
      <w:bookmarkStart w:id="179" w:name="_Toc156128103"/>
      <w:r>
        <w:t>Tabel 4.</w:t>
      </w:r>
      <w:r w:rsidR="00377715">
        <w:t>3</w:t>
      </w:r>
      <w:r>
        <w:t xml:space="preserve">.3 Hasil Sampel Dataset </w:t>
      </w:r>
      <w:r w:rsidRPr="00A76999">
        <w:rPr>
          <w:i/>
        </w:rPr>
        <w:t>Tokenizing</w:t>
      </w:r>
      <w:bookmarkEnd w:id="179"/>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cemburu', 'suami', 'nekat', 'aniaya', 'istri', 'hingga', 'tewas'</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berkaca', 'pada', 'kecelakaan', 'kereta', 'api', 'brantas', 'di', 'semarang', 'ini', 'penyebab', 'kendaraan', 'mogok', 'di', 'rel', 'sinau'</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tangki', 'kecelakaan', 'maut', 'jatibarang', 'jadi', 'tersangka'</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edukasi', 'kesehatan', 'paguyuban', 'rs', 'gelar',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ganggu', 'urban', 'farming', 'di', 'kota', 'semarang'</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rumah', 'perakitan', 'dan', 'jual', 'beli', 'senjata', 'api', 'ilegal', 'di', 'semarang'</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harga', 'beras', 'di', 'semarang', 'naik', 'rp',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sempat', 'bertengkar', 'suami', 'diduga', 'aniaya', 'istri', 'hingga', 'tewas'</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rawat', 'budaya', 'lewat', 'pameran', 'keris', 'nusantara', 'di', 'semarang'</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krisis', 'air', 'bersih', 'di', 'jawa', 'tengah', 'bpbd', 'salurkan', 'bantuan', 'air', 'bersih', 'untuk', 'warga', 'terdampak'</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seru', 'lomba', 'estafet', 'air', 'hingga', 'tangkap', 'bebek', 'mata', 'tertutup'</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menteri', 'bahlil', 'optimis', 'investasi', '2023', 'bakal',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lebih', 'aman', 'petani', 'basmi', 'hama', 'tikus', 'dengan', 'gropyokan'</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bpbd', 'kota', 'semarang', 'droping', 'air', 'bersih', 'di', 'empat', 'kecamatan'</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menikmati', 'lobster', 'rawa', 'bakar', 'di', 'rawa', 'pening'</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depresi', 'seorang', 'pria', 'nekat', 'panjat', 'tower', 'setinggi',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mobil', 'damkar', 'dan', 'tangki', 'air', 'disiagakan', 'hingga', 'tpa', 'jatibarang', 'tak', 'berasap'</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tambang', 'ilegal', 'di', 'jateng', 'marak', 'harus', 'segera', 'ada', 'legalitas'</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rawan', 'kebakaran', 'penjualan', 'apar',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garuda', 'nusantara', '08', 'indonesia', 'emas', 'deklarasi', 'dukung', 'prabowo', 'di', 'pilpres',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pra', 'rekonstruksi', 'kasus', 'tewasnya', 'sopir', 'taksi',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untuk', 'meraih', 'kemenangan', 'persik', 'manfaatkan', 'pemain', 'psis', 'yang', 'absen'</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petani', 'di', 'semarang', 'gotong', 'royong', 'tangkap', 'tikus', 'di', 'sawah', 'dengan', 'cara', 'gropyokan'</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gaet', 'investor', 'dpmptsp', 'kota', 'semarang', 'buat', 'raperda', 'insentif', 'investasi'</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laka', 'beruntun', 'di', 'jatibarang', '1', 'orang', 'tewas', '3', 'orang', 'luka', 'luka'</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racik', 'dan', 'edarkan', 'kosmetik', 'ilegal', 'seorang', 'pemuda', 'ditangkap'</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nikmatnya', 'soto', 'sawah', 'nasi', 'organik', 'murah', 'dan', 'seha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siswa', 'sd', 'buat', 'animasi', 'edukasi', 'cegah', 'banjir',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kecelakaan', 'maut', 'di', 'semarang', 'jadi', 'tersangka'</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siswa', 'di', 'demak', 'bacok, 'guru', 'saat', 'penilaian', 'tengah', 'semester'</w:t>
            </w:r>
          </w:p>
        </w:tc>
      </w:tr>
    </w:tbl>
    <w:p w14:paraId="37EE098D" w14:textId="0D6F4170" w:rsidR="004D7586" w:rsidRDefault="004D7586" w:rsidP="004D7586">
      <w:pPr>
        <w:pStyle w:val="111"/>
      </w:pPr>
      <w:bookmarkStart w:id="180" w:name="_Toc156128104"/>
      <w:r>
        <w:lastRenderedPageBreak/>
        <w:t>Stopword Removal</w:t>
      </w:r>
    </w:p>
    <w:p w14:paraId="057C5B6E" w14:textId="53C6B1A1" w:rsidR="004D7586" w:rsidRDefault="004D7586" w:rsidP="004D7586">
      <w:pPr>
        <w:spacing w:line="360" w:lineRule="auto"/>
        <w:ind w:firstLine="720"/>
        <w:jc w:val="both"/>
      </w:pPr>
      <w:r w:rsidRPr="004D7586">
        <w:t>Langkah stopword removal merupakan elemen kunci dari tahap preprocessing data setelah tokenizing, di mana kata-kata umum yang tidak memberikan nilai signifikan terhadap analisis dihilangkan dari dataset. Setiap entri dalam Tabel 4.3.4 mencerminkan dataset setelah proses penghapusan stopwords. Dengan implementasi stopword removal, dataset menjadi lebih terfokus pada kata-kata kunci yang membawa informasi yang lebih relevan dalam analisis, signifikan meningkatkan ketepatan dan keakuratan analisis teks. Tabel 4.3.4 memberikan visualisasi yang jelas mengenai perubahan dataset setelah langkah stopword removal, menunjukkan bagaimana proses ini berkontribusi dalam menyederhanakan dataset untuk analisis lebih lanjut, serta memastikan bahwa dataset yang digunakan lebih terfokus pada informasi yang substansial. Proses stopword removal menjadi langkah kritis dalam mempersiapkan dataset untuk analisis teks yang lebih akurat dan informatif.</w:t>
      </w:r>
    </w:p>
    <w:p w14:paraId="09115C0B" w14:textId="7AA09E63" w:rsidR="00BF69F5" w:rsidRPr="00BF69F5" w:rsidRDefault="00BF69F5" w:rsidP="00BD422C">
      <w:pPr>
        <w:pStyle w:val="Tabel"/>
        <w:spacing w:line="360" w:lineRule="auto"/>
        <w:ind w:hanging="720"/>
        <w:rPr>
          <w:rFonts w:cs="Times New Roman"/>
          <w:szCs w:val="24"/>
        </w:rPr>
      </w:pPr>
      <w:r w:rsidRPr="00BF69F5">
        <w:rPr>
          <w:rFonts w:cs="Times New Roman"/>
          <w:szCs w:val="24"/>
        </w:rPr>
        <w:t>Tabel 4.</w:t>
      </w:r>
      <w:r w:rsidR="00377715">
        <w:rPr>
          <w:rFonts w:cs="Times New Roman"/>
          <w:szCs w:val="24"/>
        </w:rPr>
        <w:t>3</w:t>
      </w:r>
      <w:r w:rsidRPr="00BF69F5">
        <w:rPr>
          <w:rFonts w:cs="Times New Roman"/>
          <w:szCs w:val="24"/>
        </w:rPr>
        <w:t xml:space="preserve">.4 Hasil Sampel Dataset </w:t>
      </w:r>
      <w:r w:rsidRPr="00BF69F5">
        <w:rPr>
          <w:rFonts w:cs="Times New Roman"/>
          <w:i/>
          <w:szCs w:val="24"/>
        </w:rPr>
        <w:t>Stopword Removal</w:t>
      </w:r>
      <w:bookmarkEnd w:id="180"/>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cemburu,suami</w:t>
            </w:r>
            <w:proofErr w:type="gramEnd"/>
            <w:r w:rsidRPr="00BF69F5">
              <w:rPr>
                <w:rFonts w:cs="Times New Roman"/>
                <w:szCs w:val="24"/>
              </w:rPr>
              <w:t>,nekat,aniaya,istri,tewas</w:t>
            </w:r>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ngki,kecelakaan</w:t>
            </w:r>
            <w:proofErr w:type="gramEnd"/>
            <w:r w:rsidRPr="00BF69F5">
              <w:rPr>
                <w:rFonts w:cs="Times New Roman"/>
                <w:szCs w:val="24"/>
              </w:rPr>
              <w:t>,maut,jatibarang,jadi,tersangka</w:t>
            </w:r>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edukasi,kesehatan</w:t>
            </w:r>
            <w:proofErr w:type="gramEnd"/>
            <w:r w:rsidRPr="00BF69F5">
              <w:rPr>
                <w:rFonts w:cs="Times New Roman"/>
                <w:szCs w:val="24"/>
              </w:rPr>
              <w:t>,paguyuban,rs,gelar,public,health,fair</w:t>
            </w:r>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ganggu</w:t>
            </w:r>
            <w:proofErr w:type="gramEnd"/>
            <w:r w:rsidRPr="00BF69F5">
              <w:rPr>
                <w:rFonts w:cs="Times New Roman"/>
                <w:szCs w:val="24"/>
              </w:rPr>
              <w:t>,farming</w:t>
            </w:r>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rakitan,jual</w:t>
            </w:r>
            <w:proofErr w:type="gramEnd"/>
            <w:r w:rsidRPr="00BF69F5">
              <w:rPr>
                <w:rFonts w:cs="Times New Roman"/>
                <w:szCs w:val="24"/>
              </w:rPr>
              <w:t>,senjata,api,ilegal</w:t>
            </w:r>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tengkar,suami</w:t>
            </w:r>
            <w:proofErr w:type="gramEnd"/>
            <w:r w:rsidRPr="00BF69F5">
              <w:rPr>
                <w:rFonts w:cs="Times New Roman"/>
                <w:szCs w:val="24"/>
              </w:rPr>
              <w:t>,diduga,aniaya,istri,tewas</w:t>
            </w:r>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rawat</w:t>
            </w:r>
            <w:proofErr w:type="gramEnd"/>
            <w:r w:rsidRPr="00BF69F5">
              <w:rPr>
                <w:rFonts w:cs="Times New Roman"/>
                <w:szCs w:val="24"/>
              </w:rPr>
              <w:t>,budaya,pameran,keris</w:t>
            </w:r>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risis,bersih</w:t>
            </w:r>
            <w:proofErr w:type="gramEnd"/>
            <w:r w:rsidRPr="00BF69F5">
              <w:rPr>
                <w:rFonts w:cs="Times New Roman"/>
                <w:szCs w:val="24"/>
              </w:rPr>
              <w:t>,jawa,bpbd,salurkan,bantuan,bersih,terdampak</w:t>
            </w:r>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seru,estafet</w:t>
            </w:r>
            <w:proofErr w:type="gramEnd"/>
            <w:r w:rsidRPr="00BF69F5">
              <w:rPr>
                <w:rFonts w:cs="Times New Roman"/>
                <w:szCs w:val="24"/>
              </w:rPr>
              <w:t>,tangkap,mata,tertutup</w:t>
            </w:r>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aman,petani</w:t>
            </w:r>
            <w:proofErr w:type="gramEnd"/>
            <w:r w:rsidRPr="00BF69F5">
              <w:rPr>
                <w:rFonts w:cs="Times New Roman"/>
                <w:szCs w:val="24"/>
              </w:rPr>
              <w:t>,basmi,hama,tikus,gropyokan</w:t>
            </w:r>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pbd,droping</w:t>
            </w:r>
            <w:proofErr w:type="gramEnd"/>
            <w:r w:rsidRPr="00BF69F5">
              <w:rPr>
                <w:rFonts w:cs="Times New Roman"/>
                <w:szCs w:val="24"/>
              </w:rPr>
              <w:t>,bersih,kecamatan</w:t>
            </w:r>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nikmati,lobster</w:t>
            </w:r>
            <w:proofErr w:type="gramEnd"/>
            <w:r w:rsidRPr="00BF69F5">
              <w:rPr>
                <w:rFonts w:cs="Times New Roman"/>
                <w:szCs w:val="24"/>
              </w:rPr>
              <w:t>,rawa,bakar,rawa,pening</w:t>
            </w:r>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amkar,tangki</w:t>
            </w:r>
            <w:proofErr w:type="gramEnd"/>
            <w:r w:rsidRPr="00BF69F5">
              <w:rPr>
                <w:rFonts w:cs="Times New Roman"/>
                <w:szCs w:val="24"/>
              </w:rPr>
              <w:t>,disiagakan,tpa,jatibarang,berasap</w:t>
            </w:r>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mbang,ilegal</w:t>
            </w:r>
            <w:proofErr w:type="gramEnd"/>
            <w:r w:rsidRPr="00BF69F5">
              <w:rPr>
                <w:rFonts w:cs="Times New Roman"/>
                <w:szCs w:val="24"/>
              </w:rPr>
              <w:t>,jateng,marak,harus,legalitas</w:t>
            </w:r>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rawan</w:t>
            </w:r>
            <w:proofErr w:type="gramEnd"/>
            <w:r w:rsidRPr="00BF69F5">
              <w:rPr>
                <w:rFonts w:cs="Times New Roman"/>
                <w:szCs w:val="24"/>
              </w:rPr>
              <w:t>,kebakaran,penjualan,apar,naik</w:t>
            </w:r>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ra,rekonstruksi</w:t>
            </w:r>
            <w:proofErr w:type="gramEnd"/>
            <w:r w:rsidRPr="00BF69F5">
              <w:rPr>
                <w:rFonts w:cs="Times New Roman"/>
                <w:szCs w:val="24"/>
              </w:rPr>
              <w:t>,kasus,tewasnya,taksi,online</w:t>
            </w:r>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raih,kemenangan</w:t>
            </w:r>
            <w:proofErr w:type="gramEnd"/>
            <w:r w:rsidRPr="00BF69F5">
              <w:rPr>
                <w:rFonts w:cs="Times New Roman"/>
                <w:szCs w:val="24"/>
              </w:rPr>
              <w:t>,persik,manfaatkan,pemain,psis,absen</w:t>
            </w:r>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tani,gotong</w:t>
            </w:r>
            <w:proofErr w:type="gramEnd"/>
            <w:r w:rsidRPr="00BF69F5">
              <w:rPr>
                <w:rFonts w:cs="Times New Roman"/>
                <w:szCs w:val="24"/>
              </w:rPr>
              <w:t>,royong,tangkap,tikus,sawah,gropyokan</w:t>
            </w:r>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gaet,investor</w:t>
            </w:r>
            <w:proofErr w:type="gramEnd"/>
            <w:r w:rsidRPr="00BF69F5">
              <w:rPr>
                <w:rFonts w:cs="Times New Roman"/>
                <w:szCs w:val="24"/>
              </w:rPr>
              <w:t>,dpmptsp,buat,raperda,insentif,investasi</w:t>
            </w:r>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racik,edarkan</w:t>
            </w:r>
            <w:proofErr w:type="gramEnd"/>
            <w:r w:rsidRPr="00BF69F5">
              <w:rPr>
                <w:rFonts w:cs="Times New Roman"/>
                <w:szCs w:val="24"/>
              </w:rPr>
              <w:t>,kosmetik,ilegal,ditangkap</w:t>
            </w:r>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nikmatnya,soto</w:t>
            </w:r>
            <w:proofErr w:type="gramEnd"/>
            <w:r w:rsidRPr="00BF69F5">
              <w:rPr>
                <w:rFonts w:cs="Times New Roman"/>
                <w:szCs w:val="24"/>
              </w:rPr>
              <w:t>,sawah,organik,murah,sehat</w:t>
            </w:r>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sd</w:t>
            </w:r>
            <w:proofErr w:type="gramEnd"/>
            <w:r w:rsidRPr="00BF69F5">
              <w:rPr>
                <w:rFonts w:cs="Times New Roman"/>
                <w:szCs w:val="24"/>
              </w:rPr>
              <w:t>,buat,animasi,edukasi,cegah,banjir,rob</w:t>
            </w:r>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celakaan,maut</w:t>
            </w:r>
            <w:proofErr w:type="gramEnd"/>
            <w:r w:rsidRPr="00BF69F5">
              <w:rPr>
                <w:rFonts w:cs="Times New Roman"/>
                <w:szCs w:val="24"/>
              </w:rPr>
              <w:t>,jadi,tersangka</w:t>
            </w:r>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gramStart"/>
            <w:r w:rsidRPr="00BF69F5">
              <w:rPr>
                <w:rFonts w:cs="Times New Roman"/>
                <w:color w:val="000000"/>
                <w:szCs w:val="24"/>
              </w:rPr>
              <w:t>siswa,bacok</w:t>
            </w:r>
            <w:proofErr w:type="gramEnd"/>
            <w:r w:rsidRPr="00BF69F5">
              <w:rPr>
                <w:rFonts w:cs="Times New Roman"/>
                <w:color w:val="000000"/>
                <w:szCs w:val="24"/>
              </w:rPr>
              <w:t>,guru ,tengah,semester</w:t>
            </w:r>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4D7586">
      <w:pPr>
        <w:pStyle w:val="111"/>
      </w:pPr>
      <w:r>
        <w:t>Stemming</w:t>
      </w:r>
    </w:p>
    <w:p w14:paraId="37CDCE3D" w14:textId="3FD65B6C" w:rsidR="004D7586" w:rsidRPr="00BF69F5" w:rsidRDefault="004D7586" w:rsidP="004D7586">
      <w:pPr>
        <w:spacing w:line="360" w:lineRule="auto"/>
        <w:ind w:firstLine="720"/>
        <w:jc w:val="both"/>
      </w:pPr>
      <w:r w:rsidRPr="004D7586">
        <w:t xml:space="preserve">Tabel 4.3.5 menggambarkan hasil dari proses </w:t>
      </w:r>
      <w:r w:rsidRPr="004D7586">
        <w:rPr>
          <w:i/>
          <w:iCs/>
        </w:rPr>
        <w:t>stemming</w:t>
      </w:r>
      <w:r w:rsidRPr="004D7586">
        <w:t xml:space="preserve"> dengan kamus </w:t>
      </w:r>
      <w:r>
        <w:t>B</w:t>
      </w:r>
      <w:r w:rsidRPr="004D7586">
        <w:t xml:space="preserve">ahasa Indonesia pada sampel dataset setelah tahap </w:t>
      </w:r>
      <w:r w:rsidRPr="004D7586">
        <w:rPr>
          <w:i/>
          <w:iCs/>
        </w:rPr>
        <w:t>stopword removal</w:t>
      </w:r>
      <w:r w:rsidRPr="004D7586">
        <w:t xml:space="preserve">. Langkah stemming ini, yang mereduksi kata-kata menjadi bentuk dasarnya, memanfaatkan kamus bahasa Indonesia untuk memastikan </w:t>
      </w:r>
      <w:r>
        <w:t>bentuk kata dasar asli</w:t>
      </w:r>
      <w:r w:rsidRPr="004D7586">
        <w:t xml:space="preserve">. Setiap entri dalam tabel mencerminkan dataset setelah implementasi </w:t>
      </w:r>
      <w:r w:rsidRPr="004D7586">
        <w:rPr>
          <w:i/>
          <w:iCs/>
        </w:rPr>
        <w:t>stemming</w:t>
      </w:r>
      <w:r w:rsidRPr="004D7586">
        <w:t xml:space="preserve">, yang bertujuan untuk menyederhanakan variasi kata-kata dan mendapatkan akar kata. </w:t>
      </w:r>
    </w:p>
    <w:p w14:paraId="1C7C599B" w14:textId="2C93A139" w:rsidR="00BF69F5" w:rsidRPr="00BF69F5" w:rsidRDefault="00BF69F5" w:rsidP="00BF69F5">
      <w:pPr>
        <w:pStyle w:val="Tabel"/>
        <w:spacing w:line="360" w:lineRule="auto"/>
        <w:rPr>
          <w:rFonts w:cs="Times New Roman"/>
          <w:szCs w:val="24"/>
        </w:rPr>
      </w:pPr>
      <w:bookmarkStart w:id="181" w:name="_Toc156128105"/>
      <w:r w:rsidRPr="00BF69F5">
        <w:rPr>
          <w:rFonts w:cs="Times New Roman"/>
          <w:szCs w:val="24"/>
        </w:rPr>
        <w:t>Tabel 4.</w:t>
      </w:r>
      <w:r w:rsidR="006E1271">
        <w:rPr>
          <w:rFonts w:cs="Times New Roman"/>
          <w:szCs w:val="24"/>
        </w:rPr>
        <w:t>3</w:t>
      </w:r>
      <w:r w:rsidRPr="00BF69F5">
        <w:rPr>
          <w:rFonts w:cs="Times New Roman"/>
          <w:szCs w:val="24"/>
        </w:rPr>
        <w:t xml:space="preserve">.5 Hasil Sampel Dataset </w:t>
      </w:r>
      <w:r w:rsidRPr="00BF69F5">
        <w:rPr>
          <w:rFonts w:cs="Times New Roman"/>
          <w:i/>
          <w:szCs w:val="24"/>
        </w:rPr>
        <w:t>Stemming</w:t>
      </w:r>
      <w:bookmarkEnd w:id="181"/>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mburu,suami</w:t>
            </w:r>
            <w:proofErr w:type="gramEnd"/>
            <w:r w:rsidRPr="00F94649">
              <w:rPr>
                <w:rFonts w:cs="Times New Roman"/>
                <w:color w:val="000000"/>
                <w:szCs w:val="24"/>
              </w:rPr>
              <w:t>,nekat,aniaya,istri,tewas</w:t>
            </w:r>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aca,celaka</w:t>
            </w:r>
            <w:proofErr w:type="gramEnd"/>
            <w:r w:rsidRPr="00F94649">
              <w:rPr>
                <w:rFonts w:cs="Times New Roman"/>
                <w:color w:val="000000"/>
                <w:szCs w:val="24"/>
              </w:rPr>
              <w:t>,api,kendara,mogok,rel,sinau</w:t>
            </w:r>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celaka</w:t>
            </w:r>
            <w:proofErr w:type="gramEnd"/>
            <w:r w:rsidRPr="00F94649">
              <w:rPr>
                <w:rFonts w:cs="Times New Roman"/>
                <w:color w:val="000000"/>
                <w:szCs w:val="24"/>
              </w:rPr>
              <w:t>,maut,jadi,sangka</w:t>
            </w:r>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dukasi,sehat</w:t>
            </w:r>
            <w:proofErr w:type="gramEnd"/>
            <w:r w:rsidRPr="00F94649">
              <w:rPr>
                <w:rFonts w:cs="Times New Roman"/>
                <w:color w:val="000000"/>
                <w:szCs w:val="24"/>
              </w:rPr>
              <w:t>,paguyuban,gelar</w:t>
            </w:r>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ganggu</w:t>
            </w:r>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kit,jual</w:t>
            </w:r>
            <w:proofErr w:type="gramEnd"/>
            <w:r w:rsidRPr="00F94649">
              <w:rPr>
                <w:rFonts w:cs="Times New Roman"/>
                <w:color w:val="000000"/>
                <w:szCs w:val="24"/>
              </w:rPr>
              <w:t>,senjata,api,ilegal</w:t>
            </w:r>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harga,naik</w:t>
            </w:r>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ngkar,suami</w:t>
            </w:r>
            <w:proofErr w:type="gramEnd"/>
            <w:r w:rsidRPr="00F94649">
              <w:rPr>
                <w:rFonts w:cs="Times New Roman"/>
                <w:color w:val="000000"/>
                <w:szCs w:val="24"/>
              </w:rPr>
              <w:t>,duga,aniaya,istri,tewas</w:t>
            </w:r>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rawat</w:t>
            </w:r>
            <w:proofErr w:type="gramEnd"/>
            <w:r w:rsidRPr="00F94649">
              <w:rPr>
                <w:rFonts w:cs="Times New Roman"/>
                <w:color w:val="000000"/>
                <w:szCs w:val="24"/>
              </w:rPr>
              <w:t>,budaya,pamer,keris</w:t>
            </w:r>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risis,bersih</w:t>
            </w:r>
            <w:proofErr w:type="gramEnd"/>
            <w:r w:rsidRPr="00F94649">
              <w:rPr>
                <w:rFonts w:cs="Times New Roman"/>
                <w:color w:val="000000"/>
                <w:szCs w:val="24"/>
              </w:rPr>
              <w:t>,salur,bantu,bersih,dampak</w:t>
            </w:r>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seru,estafet</w:t>
            </w:r>
            <w:proofErr w:type="gramEnd"/>
            <w:r w:rsidRPr="00F94649">
              <w:rPr>
                <w:rFonts w:cs="Times New Roman"/>
                <w:color w:val="000000"/>
                <w:szCs w:val="24"/>
              </w:rPr>
              <w:t>,tangkap,mata,tutup</w:t>
            </w:r>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optimis,investasi</w:t>
            </w:r>
            <w:proofErr w:type="gramEnd"/>
            <w:r w:rsidRPr="00F94649">
              <w:rPr>
                <w:rFonts w:cs="Times New Roman"/>
                <w:color w:val="000000"/>
                <w:szCs w:val="24"/>
              </w:rPr>
              <w:t>,naik</w:t>
            </w:r>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aman,tani</w:t>
            </w:r>
            <w:proofErr w:type="gramEnd"/>
            <w:r w:rsidRPr="00F94649">
              <w:rPr>
                <w:rFonts w:cs="Times New Roman"/>
                <w:color w:val="000000"/>
                <w:szCs w:val="24"/>
              </w:rPr>
              <w:t>,basmi,hama,tikus</w:t>
            </w:r>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bersih,camat</w:t>
            </w:r>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lobster</w:t>
            </w:r>
            <w:proofErr w:type="gramEnd"/>
            <w:r w:rsidRPr="00F94649">
              <w:rPr>
                <w:rFonts w:cs="Times New Roman"/>
                <w:color w:val="000000"/>
                <w:szCs w:val="24"/>
              </w:rPr>
              <w:t>,rawa,bakar,rawa,pening</w:t>
            </w:r>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depresi,pria</w:t>
            </w:r>
            <w:proofErr w:type="gramEnd"/>
            <w:r w:rsidRPr="00F94649">
              <w:rPr>
                <w:rFonts w:cs="Times New Roman"/>
                <w:color w:val="000000"/>
                <w:szCs w:val="24"/>
              </w:rPr>
              <w:t>,nekat</w:t>
            </w:r>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siaga</w:t>
            </w:r>
            <w:proofErr w:type="gramEnd"/>
            <w:r w:rsidRPr="00F94649">
              <w:rPr>
                <w:rFonts w:cs="Times New Roman"/>
                <w:color w:val="000000"/>
                <w:szCs w:val="24"/>
              </w:rPr>
              <w:t>,asap</w:t>
            </w:r>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mbang,ilegal</w:t>
            </w:r>
            <w:proofErr w:type="gramEnd"/>
            <w:r w:rsidRPr="00F94649">
              <w:rPr>
                <w:rFonts w:cs="Times New Roman"/>
                <w:color w:val="000000"/>
                <w:szCs w:val="24"/>
              </w:rPr>
              <w:t>,marak,harus,legalitas</w:t>
            </w:r>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rawan</w:t>
            </w:r>
            <w:proofErr w:type="gramEnd"/>
            <w:r w:rsidRPr="00F94649">
              <w:rPr>
                <w:rFonts w:cs="Times New Roman"/>
                <w:color w:val="000000"/>
                <w:szCs w:val="24"/>
              </w:rPr>
              <w:t>,bakar,jual,apar,naik</w:t>
            </w:r>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mas,dukung</w:t>
            </w:r>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ekonstruksi,kasus</w:t>
            </w:r>
            <w:proofErr w:type="gramEnd"/>
            <w:r w:rsidRPr="00F94649">
              <w:rPr>
                <w:rFonts w:cs="Times New Roman"/>
                <w:color w:val="000000"/>
                <w:szCs w:val="24"/>
              </w:rPr>
              <w:t>,tewas,taksi</w:t>
            </w:r>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ih,menang</w:t>
            </w:r>
            <w:proofErr w:type="gramEnd"/>
            <w:r w:rsidRPr="00F94649">
              <w:rPr>
                <w:rFonts w:cs="Times New Roman"/>
                <w:color w:val="000000"/>
                <w:szCs w:val="24"/>
              </w:rPr>
              <w:t>,persik,manfaat,absen</w:t>
            </w:r>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i,gotong</w:t>
            </w:r>
            <w:proofErr w:type="gramEnd"/>
            <w:r w:rsidRPr="00F94649">
              <w:rPr>
                <w:rFonts w:cs="Times New Roman"/>
                <w:color w:val="000000"/>
                <w:szCs w:val="24"/>
              </w:rPr>
              <w:t>,tangkap,tikus,sawah</w:t>
            </w:r>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gaet,investor</w:t>
            </w:r>
            <w:proofErr w:type="gramEnd"/>
            <w:r w:rsidRPr="00F94649">
              <w:rPr>
                <w:rFonts w:cs="Times New Roman"/>
                <w:color w:val="000000"/>
                <w:szCs w:val="24"/>
              </w:rPr>
              <w:t>,buat,insentif,investasi</w:t>
            </w:r>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was,luka</w:t>
            </w:r>
            <w:proofErr w:type="gramEnd"/>
            <w:r w:rsidRPr="00F94649">
              <w:rPr>
                <w:rFonts w:cs="Times New Roman"/>
                <w:color w:val="000000"/>
                <w:szCs w:val="24"/>
              </w:rPr>
              <w:t>,luka</w:t>
            </w:r>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cik,edar</w:t>
            </w:r>
            <w:proofErr w:type="gramEnd"/>
            <w:r w:rsidRPr="00F94649">
              <w:rPr>
                <w:rFonts w:cs="Times New Roman"/>
                <w:color w:val="000000"/>
                <w:szCs w:val="24"/>
              </w:rPr>
              <w:t>,kosmetik,ilegal,tangkap</w:t>
            </w:r>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soto</w:t>
            </w:r>
            <w:proofErr w:type="gramEnd"/>
            <w:r w:rsidRPr="00F94649">
              <w:rPr>
                <w:rFonts w:cs="Times New Roman"/>
                <w:color w:val="000000"/>
                <w:szCs w:val="24"/>
              </w:rPr>
              <w:t>,sawah,organik,murah,sehat</w:t>
            </w:r>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buat</w:t>
            </w:r>
            <w:proofErr w:type="gramEnd"/>
            <w:r w:rsidRPr="00F94649">
              <w:rPr>
                <w:rFonts w:cs="Times New Roman"/>
                <w:color w:val="000000"/>
                <w:szCs w:val="24"/>
              </w:rPr>
              <w:t>,animasi,edukasi,cegah,banjir</w:t>
            </w:r>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laka,maut</w:t>
            </w:r>
            <w:proofErr w:type="gramEnd"/>
            <w:r w:rsidRPr="00F94649">
              <w:rPr>
                <w:rFonts w:cs="Times New Roman"/>
                <w:color w:val="000000"/>
                <w:szCs w:val="24"/>
              </w:rPr>
              <w:t>,jadi,sangka</w:t>
            </w:r>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gramStart"/>
            <w:r w:rsidRPr="00F94649">
              <w:rPr>
                <w:rFonts w:cs="Times New Roman"/>
                <w:color w:val="000000"/>
                <w:szCs w:val="24"/>
              </w:rPr>
              <w:t>bacok,guru</w:t>
            </w:r>
            <w:proofErr w:type="gramEnd"/>
            <w:r w:rsidRPr="00F94649">
              <w:rPr>
                <w:rFonts w:cs="Times New Roman"/>
                <w:color w:val="000000"/>
                <w:szCs w:val="24"/>
              </w:rPr>
              <w:t>,semester</w:t>
            </w:r>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56222AFE" w14:textId="6E297E42" w:rsidR="00BF69F5" w:rsidRDefault="00C46569" w:rsidP="0012685C">
      <w:pPr>
        <w:pStyle w:val="Judul2"/>
      </w:pPr>
      <w:bookmarkStart w:id="182" w:name="_Toc156128106"/>
      <w:r>
        <w:lastRenderedPageBreak/>
        <w:t>4.</w:t>
      </w:r>
      <w:r w:rsidR="00F71850">
        <w:t>4</w:t>
      </w:r>
      <w:r w:rsidR="001A207E">
        <w:t>.</w:t>
      </w:r>
      <w:r>
        <w:t xml:space="preserve"> </w:t>
      </w:r>
      <w:r w:rsidR="00BF69F5">
        <w:t>Pembobotan Kata</w:t>
      </w:r>
      <w:bookmarkEnd w:id="182"/>
      <w:r w:rsidR="00007834">
        <w:t xml:space="preserve"> </w:t>
      </w:r>
    </w:p>
    <w:p w14:paraId="77D83B05" w14:textId="7501CFB7" w:rsidR="00BF69F5" w:rsidRDefault="00C17F8E" w:rsidP="00BB0173">
      <w:pPr>
        <w:spacing w:line="360" w:lineRule="auto"/>
        <w:ind w:firstLine="360"/>
        <w:jc w:val="both"/>
      </w:pPr>
      <w:r w:rsidRPr="00C17F8E">
        <w:t xml:space="preserve">Tahap selanjutnya dalam proses adalah penerapan TF-IDF, di mana dataset mengalami pembobotan kata dan menampilkan total terms dokumen berdasarkan sentimennya. Dataset sampel untuk training dan testing telah menjalani proses pembobotan kata, di mana pada data training akan terlihat total term di dokumen </w:t>
      </w:r>
      <w:r>
        <w:t xml:space="preserve">sesuai dengan kelasnya. </w:t>
      </w:r>
      <w:r w:rsidR="00BF69F5">
        <w:t>Berikut merupakan dataset</w:t>
      </w:r>
      <w:r w:rsidR="008D07C2">
        <w:t xml:space="preserve"> sampel untuk</w:t>
      </w:r>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yang sudah melalui proses pembobotan kata:</w:t>
      </w:r>
    </w:p>
    <w:p w14:paraId="3255E4CD" w14:textId="68AB1274" w:rsidR="006E1271" w:rsidRPr="00BF69F5" w:rsidRDefault="006E1271" w:rsidP="006E1271">
      <w:pPr>
        <w:pStyle w:val="Tabel"/>
        <w:spacing w:line="360" w:lineRule="auto"/>
        <w:rPr>
          <w:rFonts w:cs="Times New Roman"/>
          <w:szCs w:val="24"/>
        </w:rPr>
      </w:pPr>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raining</w:t>
      </w:r>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F2609D">
        <w:trPr>
          <w:gridAfter w:val="1"/>
          <w:wAfter w:w="126" w:type="pct"/>
          <w:trHeight w:val="458"/>
        </w:trPr>
        <w:tc>
          <w:tcPr>
            <w:tcW w:w="269" w:type="pct"/>
            <w:vMerge w:val="restart"/>
            <w:tcBorders>
              <w:top w:val="nil"/>
              <w:left w:val="nil"/>
              <w:bottom w:val="nil"/>
              <w:right w:val="single" w:sz="4" w:space="0" w:color="auto"/>
            </w:tcBorders>
            <w:shd w:val="clear" w:color="000000" w:fill="4472C4"/>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Positi</w:t>
            </w:r>
            <w:r w:rsidR="00665FF6">
              <w:rPr>
                <w:rFonts w:ascii="Calibri" w:eastAsia="Times New Roman" w:hAnsi="Calibri" w:cs="Calibri"/>
                <w:color w:val="000000"/>
                <w:sz w:val="22"/>
                <w:lang w:val="en-ID" w:eastAsia="en-ID"/>
              </w:rPr>
              <w:t>f</w:t>
            </w:r>
          </w:p>
        </w:tc>
        <w:tc>
          <w:tcPr>
            <w:tcW w:w="104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Negat</w:t>
            </w:r>
            <w:r w:rsidR="00665FF6">
              <w:rPr>
                <w:rFonts w:ascii="Calibri" w:eastAsia="Times New Roman" w:hAnsi="Calibri" w:cs="Calibri"/>
                <w:color w:val="000000"/>
                <w:sz w:val="22"/>
                <w:lang w:val="en-ID" w:eastAsia="en-ID"/>
              </w:rPr>
              <w:t>if</w:t>
            </w:r>
          </w:p>
        </w:tc>
      </w:tr>
      <w:tr w:rsidR="00F2609D" w:rsidRPr="00F2609D" w14:paraId="4B9D5A91" w14:textId="77777777" w:rsidTr="00F2609D">
        <w:trPr>
          <w:trHeight w:val="288"/>
        </w:trPr>
        <w:tc>
          <w:tcPr>
            <w:tcW w:w="269" w:type="pct"/>
            <w:vMerge/>
            <w:tcBorders>
              <w:top w:val="nil"/>
              <w:left w:val="nil"/>
              <w:bottom w:val="nil"/>
              <w:right w:val="single" w:sz="4" w:space="0" w:color="auto"/>
            </w:tcBorders>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mburu</w:t>
            </w:r>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uami</w:t>
            </w:r>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ekat</w:t>
            </w:r>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niaya</w:t>
            </w:r>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stri</w:t>
            </w:r>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was</w:t>
            </w:r>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ca</w:t>
            </w:r>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laka</w:t>
            </w:r>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i</w:t>
            </w:r>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ndara</w:t>
            </w:r>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ogok</w:t>
            </w:r>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l</w:t>
            </w:r>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nau</w:t>
            </w:r>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i</w:t>
            </w:r>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ut</w:t>
            </w:r>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adi</w:t>
            </w:r>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ngka</w:t>
            </w:r>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ukasi</w:t>
            </w:r>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hat</w:t>
            </w:r>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guyuban</w:t>
            </w:r>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elar</w:t>
            </w:r>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marau</w:t>
            </w:r>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nggu</w:t>
            </w:r>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kit</w:t>
            </w:r>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ual</w:t>
            </w:r>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njata</w:t>
            </w:r>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legal</w:t>
            </w:r>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ga</w:t>
            </w:r>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ngkar</w:t>
            </w:r>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ga</w:t>
            </w:r>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en</w:t>
            </w:r>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t</w:t>
            </w:r>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daya</w:t>
            </w:r>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mer</w:t>
            </w:r>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is</w:t>
            </w:r>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risis</w:t>
            </w:r>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ersih</w:t>
            </w:r>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lur</w:t>
            </w:r>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ampak</w:t>
            </w:r>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ru</w:t>
            </w:r>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stafet</w:t>
            </w:r>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ap</w:t>
            </w:r>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ta</w:t>
            </w:r>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utup</w:t>
            </w:r>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ptimis</w:t>
            </w:r>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asi</w:t>
            </w:r>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man</w:t>
            </w:r>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i</w:t>
            </w:r>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smi</w:t>
            </w:r>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ma</w:t>
            </w:r>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ikus</w:t>
            </w:r>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amat</w:t>
            </w:r>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ikmat</w:t>
            </w:r>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w:t>
            </w:r>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kar</w:t>
            </w:r>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ning</w:t>
            </w:r>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epresi</w:t>
            </w:r>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ria</w:t>
            </w:r>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aga</w:t>
            </w:r>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mbang</w:t>
            </w:r>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rak</w:t>
            </w:r>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us</w:t>
            </w:r>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egalitas</w:t>
            </w:r>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n</w:t>
            </w:r>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ar</w:t>
            </w:r>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mas</w:t>
            </w:r>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kung</w:t>
            </w:r>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konstruksi</w:t>
            </w:r>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sus</w:t>
            </w:r>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ksi</w:t>
            </w:r>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ih</w:t>
            </w:r>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enang</w:t>
            </w:r>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rsik</w:t>
            </w:r>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nfaat</w:t>
            </w:r>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bsen</w:t>
            </w:r>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wah</w:t>
            </w:r>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et</w:t>
            </w:r>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at</w:t>
            </w:r>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sentif</w:t>
            </w:r>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uka</w:t>
            </w:r>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cik</w:t>
            </w:r>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ar</w:t>
            </w:r>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osmetik</w:t>
            </w:r>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oto</w:t>
            </w:r>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rganik</w:t>
            </w:r>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urah</w:t>
            </w:r>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282D5C9D" w14:textId="568DD4DE" w:rsidR="00665FF6" w:rsidRPr="00BF69F5" w:rsidRDefault="00665FF6" w:rsidP="00665FF6">
      <w:pPr>
        <w:pStyle w:val="Tabel"/>
        <w:spacing w:line="360" w:lineRule="auto"/>
        <w:rPr>
          <w:rFonts w:cs="Times New Roman"/>
          <w:szCs w:val="24"/>
        </w:rPr>
      </w:pPr>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est</w:t>
      </w:r>
      <w:r w:rsidR="00B6601D">
        <w:rPr>
          <w:rFonts w:cs="Times New Roman"/>
          <w:i/>
          <w:szCs w:val="24"/>
        </w:rPr>
        <w:t>ing</w:t>
      </w:r>
    </w:p>
    <w:tbl>
      <w:tblPr>
        <w:tblW w:w="5000" w:type="pct"/>
        <w:tblLook w:val="04A0" w:firstRow="1" w:lastRow="0" w:firstColumn="1" w:lastColumn="0" w:noHBand="0" w:noVBand="1"/>
      </w:tblPr>
      <w:tblGrid>
        <w:gridCol w:w="821"/>
        <w:gridCol w:w="2282"/>
        <w:gridCol w:w="733"/>
        <w:gridCol w:w="782"/>
        <w:gridCol w:w="1656"/>
        <w:gridCol w:w="1656"/>
      </w:tblGrid>
      <w:tr w:rsidR="00665FF6" w:rsidRPr="00665FF6" w14:paraId="3AC862F8" w14:textId="77777777" w:rsidTr="00665FF6">
        <w:trPr>
          <w:trHeight w:val="288"/>
        </w:trPr>
        <w:tc>
          <w:tcPr>
            <w:tcW w:w="518" w:type="pct"/>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20C1ED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o</w:t>
            </w:r>
          </w:p>
        </w:tc>
        <w:tc>
          <w:tcPr>
            <w:tcW w:w="1439" w:type="pct"/>
            <w:tcBorders>
              <w:top w:val="single" w:sz="4" w:space="0" w:color="auto"/>
              <w:left w:val="nil"/>
              <w:bottom w:val="single" w:sz="4" w:space="0" w:color="auto"/>
              <w:right w:val="single" w:sz="4" w:space="0" w:color="auto"/>
            </w:tcBorders>
            <w:shd w:val="clear" w:color="000000" w:fill="4472C4"/>
            <w:noWrap/>
            <w:vAlign w:val="center"/>
            <w:hideMark/>
          </w:tcPr>
          <w:p w14:paraId="4ACB707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rm</w:t>
            </w:r>
          </w:p>
        </w:tc>
        <w:tc>
          <w:tcPr>
            <w:tcW w:w="462" w:type="pct"/>
            <w:tcBorders>
              <w:top w:val="single" w:sz="4" w:space="0" w:color="auto"/>
              <w:left w:val="nil"/>
              <w:bottom w:val="single" w:sz="4" w:space="0" w:color="auto"/>
              <w:right w:val="single" w:sz="4" w:space="0" w:color="auto"/>
            </w:tcBorders>
            <w:shd w:val="clear" w:color="000000" w:fill="4472C4"/>
            <w:noWrap/>
            <w:vAlign w:val="center"/>
            <w:hideMark/>
          </w:tcPr>
          <w:p w14:paraId="79A64D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w:t>
            </w:r>
          </w:p>
        </w:tc>
        <w:tc>
          <w:tcPr>
            <w:tcW w:w="493" w:type="pct"/>
            <w:tcBorders>
              <w:top w:val="single" w:sz="4" w:space="0" w:color="auto"/>
              <w:left w:val="nil"/>
              <w:bottom w:val="single" w:sz="4" w:space="0" w:color="auto"/>
              <w:right w:val="single" w:sz="4" w:space="0" w:color="auto"/>
            </w:tcBorders>
            <w:shd w:val="clear" w:color="000000" w:fill="4472C4"/>
            <w:noWrap/>
            <w:vAlign w:val="center"/>
            <w:hideMark/>
          </w:tcPr>
          <w:p w14:paraId="7BEB06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0256A0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504D26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IDF</w:t>
            </w:r>
          </w:p>
        </w:tc>
      </w:tr>
      <w:tr w:rsidR="00665FF6" w:rsidRPr="00665FF6" w14:paraId="71683D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4898B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439" w:type="pct"/>
            <w:tcBorders>
              <w:top w:val="nil"/>
              <w:left w:val="nil"/>
              <w:bottom w:val="single" w:sz="4" w:space="0" w:color="auto"/>
              <w:right w:val="single" w:sz="4" w:space="0" w:color="auto"/>
            </w:tcBorders>
            <w:shd w:val="clear" w:color="auto" w:fill="auto"/>
            <w:noWrap/>
            <w:vAlign w:val="center"/>
            <w:hideMark/>
          </w:tcPr>
          <w:p w14:paraId="1BAB2B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mburu</w:t>
            </w:r>
          </w:p>
        </w:tc>
        <w:tc>
          <w:tcPr>
            <w:tcW w:w="462" w:type="pct"/>
            <w:tcBorders>
              <w:top w:val="nil"/>
              <w:left w:val="nil"/>
              <w:bottom w:val="single" w:sz="4" w:space="0" w:color="auto"/>
              <w:right w:val="single" w:sz="4" w:space="0" w:color="auto"/>
            </w:tcBorders>
            <w:shd w:val="clear" w:color="auto" w:fill="auto"/>
            <w:noWrap/>
            <w:vAlign w:val="center"/>
            <w:hideMark/>
          </w:tcPr>
          <w:p w14:paraId="10C22D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A666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0E63E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BED1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791AC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71862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439" w:type="pct"/>
            <w:tcBorders>
              <w:top w:val="nil"/>
              <w:left w:val="nil"/>
              <w:bottom w:val="single" w:sz="4" w:space="0" w:color="auto"/>
              <w:right w:val="single" w:sz="4" w:space="0" w:color="auto"/>
            </w:tcBorders>
            <w:shd w:val="clear" w:color="auto" w:fill="auto"/>
            <w:noWrap/>
            <w:vAlign w:val="center"/>
            <w:hideMark/>
          </w:tcPr>
          <w:p w14:paraId="0D93ACB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uami</w:t>
            </w:r>
          </w:p>
        </w:tc>
        <w:tc>
          <w:tcPr>
            <w:tcW w:w="462" w:type="pct"/>
            <w:tcBorders>
              <w:top w:val="nil"/>
              <w:left w:val="nil"/>
              <w:bottom w:val="single" w:sz="4" w:space="0" w:color="auto"/>
              <w:right w:val="single" w:sz="4" w:space="0" w:color="auto"/>
            </w:tcBorders>
            <w:shd w:val="clear" w:color="auto" w:fill="auto"/>
            <w:noWrap/>
            <w:vAlign w:val="center"/>
            <w:hideMark/>
          </w:tcPr>
          <w:p w14:paraId="7556AD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93A604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F8C94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3482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517E36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03F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439" w:type="pct"/>
            <w:tcBorders>
              <w:top w:val="nil"/>
              <w:left w:val="nil"/>
              <w:bottom w:val="single" w:sz="4" w:space="0" w:color="auto"/>
              <w:right w:val="single" w:sz="4" w:space="0" w:color="auto"/>
            </w:tcBorders>
            <w:shd w:val="clear" w:color="auto" w:fill="auto"/>
            <w:noWrap/>
            <w:vAlign w:val="center"/>
            <w:hideMark/>
          </w:tcPr>
          <w:p w14:paraId="4BD3D13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ekat</w:t>
            </w:r>
          </w:p>
        </w:tc>
        <w:tc>
          <w:tcPr>
            <w:tcW w:w="462" w:type="pct"/>
            <w:tcBorders>
              <w:top w:val="nil"/>
              <w:left w:val="nil"/>
              <w:bottom w:val="single" w:sz="4" w:space="0" w:color="auto"/>
              <w:right w:val="single" w:sz="4" w:space="0" w:color="auto"/>
            </w:tcBorders>
            <w:shd w:val="clear" w:color="auto" w:fill="auto"/>
            <w:noWrap/>
            <w:vAlign w:val="center"/>
            <w:hideMark/>
          </w:tcPr>
          <w:p w14:paraId="180D01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601FD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56432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E166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49D2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7C5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439" w:type="pct"/>
            <w:tcBorders>
              <w:top w:val="nil"/>
              <w:left w:val="nil"/>
              <w:bottom w:val="single" w:sz="4" w:space="0" w:color="auto"/>
              <w:right w:val="single" w:sz="4" w:space="0" w:color="auto"/>
            </w:tcBorders>
            <w:shd w:val="clear" w:color="auto" w:fill="auto"/>
            <w:noWrap/>
            <w:vAlign w:val="center"/>
            <w:hideMark/>
          </w:tcPr>
          <w:p w14:paraId="3DC3EA3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aya</w:t>
            </w:r>
          </w:p>
        </w:tc>
        <w:tc>
          <w:tcPr>
            <w:tcW w:w="462" w:type="pct"/>
            <w:tcBorders>
              <w:top w:val="nil"/>
              <w:left w:val="nil"/>
              <w:bottom w:val="single" w:sz="4" w:space="0" w:color="auto"/>
              <w:right w:val="single" w:sz="4" w:space="0" w:color="auto"/>
            </w:tcBorders>
            <w:shd w:val="clear" w:color="auto" w:fill="auto"/>
            <w:noWrap/>
            <w:vAlign w:val="center"/>
            <w:hideMark/>
          </w:tcPr>
          <w:p w14:paraId="1FFCA0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A97B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5FA65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2232D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C17063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2CED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w:t>
            </w:r>
          </w:p>
        </w:tc>
        <w:tc>
          <w:tcPr>
            <w:tcW w:w="1439" w:type="pct"/>
            <w:tcBorders>
              <w:top w:val="nil"/>
              <w:left w:val="nil"/>
              <w:bottom w:val="single" w:sz="4" w:space="0" w:color="auto"/>
              <w:right w:val="single" w:sz="4" w:space="0" w:color="auto"/>
            </w:tcBorders>
            <w:shd w:val="clear" w:color="auto" w:fill="auto"/>
            <w:noWrap/>
            <w:vAlign w:val="center"/>
            <w:hideMark/>
          </w:tcPr>
          <w:p w14:paraId="0E96B0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stri</w:t>
            </w:r>
          </w:p>
        </w:tc>
        <w:tc>
          <w:tcPr>
            <w:tcW w:w="462" w:type="pct"/>
            <w:tcBorders>
              <w:top w:val="nil"/>
              <w:left w:val="nil"/>
              <w:bottom w:val="single" w:sz="4" w:space="0" w:color="auto"/>
              <w:right w:val="single" w:sz="4" w:space="0" w:color="auto"/>
            </w:tcBorders>
            <w:shd w:val="clear" w:color="auto" w:fill="auto"/>
            <w:noWrap/>
            <w:vAlign w:val="center"/>
            <w:hideMark/>
          </w:tcPr>
          <w:p w14:paraId="4601E3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838FB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2DEE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01AB8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CBED52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5603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w:t>
            </w:r>
          </w:p>
        </w:tc>
        <w:tc>
          <w:tcPr>
            <w:tcW w:w="1439" w:type="pct"/>
            <w:tcBorders>
              <w:top w:val="nil"/>
              <w:left w:val="nil"/>
              <w:bottom w:val="single" w:sz="4" w:space="0" w:color="auto"/>
              <w:right w:val="single" w:sz="4" w:space="0" w:color="auto"/>
            </w:tcBorders>
            <w:shd w:val="clear" w:color="auto" w:fill="auto"/>
            <w:noWrap/>
            <w:vAlign w:val="center"/>
            <w:hideMark/>
          </w:tcPr>
          <w:p w14:paraId="70DFCCD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was</w:t>
            </w:r>
          </w:p>
        </w:tc>
        <w:tc>
          <w:tcPr>
            <w:tcW w:w="462" w:type="pct"/>
            <w:tcBorders>
              <w:top w:val="nil"/>
              <w:left w:val="nil"/>
              <w:bottom w:val="single" w:sz="4" w:space="0" w:color="auto"/>
              <w:right w:val="single" w:sz="4" w:space="0" w:color="auto"/>
            </w:tcBorders>
            <w:shd w:val="clear" w:color="auto" w:fill="auto"/>
            <w:noWrap/>
            <w:vAlign w:val="center"/>
            <w:hideMark/>
          </w:tcPr>
          <w:p w14:paraId="54C248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7160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648888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c>
          <w:tcPr>
            <w:tcW w:w="1044" w:type="pct"/>
            <w:tcBorders>
              <w:top w:val="nil"/>
              <w:left w:val="nil"/>
              <w:bottom w:val="single" w:sz="4" w:space="0" w:color="auto"/>
              <w:right w:val="single" w:sz="4" w:space="0" w:color="auto"/>
            </w:tcBorders>
            <w:shd w:val="clear" w:color="auto" w:fill="auto"/>
            <w:noWrap/>
            <w:vAlign w:val="center"/>
            <w:hideMark/>
          </w:tcPr>
          <w:p w14:paraId="64E47D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r>
      <w:tr w:rsidR="00665FF6" w:rsidRPr="00665FF6" w14:paraId="6D76C83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03B8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w:t>
            </w:r>
          </w:p>
        </w:tc>
        <w:tc>
          <w:tcPr>
            <w:tcW w:w="1439" w:type="pct"/>
            <w:tcBorders>
              <w:top w:val="nil"/>
              <w:left w:val="nil"/>
              <w:bottom w:val="single" w:sz="4" w:space="0" w:color="auto"/>
              <w:right w:val="single" w:sz="4" w:space="0" w:color="auto"/>
            </w:tcBorders>
            <w:shd w:val="clear" w:color="auto" w:fill="auto"/>
            <w:noWrap/>
            <w:vAlign w:val="center"/>
            <w:hideMark/>
          </w:tcPr>
          <w:p w14:paraId="19BE222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ca</w:t>
            </w:r>
          </w:p>
        </w:tc>
        <w:tc>
          <w:tcPr>
            <w:tcW w:w="462" w:type="pct"/>
            <w:tcBorders>
              <w:top w:val="nil"/>
              <w:left w:val="nil"/>
              <w:bottom w:val="single" w:sz="4" w:space="0" w:color="auto"/>
              <w:right w:val="single" w:sz="4" w:space="0" w:color="auto"/>
            </w:tcBorders>
            <w:shd w:val="clear" w:color="auto" w:fill="auto"/>
            <w:noWrap/>
            <w:vAlign w:val="center"/>
            <w:hideMark/>
          </w:tcPr>
          <w:p w14:paraId="2E309F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7574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711F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4E4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1F3190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ECAB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w:t>
            </w:r>
          </w:p>
        </w:tc>
        <w:tc>
          <w:tcPr>
            <w:tcW w:w="1439" w:type="pct"/>
            <w:tcBorders>
              <w:top w:val="nil"/>
              <w:left w:val="nil"/>
              <w:bottom w:val="single" w:sz="4" w:space="0" w:color="auto"/>
              <w:right w:val="single" w:sz="4" w:space="0" w:color="auto"/>
            </w:tcBorders>
            <w:shd w:val="clear" w:color="auto" w:fill="auto"/>
            <w:noWrap/>
            <w:vAlign w:val="center"/>
            <w:hideMark/>
          </w:tcPr>
          <w:p w14:paraId="128955A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laka</w:t>
            </w:r>
          </w:p>
        </w:tc>
        <w:tc>
          <w:tcPr>
            <w:tcW w:w="462" w:type="pct"/>
            <w:tcBorders>
              <w:top w:val="nil"/>
              <w:left w:val="nil"/>
              <w:bottom w:val="single" w:sz="4" w:space="0" w:color="auto"/>
              <w:right w:val="single" w:sz="4" w:space="0" w:color="auto"/>
            </w:tcBorders>
            <w:shd w:val="clear" w:color="auto" w:fill="auto"/>
            <w:noWrap/>
            <w:vAlign w:val="center"/>
            <w:hideMark/>
          </w:tcPr>
          <w:p w14:paraId="39A806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E035E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258FF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5CCB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0DFAFB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135A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w:t>
            </w:r>
          </w:p>
        </w:tc>
        <w:tc>
          <w:tcPr>
            <w:tcW w:w="1439" w:type="pct"/>
            <w:tcBorders>
              <w:top w:val="nil"/>
              <w:left w:val="nil"/>
              <w:bottom w:val="single" w:sz="4" w:space="0" w:color="auto"/>
              <w:right w:val="single" w:sz="4" w:space="0" w:color="auto"/>
            </w:tcBorders>
            <w:shd w:val="clear" w:color="auto" w:fill="auto"/>
            <w:noWrap/>
            <w:vAlign w:val="center"/>
            <w:hideMark/>
          </w:tcPr>
          <w:p w14:paraId="0F870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i</w:t>
            </w:r>
          </w:p>
        </w:tc>
        <w:tc>
          <w:tcPr>
            <w:tcW w:w="462" w:type="pct"/>
            <w:tcBorders>
              <w:top w:val="nil"/>
              <w:left w:val="nil"/>
              <w:bottom w:val="single" w:sz="4" w:space="0" w:color="auto"/>
              <w:right w:val="single" w:sz="4" w:space="0" w:color="auto"/>
            </w:tcBorders>
            <w:shd w:val="clear" w:color="auto" w:fill="auto"/>
            <w:noWrap/>
            <w:vAlign w:val="center"/>
            <w:hideMark/>
          </w:tcPr>
          <w:p w14:paraId="49F6B4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75D9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C2C8E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45AF7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78CF75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919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0</w:t>
            </w:r>
          </w:p>
        </w:tc>
        <w:tc>
          <w:tcPr>
            <w:tcW w:w="1439" w:type="pct"/>
            <w:tcBorders>
              <w:top w:val="nil"/>
              <w:left w:val="nil"/>
              <w:bottom w:val="single" w:sz="4" w:space="0" w:color="auto"/>
              <w:right w:val="single" w:sz="4" w:space="0" w:color="auto"/>
            </w:tcBorders>
            <w:shd w:val="clear" w:color="auto" w:fill="auto"/>
            <w:noWrap/>
            <w:vAlign w:val="center"/>
            <w:hideMark/>
          </w:tcPr>
          <w:p w14:paraId="0D330C3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ndara</w:t>
            </w:r>
          </w:p>
        </w:tc>
        <w:tc>
          <w:tcPr>
            <w:tcW w:w="462" w:type="pct"/>
            <w:tcBorders>
              <w:top w:val="nil"/>
              <w:left w:val="nil"/>
              <w:bottom w:val="single" w:sz="4" w:space="0" w:color="auto"/>
              <w:right w:val="single" w:sz="4" w:space="0" w:color="auto"/>
            </w:tcBorders>
            <w:shd w:val="clear" w:color="auto" w:fill="auto"/>
            <w:noWrap/>
            <w:vAlign w:val="center"/>
            <w:hideMark/>
          </w:tcPr>
          <w:p w14:paraId="7A68DE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43BB82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2149C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BC820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0E167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F92FE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w:t>
            </w:r>
          </w:p>
        </w:tc>
        <w:tc>
          <w:tcPr>
            <w:tcW w:w="1439" w:type="pct"/>
            <w:tcBorders>
              <w:top w:val="nil"/>
              <w:left w:val="nil"/>
              <w:bottom w:val="single" w:sz="4" w:space="0" w:color="auto"/>
              <w:right w:val="single" w:sz="4" w:space="0" w:color="auto"/>
            </w:tcBorders>
            <w:shd w:val="clear" w:color="auto" w:fill="auto"/>
            <w:noWrap/>
            <w:vAlign w:val="center"/>
            <w:hideMark/>
          </w:tcPr>
          <w:p w14:paraId="13B06B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ogok</w:t>
            </w:r>
          </w:p>
        </w:tc>
        <w:tc>
          <w:tcPr>
            <w:tcW w:w="462" w:type="pct"/>
            <w:tcBorders>
              <w:top w:val="nil"/>
              <w:left w:val="nil"/>
              <w:bottom w:val="single" w:sz="4" w:space="0" w:color="auto"/>
              <w:right w:val="single" w:sz="4" w:space="0" w:color="auto"/>
            </w:tcBorders>
            <w:shd w:val="clear" w:color="auto" w:fill="auto"/>
            <w:noWrap/>
            <w:vAlign w:val="center"/>
            <w:hideMark/>
          </w:tcPr>
          <w:p w14:paraId="722601A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1A48B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665A29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1ABD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EAEA2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24A5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2</w:t>
            </w:r>
          </w:p>
        </w:tc>
        <w:tc>
          <w:tcPr>
            <w:tcW w:w="1439" w:type="pct"/>
            <w:tcBorders>
              <w:top w:val="nil"/>
              <w:left w:val="nil"/>
              <w:bottom w:val="single" w:sz="4" w:space="0" w:color="auto"/>
              <w:right w:val="single" w:sz="4" w:space="0" w:color="auto"/>
            </w:tcBorders>
            <w:shd w:val="clear" w:color="auto" w:fill="auto"/>
            <w:noWrap/>
            <w:vAlign w:val="center"/>
            <w:hideMark/>
          </w:tcPr>
          <w:p w14:paraId="68BA69B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l</w:t>
            </w:r>
          </w:p>
        </w:tc>
        <w:tc>
          <w:tcPr>
            <w:tcW w:w="462" w:type="pct"/>
            <w:tcBorders>
              <w:top w:val="nil"/>
              <w:left w:val="nil"/>
              <w:bottom w:val="single" w:sz="4" w:space="0" w:color="auto"/>
              <w:right w:val="single" w:sz="4" w:space="0" w:color="auto"/>
            </w:tcBorders>
            <w:shd w:val="clear" w:color="auto" w:fill="auto"/>
            <w:noWrap/>
            <w:vAlign w:val="center"/>
            <w:hideMark/>
          </w:tcPr>
          <w:p w14:paraId="527584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5669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B2175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B042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B0BAF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2647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3</w:t>
            </w:r>
          </w:p>
        </w:tc>
        <w:tc>
          <w:tcPr>
            <w:tcW w:w="1439" w:type="pct"/>
            <w:tcBorders>
              <w:top w:val="nil"/>
              <w:left w:val="nil"/>
              <w:bottom w:val="single" w:sz="4" w:space="0" w:color="auto"/>
              <w:right w:val="single" w:sz="4" w:space="0" w:color="auto"/>
            </w:tcBorders>
            <w:shd w:val="clear" w:color="auto" w:fill="auto"/>
            <w:noWrap/>
            <w:vAlign w:val="center"/>
            <w:hideMark/>
          </w:tcPr>
          <w:p w14:paraId="1F9C037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nau</w:t>
            </w:r>
          </w:p>
        </w:tc>
        <w:tc>
          <w:tcPr>
            <w:tcW w:w="462" w:type="pct"/>
            <w:tcBorders>
              <w:top w:val="nil"/>
              <w:left w:val="nil"/>
              <w:bottom w:val="single" w:sz="4" w:space="0" w:color="auto"/>
              <w:right w:val="single" w:sz="4" w:space="0" w:color="auto"/>
            </w:tcBorders>
            <w:shd w:val="clear" w:color="auto" w:fill="auto"/>
            <w:noWrap/>
            <w:vAlign w:val="center"/>
            <w:hideMark/>
          </w:tcPr>
          <w:p w14:paraId="3F3CEC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F5189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61066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2D4D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D1B998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695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14</w:t>
            </w:r>
          </w:p>
        </w:tc>
        <w:tc>
          <w:tcPr>
            <w:tcW w:w="1439" w:type="pct"/>
            <w:tcBorders>
              <w:top w:val="nil"/>
              <w:left w:val="nil"/>
              <w:bottom w:val="single" w:sz="4" w:space="0" w:color="auto"/>
              <w:right w:val="single" w:sz="4" w:space="0" w:color="auto"/>
            </w:tcBorders>
            <w:shd w:val="clear" w:color="auto" w:fill="auto"/>
            <w:noWrap/>
            <w:vAlign w:val="center"/>
            <w:hideMark/>
          </w:tcPr>
          <w:p w14:paraId="06FE80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i</w:t>
            </w:r>
          </w:p>
        </w:tc>
        <w:tc>
          <w:tcPr>
            <w:tcW w:w="462" w:type="pct"/>
            <w:tcBorders>
              <w:top w:val="nil"/>
              <w:left w:val="nil"/>
              <w:bottom w:val="single" w:sz="4" w:space="0" w:color="auto"/>
              <w:right w:val="single" w:sz="4" w:space="0" w:color="auto"/>
            </w:tcBorders>
            <w:shd w:val="clear" w:color="auto" w:fill="auto"/>
            <w:noWrap/>
            <w:vAlign w:val="center"/>
            <w:hideMark/>
          </w:tcPr>
          <w:p w14:paraId="6C8148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6D3DC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B0E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670B6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53BB6B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6DCC1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5</w:t>
            </w:r>
          </w:p>
        </w:tc>
        <w:tc>
          <w:tcPr>
            <w:tcW w:w="1439" w:type="pct"/>
            <w:tcBorders>
              <w:top w:val="nil"/>
              <w:left w:val="nil"/>
              <w:bottom w:val="single" w:sz="4" w:space="0" w:color="auto"/>
              <w:right w:val="single" w:sz="4" w:space="0" w:color="auto"/>
            </w:tcBorders>
            <w:shd w:val="clear" w:color="auto" w:fill="auto"/>
            <w:noWrap/>
            <w:vAlign w:val="center"/>
            <w:hideMark/>
          </w:tcPr>
          <w:p w14:paraId="1DEDC65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ut</w:t>
            </w:r>
          </w:p>
        </w:tc>
        <w:tc>
          <w:tcPr>
            <w:tcW w:w="462" w:type="pct"/>
            <w:tcBorders>
              <w:top w:val="nil"/>
              <w:left w:val="nil"/>
              <w:bottom w:val="single" w:sz="4" w:space="0" w:color="auto"/>
              <w:right w:val="single" w:sz="4" w:space="0" w:color="auto"/>
            </w:tcBorders>
            <w:shd w:val="clear" w:color="auto" w:fill="auto"/>
            <w:noWrap/>
            <w:vAlign w:val="center"/>
            <w:hideMark/>
          </w:tcPr>
          <w:p w14:paraId="45DE72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E757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2311BD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A9EB2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8289E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DDF5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6</w:t>
            </w:r>
          </w:p>
        </w:tc>
        <w:tc>
          <w:tcPr>
            <w:tcW w:w="1439" w:type="pct"/>
            <w:tcBorders>
              <w:top w:val="nil"/>
              <w:left w:val="nil"/>
              <w:bottom w:val="single" w:sz="4" w:space="0" w:color="auto"/>
              <w:right w:val="single" w:sz="4" w:space="0" w:color="auto"/>
            </w:tcBorders>
            <w:shd w:val="clear" w:color="auto" w:fill="auto"/>
            <w:noWrap/>
            <w:vAlign w:val="center"/>
            <w:hideMark/>
          </w:tcPr>
          <w:p w14:paraId="340FF5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adi</w:t>
            </w:r>
          </w:p>
        </w:tc>
        <w:tc>
          <w:tcPr>
            <w:tcW w:w="462" w:type="pct"/>
            <w:tcBorders>
              <w:top w:val="nil"/>
              <w:left w:val="nil"/>
              <w:bottom w:val="single" w:sz="4" w:space="0" w:color="auto"/>
              <w:right w:val="single" w:sz="4" w:space="0" w:color="auto"/>
            </w:tcBorders>
            <w:shd w:val="clear" w:color="auto" w:fill="auto"/>
            <w:noWrap/>
            <w:vAlign w:val="center"/>
            <w:hideMark/>
          </w:tcPr>
          <w:p w14:paraId="634E00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26388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99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B7AFC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68259F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617D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7</w:t>
            </w:r>
          </w:p>
        </w:tc>
        <w:tc>
          <w:tcPr>
            <w:tcW w:w="1439" w:type="pct"/>
            <w:tcBorders>
              <w:top w:val="nil"/>
              <w:left w:val="nil"/>
              <w:bottom w:val="single" w:sz="4" w:space="0" w:color="auto"/>
              <w:right w:val="single" w:sz="4" w:space="0" w:color="auto"/>
            </w:tcBorders>
            <w:shd w:val="clear" w:color="auto" w:fill="auto"/>
            <w:noWrap/>
            <w:vAlign w:val="center"/>
            <w:hideMark/>
          </w:tcPr>
          <w:p w14:paraId="5C1121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ngka</w:t>
            </w:r>
          </w:p>
        </w:tc>
        <w:tc>
          <w:tcPr>
            <w:tcW w:w="462" w:type="pct"/>
            <w:tcBorders>
              <w:top w:val="nil"/>
              <w:left w:val="nil"/>
              <w:bottom w:val="single" w:sz="4" w:space="0" w:color="auto"/>
              <w:right w:val="single" w:sz="4" w:space="0" w:color="auto"/>
            </w:tcBorders>
            <w:shd w:val="clear" w:color="auto" w:fill="auto"/>
            <w:noWrap/>
            <w:vAlign w:val="center"/>
            <w:hideMark/>
          </w:tcPr>
          <w:p w14:paraId="1832C7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F20AD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39C7F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5E67E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486B159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1C20A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8</w:t>
            </w:r>
          </w:p>
        </w:tc>
        <w:tc>
          <w:tcPr>
            <w:tcW w:w="1439" w:type="pct"/>
            <w:tcBorders>
              <w:top w:val="nil"/>
              <w:left w:val="nil"/>
              <w:bottom w:val="single" w:sz="4" w:space="0" w:color="auto"/>
              <w:right w:val="single" w:sz="4" w:space="0" w:color="auto"/>
            </w:tcBorders>
            <w:shd w:val="clear" w:color="auto" w:fill="auto"/>
            <w:noWrap/>
            <w:vAlign w:val="center"/>
            <w:hideMark/>
          </w:tcPr>
          <w:p w14:paraId="7C10624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ukasi</w:t>
            </w:r>
          </w:p>
        </w:tc>
        <w:tc>
          <w:tcPr>
            <w:tcW w:w="462" w:type="pct"/>
            <w:tcBorders>
              <w:top w:val="nil"/>
              <w:left w:val="nil"/>
              <w:bottom w:val="single" w:sz="4" w:space="0" w:color="auto"/>
              <w:right w:val="single" w:sz="4" w:space="0" w:color="auto"/>
            </w:tcBorders>
            <w:shd w:val="clear" w:color="auto" w:fill="auto"/>
            <w:noWrap/>
            <w:vAlign w:val="center"/>
            <w:hideMark/>
          </w:tcPr>
          <w:p w14:paraId="1B97825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E6FB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7699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43E1CC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6990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F28D01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9</w:t>
            </w:r>
          </w:p>
        </w:tc>
        <w:tc>
          <w:tcPr>
            <w:tcW w:w="1439" w:type="pct"/>
            <w:tcBorders>
              <w:top w:val="nil"/>
              <w:left w:val="nil"/>
              <w:bottom w:val="single" w:sz="4" w:space="0" w:color="auto"/>
              <w:right w:val="single" w:sz="4" w:space="0" w:color="auto"/>
            </w:tcBorders>
            <w:shd w:val="clear" w:color="auto" w:fill="auto"/>
            <w:noWrap/>
            <w:vAlign w:val="center"/>
            <w:hideMark/>
          </w:tcPr>
          <w:p w14:paraId="6BC515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hat</w:t>
            </w:r>
          </w:p>
        </w:tc>
        <w:tc>
          <w:tcPr>
            <w:tcW w:w="462" w:type="pct"/>
            <w:tcBorders>
              <w:top w:val="nil"/>
              <w:left w:val="nil"/>
              <w:bottom w:val="single" w:sz="4" w:space="0" w:color="auto"/>
              <w:right w:val="single" w:sz="4" w:space="0" w:color="auto"/>
            </w:tcBorders>
            <w:shd w:val="clear" w:color="auto" w:fill="auto"/>
            <w:noWrap/>
            <w:vAlign w:val="center"/>
            <w:hideMark/>
          </w:tcPr>
          <w:p w14:paraId="02E6BE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213E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B6439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EFC28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D8F634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4AC3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0</w:t>
            </w:r>
          </w:p>
        </w:tc>
        <w:tc>
          <w:tcPr>
            <w:tcW w:w="1439" w:type="pct"/>
            <w:tcBorders>
              <w:top w:val="nil"/>
              <w:left w:val="nil"/>
              <w:bottom w:val="single" w:sz="4" w:space="0" w:color="auto"/>
              <w:right w:val="single" w:sz="4" w:space="0" w:color="auto"/>
            </w:tcBorders>
            <w:shd w:val="clear" w:color="auto" w:fill="auto"/>
            <w:noWrap/>
            <w:vAlign w:val="center"/>
            <w:hideMark/>
          </w:tcPr>
          <w:p w14:paraId="234059B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guyuban</w:t>
            </w:r>
          </w:p>
        </w:tc>
        <w:tc>
          <w:tcPr>
            <w:tcW w:w="462" w:type="pct"/>
            <w:tcBorders>
              <w:top w:val="nil"/>
              <w:left w:val="nil"/>
              <w:bottom w:val="single" w:sz="4" w:space="0" w:color="auto"/>
              <w:right w:val="single" w:sz="4" w:space="0" w:color="auto"/>
            </w:tcBorders>
            <w:shd w:val="clear" w:color="auto" w:fill="auto"/>
            <w:noWrap/>
            <w:vAlign w:val="center"/>
            <w:hideMark/>
          </w:tcPr>
          <w:p w14:paraId="76BDE9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EBFBCD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CBC23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A503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B82DD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0DF8CA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1</w:t>
            </w:r>
          </w:p>
        </w:tc>
        <w:tc>
          <w:tcPr>
            <w:tcW w:w="1439" w:type="pct"/>
            <w:tcBorders>
              <w:top w:val="nil"/>
              <w:left w:val="nil"/>
              <w:bottom w:val="single" w:sz="4" w:space="0" w:color="auto"/>
              <w:right w:val="single" w:sz="4" w:space="0" w:color="auto"/>
            </w:tcBorders>
            <w:shd w:val="clear" w:color="auto" w:fill="auto"/>
            <w:noWrap/>
            <w:vAlign w:val="center"/>
            <w:hideMark/>
          </w:tcPr>
          <w:p w14:paraId="3B23CC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elar</w:t>
            </w:r>
          </w:p>
        </w:tc>
        <w:tc>
          <w:tcPr>
            <w:tcW w:w="462" w:type="pct"/>
            <w:tcBorders>
              <w:top w:val="nil"/>
              <w:left w:val="nil"/>
              <w:bottom w:val="single" w:sz="4" w:space="0" w:color="auto"/>
              <w:right w:val="single" w:sz="4" w:space="0" w:color="auto"/>
            </w:tcBorders>
            <w:shd w:val="clear" w:color="auto" w:fill="auto"/>
            <w:noWrap/>
            <w:vAlign w:val="center"/>
            <w:hideMark/>
          </w:tcPr>
          <w:p w14:paraId="67791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4A1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9416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631C0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E68FC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C472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2</w:t>
            </w:r>
          </w:p>
        </w:tc>
        <w:tc>
          <w:tcPr>
            <w:tcW w:w="1439" w:type="pct"/>
            <w:tcBorders>
              <w:top w:val="nil"/>
              <w:left w:val="nil"/>
              <w:bottom w:val="single" w:sz="4" w:space="0" w:color="auto"/>
              <w:right w:val="single" w:sz="4" w:space="0" w:color="auto"/>
            </w:tcBorders>
            <w:shd w:val="clear" w:color="auto" w:fill="auto"/>
            <w:noWrap/>
            <w:vAlign w:val="center"/>
            <w:hideMark/>
          </w:tcPr>
          <w:p w14:paraId="047690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marau</w:t>
            </w:r>
          </w:p>
        </w:tc>
        <w:tc>
          <w:tcPr>
            <w:tcW w:w="462" w:type="pct"/>
            <w:tcBorders>
              <w:top w:val="nil"/>
              <w:left w:val="nil"/>
              <w:bottom w:val="single" w:sz="4" w:space="0" w:color="auto"/>
              <w:right w:val="single" w:sz="4" w:space="0" w:color="auto"/>
            </w:tcBorders>
            <w:shd w:val="clear" w:color="auto" w:fill="auto"/>
            <w:noWrap/>
            <w:vAlign w:val="center"/>
            <w:hideMark/>
          </w:tcPr>
          <w:p w14:paraId="5385E1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22F36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454E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D102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75213F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B94C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w:t>
            </w:r>
          </w:p>
        </w:tc>
        <w:tc>
          <w:tcPr>
            <w:tcW w:w="1439" w:type="pct"/>
            <w:tcBorders>
              <w:top w:val="nil"/>
              <w:left w:val="nil"/>
              <w:bottom w:val="single" w:sz="4" w:space="0" w:color="auto"/>
              <w:right w:val="single" w:sz="4" w:space="0" w:color="auto"/>
            </w:tcBorders>
            <w:shd w:val="clear" w:color="auto" w:fill="auto"/>
            <w:noWrap/>
            <w:vAlign w:val="center"/>
            <w:hideMark/>
          </w:tcPr>
          <w:p w14:paraId="1BB6D16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nggu</w:t>
            </w:r>
          </w:p>
        </w:tc>
        <w:tc>
          <w:tcPr>
            <w:tcW w:w="462" w:type="pct"/>
            <w:tcBorders>
              <w:top w:val="nil"/>
              <w:left w:val="nil"/>
              <w:bottom w:val="single" w:sz="4" w:space="0" w:color="auto"/>
              <w:right w:val="single" w:sz="4" w:space="0" w:color="auto"/>
            </w:tcBorders>
            <w:shd w:val="clear" w:color="auto" w:fill="auto"/>
            <w:noWrap/>
            <w:vAlign w:val="center"/>
            <w:hideMark/>
          </w:tcPr>
          <w:p w14:paraId="4F8B95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EBE9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63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262E7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D93499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2D545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4</w:t>
            </w:r>
          </w:p>
        </w:tc>
        <w:tc>
          <w:tcPr>
            <w:tcW w:w="1439" w:type="pct"/>
            <w:tcBorders>
              <w:top w:val="nil"/>
              <w:left w:val="nil"/>
              <w:bottom w:val="single" w:sz="4" w:space="0" w:color="auto"/>
              <w:right w:val="single" w:sz="4" w:space="0" w:color="auto"/>
            </w:tcBorders>
            <w:shd w:val="clear" w:color="auto" w:fill="auto"/>
            <w:noWrap/>
            <w:vAlign w:val="center"/>
            <w:hideMark/>
          </w:tcPr>
          <w:p w14:paraId="6AC7A91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kit</w:t>
            </w:r>
          </w:p>
        </w:tc>
        <w:tc>
          <w:tcPr>
            <w:tcW w:w="462" w:type="pct"/>
            <w:tcBorders>
              <w:top w:val="nil"/>
              <w:left w:val="nil"/>
              <w:bottom w:val="single" w:sz="4" w:space="0" w:color="auto"/>
              <w:right w:val="single" w:sz="4" w:space="0" w:color="auto"/>
            </w:tcBorders>
            <w:shd w:val="clear" w:color="auto" w:fill="auto"/>
            <w:noWrap/>
            <w:vAlign w:val="center"/>
            <w:hideMark/>
          </w:tcPr>
          <w:p w14:paraId="08ADCF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742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480B5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CDE3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3AFAC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7BFD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5</w:t>
            </w:r>
          </w:p>
        </w:tc>
        <w:tc>
          <w:tcPr>
            <w:tcW w:w="1439" w:type="pct"/>
            <w:tcBorders>
              <w:top w:val="nil"/>
              <w:left w:val="nil"/>
              <w:bottom w:val="single" w:sz="4" w:space="0" w:color="auto"/>
              <w:right w:val="single" w:sz="4" w:space="0" w:color="auto"/>
            </w:tcBorders>
            <w:shd w:val="clear" w:color="auto" w:fill="auto"/>
            <w:noWrap/>
            <w:vAlign w:val="center"/>
            <w:hideMark/>
          </w:tcPr>
          <w:p w14:paraId="3DBAEB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ual</w:t>
            </w:r>
          </w:p>
        </w:tc>
        <w:tc>
          <w:tcPr>
            <w:tcW w:w="462" w:type="pct"/>
            <w:tcBorders>
              <w:top w:val="nil"/>
              <w:left w:val="nil"/>
              <w:bottom w:val="single" w:sz="4" w:space="0" w:color="auto"/>
              <w:right w:val="single" w:sz="4" w:space="0" w:color="auto"/>
            </w:tcBorders>
            <w:shd w:val="clear" w:color="auto" w:fill="auto"/>
            <w:noWrap/>
            <w:vAlign w:val="center"/>
            <w:hideMark/>
          </w:tcPr>
          <w:p w14:paraId="46DD1F3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02B90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1F32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75ADB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69D6E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695C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6</w:t>
            </w:r>
          </w:p>
        </w:tc>
        <w:tc>
          <w:tcPr>
            <w:tcW w:w="1439" w:type="pct"/>
            <w:tcBorders>
              <w:top w:val="nil"/>
              <w:left w:val="nil"/>
              <w:bottom w:val="single" w:sz="4" w:space="0" w:color="auto"/>
              <w:right w:val="single" w:sz="4" w:space="0" w:color="auto"/>
            </w:tcBorders>
            <w:shd w:val="clear" w:color="auto" w:fill="auto"/>
            <w:noWrap/>
            <w:vAlign w:val="center"/>
            <w:hideMark/>
          </w:tcPr>
          <w:p w14:paraId="6603D23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njata</w:t>
            </w:r>
          </w:p>
        </w:tc>
        <w:tc>
          <w:tcPr>
            <w:tcW w:w="462" w:type="pct"/>
            <w:tcBorders>
              <w:top w:val="nil"/>
              <w:left w:val="nil"/>
              <w:bottom w:val="single" w:sz="4" w:space="0" w:color="auto"/>
              <w:right w:val="single" w:sz="4" w:space="0" w:color="auto"/>
            </w:tcBorders>
            <w:shd w:val="clear" w:color="auto" w:fill="auto"/>
            <w:noWrap/>
            <w:vAlign w:val="center"/>
            <w:hideMark/>
          </w:tcPr>
          <w:p w14:paraId="3BA399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E4EA0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966F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F8B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54D8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94AC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7</w:t>
            </w:r>
          </w:p>
        </w:tc>
        <w:tc>
          <w:tcPr>
            <w:tcW w:w="1439" w:type="pct"/>
            <w:tcBorders>
              <w:top w:val="nil"/>
              <w:left w:val="nil"/>
              <w:bottom w:val="single" w:sz="4" w:space="0" w:color="auto"/>
              <w:right w:val="single" w:sz="4" w:space="0" w:color="auto"/>
            </w:tcBorders>
            <w:shd w:val="clear" w:color="auto" w:fill="auto"/>
            <w:noWrap/>
            <w:vAlign w:val="center"/>
            <w:hideMark/>
          </w:tcPr>
          <w:p w14:paraId="6298CD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legal</w:t>
            </w:r>
          </w:p>
        </w:tc>
        <w:tc>
          <w:tcPr>
            <w:tcW w:w="462" w:type="pct"/>
            <w:tcBorders>
              <w:top w:val="nil"/>
              <w:left w:val="nil"/>
              <w:bottom w:val="single" w:sz="4" w:space="0" w:color="auto"/>
              <w:right w:val="single" w:sz="4" w:space="0" w:color="auto"/>
            </w:tcBorders>
            <w:shd w:val="clear" w:color="auto" w:fill="auto"/>
            <w:noWrap/>
            <w:vAlign w:val="center"/>
            <w:hideMark/>
          </w:tcPr>
          <w:p w14:paraId="1AFD8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0C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55B354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BB47E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665B36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0717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8</w:t>
            </w:r>
          </w:p>
        </w:tc>
        <w:tc>
          <w:tcPr>
            <w:tcW w:w="1439" w:type="pct"/>
            <w:tcBorders>
              <w:top w:val="nil"/>
              <w:left w:val="nil"/>
              <w:bottom w:val="single" w:sz="4" w:space="0" w:color="auto"/>
              <w:right w:val="single" w:sz="4" w:space="0" w:color="auto"/>
            </w:tcBorders>
            <w:shd w:val="clear" w:color="auto" w:fill="auto"/>
            <w:noWrap/>
            <w:vAlign w:val="center"/>
            <w:hideMark/>
          </w:tcPr>
          <w:p w14:paraId="5B0CAF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ga</w:t>
            </w:r>
          </w:p>
        </w:tc>
        <w:tc>
          <w:tcPr>
            <w:tcW w:w="462" w:type="pct"/>
            <w:tcBorders>
              <w:top w:val="nil"/>
              <w:left w:val="nil"/>
              <w:bottom w:val="single" w:sz="4" w:space="0" w:color="auto"/>
              <w:right w:val="single" w:sz="4" w:space="0" w:color="auto"/>
            </w:tcBorders>
            <w:shd w:val="clear" w:color="auto" w:fill="auto"/>
            <w:noWrap/>
            <w:vAlign w:val="center"/>
            <w:hideMark/>
          </w:tcPr>
          <w:p w14:paraId="10BD86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CA80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0A7C1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EC428B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90BF9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3FBD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w:t>
            </w:r>
          </w:p>
        </w:tc>
        <w:tc>
          <w:tcPr>
            <w:tcW w:w="1439" w:type="pct"/>
            <w:tcBorders>
              <w:top w:val="nil"/>
              <w:left w:val="nil"/>
              <w:bottom w:val="single" w:sz="4" w:space="0" w:color="auto"/>
              <w:right w:val="single" w:sz="4" w:space="0" w:color="auto"/>
            </w:tcBorders>
            <w:shd w:val="clear" w:color="auto" w:fill="auto"/>
            <w:noWrap/>
            <w:vAlign w:val="center"/>
            <w:hideMark/>
          </w:tcPr>
          <w:p w14:paraId="2C67358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aik</w:t>
            </w:r>
          </w:p>
        </w:tc>
        <w:tc>
          <w:tcPr>
            <w:tcW w:w="462" w:type="pct"/>
            <w:tcBorders>
              <w:top w:val="nil"/>
              <w:left w:val="nil"/>
              <w:bottom w:val="single" w:sz="4" w:space="0" w:color="auto"/>
              <w:right w:val="single" w:sz="4" w:space="0" w:color="auto"/>
            </w:tcBorders>
            <w:shd w:val="clear" w:color="auto" w:fill="auto"/>
            <w:noWrap/>
            <w:vAlign w:val="center"/>
            <w:hideMark/>
          </w:tcPr>
          <w:p w14:paraId="0E7C2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CC971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71FF1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F6FA4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551E9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B6BA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0</w:t>
            </w:r>
          </w:p>
        </w:tc>
        <w:tc>
          <w:tcPr>
            <w:tcW w:w="1439" w:type="pct"/>
            <w:tcBorders>
              <w:top w:val="nil"/>
              <w:left w:val="nil"/>
              <w:bottom w:val="single" w:sz="4" w:space="0" w:color="auto"/>
              <w:right w:val="single" w:sz="4" w:space="0" w:color="auto"/>
            </w:tcBorders>
            <w:shd w:val="clear" w:color="auto" w:fill="auto"/>
            <w:noWrap/>
            <w:vAlign w:val="center"/>
            <w:hideMark/>
          </w:tcPr>
          <w:p w14:paraId="5BB466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ngkar</w:t>
            </w:r>
          </w:p>
        </w:tc>
        <w:tc>
          <w:tcPr>
            <w:tcW w:w="462" w:type="pct"/>
            <w:tcBorders>
              <w:top w:val="nil"/>
              <w:left w:val="nil"/>
              <w:bottom w:val="single" w:sz="4" w:space="0" w:color="auto"/>
              <w:right w:val="single" w:sz="4" w:space="0" w:color="auto"/>
            </w:tcBorders>
            <w:shd w:val="clear" w:color="auto" w:fill="auto"/>
            <w:noWrap/>
            <w:vAlign w:val="center"/>
            <w:hideMark/>
          </w:tcPr>
          <w:p w14:paraId="32D054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D597F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D7FE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E10CB3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DD8684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2722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1</w:t>
            </w:r>
          </w:p>
        </w:tc>
        <w:tc>
          <w:tcPr>
            <w:tcW w:w="1439" w:type="pct"/>
            <w:tcBorders>
              <w:top w:val="nil"/>
              <w:left w:val="nil"/>
              <w:bottom w:val="single" w:sz="4" w:space="0" w:color="auto"/>
              <w:right w:val="single" w:sz="4" w:space="0" w:color="auto"/>
            </w:tcBorders>
            <w:shd w:val="clear" w:color="auto" w:fill="auto"/>
            <w:noWrap/>
            <w:vAlign w:val="center"/>
            <w:hideMark/>
          </w:tcPr>
          <w:p w14:paraId="215FD12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ga</w:t>
            </w:r>
          </w:p>
        </w:tc>
        <w:tc>
          <w:tcPr>
            <w:tcW w:w="462" w:type="pct"/>
            <w:tcBorders>
              <w:top w:val="nil"/>
              <w:left w:val="nil"/>
              <w:bottom w:val="single" w:sz="4" w:space="0" w:color="auto"/>
              <w:right w:val="single" w:sz="4" w:space="0" w:color="auto"/>
            </w:tcBorders>
            <w:shd w:val="clear" w:color="auto" w:fill="auto"/>
            <w:noWrap/>
            <w:vAlign w:val="center"/>
            <w:hideMark/>
          </w:tcPr>
          <w:p w14:paraId="73E76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F86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1951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EA728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DA33C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2244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2</w:t>
            </w:r>
          </w:p>
        </w:tc>
        <w:tc>
          <w:tcPr>
            <w:tcW w:w="1439" w:type="pct"/>
            <w:tcBorders>
              <w:top w:val="nil"/>
              <w:left w:val="nil"/>
              <w:bottom w:val="single" w:sz="4" w:space="0" w:color="auto"/>
              <w:right w:val="single" w:sz="4" w:space="0" w:color="auto"/>
            </w:tcBorders>
            <w:shd w:val="clear" w:color="auto" w:fill="auto"/>
            <w:noWrap/>
            <w:vAlign w:val="center"/>
            <w:hideMark/>
          </w:tcPr>
          <w:p w14:paraId="559D37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en</w:t>
            </w:r>
          </w:p>
        </w:tc>
        <w:tc>
          <w:tcPr>
            <w:tcW w:w="462" w:type="pct"/>
            <w:tcBorders>
              <w:top w:val="nil"/>
              <w:left w:val="nil"/>
              <w:bottom w:val="single" w:sz="4" w:space="0" w:color="auto"/>
              <w:right w:val="single" w:sz="4" w:space="0" w:color="auto"/>
            </w:tcBorders>
            <w:shd w:val="clear" w:color="auto" w:fill="auto"/>
            <w:noWrap/>
            <w:vAlign w:val="center"/>
            <w:hideMark/>
          </w:tcPr>
          <w:p w14:paraId="0B5E50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3F15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B3ABEC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7B5E9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593D5B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0242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3</w:t>
            </w:r>
          </w:p>
        </w:tc>
        <w:tc>
          <w:tcPr>
            <w:tcW w:w="1439" w:type="pct"/>
            <w:tcBorders>
              <w:top w:val="nil"/>
              <w:left w:val="nil"/>
              <w:bottom w:val="single" w:sz="4" w:space="0" w:color="auto"/>
              <w:right w:val="single" w:sz="4" w:space="0" w:color="auto"/>
            </w:tcBorders>
            <w:shd w:val="clear" w:color="auto" w:fill="auto"/>
            <w:noWrap/>
            <w:vAlign w:val="center"/>
            <w:hideMark/>
          </w:tcPr>
          <w:p w14:paraId="1FB91CD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t</w:t>
            </w:r>
          </w:p>
        </w:tc>
        <w:tc>
          <w:tcPr>
            <w:tcW w:w="462" w:type="pct"/>
            <w:tcBorders>
              <w:top w:val="nil"/>
              <w:left w:val="nil"/>
              <w:bottom w:val="single" w:sz="4" w:space="0" w:color="auto"/>
              <w:right w:val="single" w:sz="4" w:space="0" w:color="auto"/>
            </w:tcBorders>
            <w:shd w:val="clear" w:color="auto" w:fill="auto"/>
            <w:noWrap/>
            <w:vAlign w:val="center"/>
            <w:hideMark/>
          </w:tcPr>
          <w:p w14:paraId="1B9528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49E9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2872F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2B5C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0311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37A1A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4</w:t>
            </w:r>
          </w:p>
        </w:tc>
        <w:tc>
          <w:tcPr>
            <w:tcW w:w="1439" w:type="pct"/>
            <w:tcBorders>
              <w:top w:val="nil"/>
              <w:left w:val="nil"/>
              <w:bottom w:val="single" w:sz="4" w:space="0" w:color="auto"/>
              <w:right w:val="single" w:sz="4" w:space="0" w:color="auto"/>
            </w:tcBorders>
            <w:shd w:val="clear" w:color="auto" w:fill="auto"/>
            <w:noWrap/>
            <w:vAlign w:val="center"/>
            <w:hideMark/>
          </w:tcPr>
          <w:p w14:paraId="1E66F8D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daya</w:t>
            </w:r>
          </w:p>
        </w:tc>
        <w:tc>
          <w:tcPr>
            <w:tcW w:w="462" w:type="pct"/>
            <w:tcBorders>
              <w:top w:val="nil"/>
              <w:left w:val="nil"/>
              <w:bottom w:val="single" w:sz="4" w:space="0" w:color="auto"/>
              <w:right w:val="single" w:sz="4" w:space="0" w:color="auto"/>
            </w:tcBorders>
            <w:shd w:val="clear" w:color="auto" w:fill="auto"/>
            <w:noWrap/>
            <w:vAlign w:val="center"/>
            <w:hideMark/>
          </w:tcPr>
          <w:p w14:paraId="6F644F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3D74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A055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7F50D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14F48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C1658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5</w:t>
            </w:r>
          </w:p>
        </w:tc>
        <w:tc>
          <w:tcPr>
            <w:tcW w:w="1439" w:type="pct"/>
            <w:tcBorders>
              <w:top w:val="nil"/>
              <w:left w:val="nil"/>
              <w:bottom w:val="single" w:sz="4" w:space="0" w:color="auto"/>
              <w:right w:val="single" w:sz="4" w:space="0" w:color="auto"/>
            </w:tcBorders>
            <w:shd w:val="clear" w:color="auto" w:fill="auto"/>
            <w:noWrap/>
            <w:vAlign w:val="center"/>
            <w:hideMark/>
          </w:tcPr>
          <w:p w14:paraId="0D60FC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mer</w:t>
            </w:r>
          </w:p>
        </w:tc>
        <w:tc>
          <w:tcPr>
            <w:tcW w:w="462" w:type="pct"/>
            <w:tcBorders>
              <w:top w:val="nil"/>
              <w:left w:val="nil"/>
              <w:bottom w:val="single" w:sz="4" w:space="0" w:color="auto"/>
              <w:right w:val="single" w:sz="4" w:space="0" w:color="auto"/>
            </w:tcBorders>
            <w:shd w:val="clear" w:color="auto" w:fill="auto"/>
            <w:noWrap/>
            <w:vAlign w:val="center"/>
            <w:hideMark/>
          </w:tcPr>
          <w:p w14:paraId="5CD221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961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9BD9D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A5D4B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9E1A9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F6E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6</w:t>
            </w:r>
          </w:p>
        </w:tc>
        <w:tc>
          <w:tcPr>
            <w:tcW w:w="1439" w:type="pct"/>
            <w:tcBorders>
              <w:top w:val="nil"/>
              <w:left w:val="nil"/>
              <w:bottom w:val="single" w:sz="4" w:space="0" w:color="auto"/>
              <w:right w:val="single" w:sz="4" w:space="0" w:color="auto"/>
            </w:tcBorders>
            <w:shd w:val="clear" w:color="auto" w:fill="auto"/>
            <w:noWrap/>
            <w:vAlign w:val="center"/>
            <w:hideMark/>
          </w:tcPr>
          <w:p w14:paraId="29E2F48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is</w:t>
            </w:r>
          </w:p>
        </w:tc>
        <w:tc>
          <w:tcPr>
            <w:tcW w:w="462" w:type="pct"/>
            <w:tcBorders>
              <w:top w:val="nil"/>
              <w:left w:val="nil"/>
              <w:bottom w:val="single" w:sz="4" w:space="0" w:color="auto"/>
              <w:right w:val="single" w:sz="4" w:space="0" w:color="auto"/>
            </w:tcBorders>
            <w:shd w:val="clear" w:color="auto" w:fill="auto"/>
            <w:noWrap/>
            <w:vAlign w:val="center"/>
            <w:hideMark/>
          </w:tcPr>
          <w:p w14:paraId="02CAC72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4768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32D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33D0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CBA3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21F2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7</w:t>
            </w:r>
          </w:p>
        </w:tc>
        <w:tc>
          <w:tcPr>
            <w:tcW w:w="1439" w:type="pct"/>
            <w:tcBorders>
              <w:top w:val="nil"/>
              <w:left w:val="nil"/>
              <w:bottom w:val="single" w:sz="4" w:space="0" w:color="auto"/>
              <w:right w:val="single" w:sz="4" w:space="0" w:color="auto"/>
            </w:tcBorders>
            <w:shd w:val="clear" w:color="auto" w:fill="auto"/>
            <w:noWrap/>
            <w:vAlign w:val="center"/>
            <w:hideMark/>
          </w:tcPr>
          <w:p w14:paraId="0E60724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risis</w:t>
            </w:r>
          </w:p>
        </w:tc>
        <w:tc>
          <w:tcPr>
            <w:tcW w:w="462" w:type="pct"/>
            <w:tcBorders>
              <w:top w:val="nil"/>
              <w:left w:val="nil"/>
              <w:bottom w:val="single" w:sz="4" w:space="0" w:color="auto"/>
              <w:right w:val="single" w:sz="4" w:space="0" w:color="auto"/>
            </w:tcBorders>
            <w:shd w:val="clear" w:color="auto" w:fill="auto"/>
            <w:noWrap/>
            <w:vAlign w:val="center"/>
            <w:hideMark/>
          </w:tcPr>
          <w:p w14:paraId="250D42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8B5328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60C0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CD5E5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1195F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4EBD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8</w:t>
            </w:r>
          </w:p>
        </w:tc>
        <w:tc>
          <w:tcPr>
            <w:tcW w:w="1439" w:type="pct"/>
            <w:tcBorders>
              <w:top w:val="nil"/>
              <w:left w:val="nil"/>
              <w:bottom w:val="single" w:sz="4" w:space="0" w:color="auto"/>
              <w:right w:val="single" w:sz="4" w:space="0" w:color="auto"/>
            </w:tcBorders>
            <w:shd w:val="clear" w:color="auto" w:fill="auto"/>
            <w:noWrap/>
            <w:vAlign w:val="center"/>
            <w:hideMark/>
          </w:tcPr>
          <w:p w14:paraId="5EDA10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ersih</w:t>
            </w:r>
          </w:p>
        </w:tc>
        <w:tc>
          <w:tcPr>
            <w:tcW w:w="462" w:type="pct"/>
            <w:tcBorders>
              <w:top w:val="nil"/>
              <w:left w:val="nil"/>
              <w:bottom w:val="single" w:sz="4" w:space="0" w:color="auto"/>
              <w:right w:val="single" w:sz="4" w:space="0" w:color="auto"/>
            </w:tcBorders>
            <w:shd w:val="clear" w:color="auto" w:fill="auto"/>
            <w:noWrap/>
            <w:vAlign w:val="center"/>
            <w:hideMark/>
          </w:tcPr>
          <w:p w14:paraId="6EA5ED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E8DA0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A524B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230E0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5218</w:t>
            </w:r>
          </w:p>
        </w:tc>
      </w:tr>
      <w:tr w:rsidR="00665FF6" w:rsidRPr="00665FF6" w14:paraId="70A36D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B21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9</w:t>
            </w:r>
          </w:p>
        </w:tc>
        <w:tc>
          <w:tcPr>
            <w:tcW w:w="1439" w:type="pct"/>
            <w:tcBorders>
              <w:top w:val="nil"/>
              <w:left w:val="nil"/>
              <w:bottom w:val="single" w:sz="4" w:space="0" w:color="auto"/>
              <w:right w:val="single" w:sz="4" w:space="0" w:color="auto"/>
            </w:tcBorders>
            <w:shd w:val="clear" w:color="auto" w:fill="auto"/>
            <w:noWrap/>
            <w:vAlign w:val="center"/>
            <w:hideMark/>
          </w:tcPr>
          <w:p w14:paraId="6B72D09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lur</w:t>
            </w:r>
          </w:p>
        </w:tc>
        <w:tc>
          <w:tcPr>
            <w:tcW w:w="462" w:type="pct"/>
            <w:tcBorders>
              <w:top w:val="nil"/>
              <w:left w:val="nil"/>
              <w:bottom w:val="single" w:sz="4" w:space="0" w:color="auto"/>
              <w:right w:val="single" w:sz="4" w:space="0" w:color="auto"/>
            </w:tcBorders>
            <w:shd w:val="clear" w:color="auto" w:fill="auto"/>
            <w:noWrap/>
            <w:vAlign w:val="center"/>
            <w:hideMark/>
          </w:tcPr>
          <w:p w14:paraId="2EB99C5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1B025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D8857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A2F5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F68BE9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8B15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0</w:t>
            </w:r>
          </w:p>
        </w:tc>
        <w:tc>
          <w:tcPr>
            <w:tcW w:w="1439" w:type="pct"/>
            <w:tcBorders>
              <w:top w:val="nil"/>
              <w:left w:val="nil"/>
              <w:bottom w:val="single" w:sz="4" w:space="0" w:color="auto"/>
              <w:right w:val="single" w:sz="4" w:space="0" w:color="auto"/>
            </w:tcBorders>
            <w:shd w:val="clear" w:color="auto" w:fill="auto"/>
            <w:noWrap/>
            <w:vAlign w:val="center"/>
            <w:hideMark/>
          </w:tcPr>
          <w:p w14:paraId="57526CA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tu</w:t>
            </w:r>
          </w:p>
        </w:tc>
        <w:tc>
          <w:tcPr>
            <w:tcW w:w="462" w:type="pct"/>
            <w:tcBorders>
              <w:top w:val="nil"/>
              <w:left w:val="nil"/>
              <w:bottom w:val="single" w:sz="4" w:space="0" w:color="auto"/>
              <w:right w:val="single" w:sz="4" w:space="0" w:color="auto"/>
            </w:tcBorders>
            <w:shd w:val="clear" w:color="auto" w:fill="auto"/>
            <w:noWrap/>
            <w:vAlign w:val="center"/>
            <w:hideMark/>
          </w:tcPr>
          <w:p w14:paraId="101E7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C06F3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1C14A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432E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E1231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10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1</w:t>
            </w:r>
          </w:p>
        </w:tc>
        <w:tc>
          <w:tcPr>
            <w:tcW w:w="1439" w:type="pct"/>
            <w:tcBorders>
              <w:top w:val="nil"/>
              <w:left w:val="nil"/>
              <w:bottom w:val="single" w:sz="4" w:space="0" w:color="auto"/>
              <w:right w:val="single" w:sz="4" w:space="0" w:color="auto"/>
            </w:tcBorders>
            <w:shd w:val="clear" w:color="auto" w:fill="auto"/>
            <w:noWrap/>
            <w:vAlign w:val="center"/>
            <w:hideMark/>
          </w:tcPr>
          <w:p w14:paraId="79E37F8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ampak</w:t>
            </w:r>
          </w:p>
        </w:tc>
        <w:tc>
          <w:tcPr>
            <w:tcW w:w="462" w:type="pct"/>
            <w:tcBorders>
              <w:top w:val="nil"/>
              <w:left w:val="nil"/>
              <w:bottom w:val="single" w:sz="4" w:space="0" w:color="auto"/>
              <w:right w:val="single" w:sz="4" w:space="0" w:color="auto"/>
            </w:tcBorders>
            <w:shd w:val="clear" w:color="auto" w:fill="auto"/>
            <w:noWrap/>
            <w:vAlign w:val="center"/>
            <w:hideMark/>
          </w:tcPr>
          <w:p w14:paraId="27A1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808C0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C2FC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61C5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380738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0B56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2</w:t>
            </w:r>
          </w:p>
        </w:tc>
        <w:tc>
          <w:tcPr>
            <w:tcW w:w="1439" w:type="pct"/>
            <w:tcBorders>
              <w:top w:val="nil"/>
              <w:left w:val="nil"/>
              <w:bottom w:val="single" w:sz="4" w:space="0" w:color="auto"/>
              <w:right w:val="single" w:sz="4" w:space="0" w:color="auto"/>
            </w:tcBorders>
            <w:shd w:val="clear" w:color="auto" w:fill="auto"/>
            <w:noWrap/>
            <w:vAlign w:val="center"/>
            <w:hideMark/>
          </w:tcPr>
          <w:p w14:paraId="3FF9115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ru</w:t>
            </w:r>
          </w:p>
        </w:tc>
        <w:tc>
          <w:tcPr>
            <w:tcW w:w="462" w:type="pct"/>
            <w:tcBorders>
              <w:top w:val="nil"/>
              <w:left w:val="nil"/>
              <w:bottom w:val="single" w:sz="4" w:space="0" w:color="auto"/>
              <w:right w:val="single" w:sz="4" w:space="0" w:color="auto"/>
            </w:tcBorders>
            <w:shd w:val="clear" w:color="auto" w:fill="auto"/>
            <w:noWrap/>
            <w:vAlign w:val="center"/>
            <w:hideMark/>
          </w:tcPr>
          <w:p w14:paraId="511A4D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91B47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658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0DC6E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E2DA6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DC460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3</w:t>
            </w:r>
          </w:p>
        </w:tc>
        <w:tc>
          <w:tcPr>
            <w:tcW w:w="1439" w:type="pct"/>
            <w:tcBorders>
              <w:top w:val="nil"/>
              <w:left w:val="nil"/>
              <w:bottom w:val="single" w:sz="4" w:space="0" w:color="auto"/>
              <w:right w:val="single" w:sz="4" w:space="0" w:color="auto"/>
            </w:tcBorders>
            <w:shd w:val="clear" w:color="auto" w:fill="auto"/>
            <w:noWrap/>
            <w:vAlign w:val="center"/>
            <w:hideMark/>
          </w:tcPr>
          <w:p w14:paraId="7A77416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stafet</w:t>
            </w:r>
          </w:p>
        </w:tc>
        <w:tc>
          <w:tcPr>
            <w:tcW w:w="462" w:type="pct"/>
            <w:tcBorders>
              <w:top w:val="nil"/>
              <w:left w:val="nil"/>
              <w:bottom w:val="single" w:sz="4" w:space="0" w:color="auto"/>
              <w:right w:val="single" w:sz="4" w:space="0" w:color="auto"/>
            </w:tcBorders>
            <w:shd w:val="clear" w:color="auto" w:fill="auto"/>
            <w:noWrap/>
            <w:vAlign w:val="center"/>
            <w:hideMark/>
          </w:tcPr>
          <w:p w14:paraId="4C15C5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5998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3BA68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D6FC4E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C566B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E118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4</w:t>
            </w:r>
          </w:p>
        </w:tc>
        <w:tc>
          <w:tcPr>
            <w:tcW w:w="1439" w:type="pct"/>
            <w:tcBorders>
              <w:top w:val="nil"/>
              <w:left w:val="nil"/>
              <w:bottom w:val="single" w:sz="4" w:space="0" w:color="auto"/>
              <w:right w:val="single" w:sz="4" w:space="0" w:color="auto"/>
            </w:tcBorders>
            <w:shd w:val="clear" w:color="auto" w:fill="auto"/>
            <w:noWrap/>
            <w:vAlign w:val="center"/>
            <w:hideMark/>
          </w:tcPr>
          <w:p w14:paraId="46814E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ap</w:t>
            </w:r>
          </w:p>
        </w:tc>
        <w:tc>
          <w:tcPr>
            <w:tcW w:w="462" w:type="pct"/>
            <w:tcBorders>
              <w:top w:val="nil"/>
              <w:left w:val="nil"/>
              <w:bottom w:val="single" w:sz="4" w:space="0" w:color="auto"/>
              <w:right w:val="single" w:sz="4" w:space="0" w:color="auto"/>
            </w:tcBorders>
            <w:shd w:val="clear" w:color="auto" w:fill="auto"/>
            <w:noWrap/>
            <w:vAlign w:val="center"/>
            <w:hideMark/>
          </w:tcPr>
          <w:p w14:paraId="69B089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9289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74B00A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0981E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084AAD0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E031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5</w:t>
            </w:r>
          </w:p>
        </w:tc>
        <w:tc>
          <w:tcPr>
            <w:tcW w:w="1439" w:type="pct"/>
            <w:tcBorders>
              <w:top w:val="nil"/>
              <w:left w:val="nil"/>
              <w:bottom w:val="single" w:sz="4" w:space="0" w:color="auto"/>
              <w:right w:val="single" w:sz="4" w:space="0" w:color="auto"/>
            </w:tcBorders>
            <w:shd w:val="clear" w:color="auto" w:fill="auto"/>
            <w:noWrap/>
            <w:vAlign w:val="center"/>
            <w:hideMark/>
          </w:tcPr>
          <w:p w14:paraId="36F7769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ta</w:t>
            </w:r>
          </w:p>
        </w:tc>
        <w:tc>
          <w:tcPr>
            <w:tcW w:w="462" w:type="pct"/>
            <w:tcBorders>
              <w:top w:val="nil"/>
              <w:left w:val="nil"/>
              <w:bottom w:val="single" w:sz="4" w:space="0" w:color="auto"/>
              <w:right w:val="single" w:sz="4" w:space="0" w:color="auto"/>
            </w:tcBorders>
            <w:shd w:val="clear" w:color="auto" w:fill="auto"/>
            <w:noWrap/>
            <w:vAlign w:val="center"/>
            <w:hideMark/>
          </w:tcPr>
          <w:p w14:paraId="4E8D2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BFA4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2387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CFEDB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85B2B7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3DD25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6</w:t>
            </w:r>
          </w:p>
        </w:tc>
        <w:tc>
          <w:tcPr>
            <w:tcW w:w="1439" w:type="pct"/>
            <w:tcBorders>
              <w:top w:val="nil"/>
              <w:left w:val="nil"/>
              <w:bottom w:val="single" w:sz="4" w:space="0" w:color="auto"/>
              <w:right w:val="single" w:sz="4" w:space="0" w:color="auto"/>
            </w:tcBorders>
            <w:shd w:val="clear" w:color="auto" w:fill="auto"/>
            <w:noWrap/>
            <w:vAlign w:val="center"/>
            <w:hideMark/>
          </w:tcPr>
          <w:p w14:paraId="45F7B3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utup</w:t>
            </w:r>
          </w:p>
        </w:tc>
        <w:tc>
          <w:tcPr>
            <w:tcW w:w="462" w:type="pct"/>
            <w:tcBorders>
              <w:top w:val="nil"/>
              <w:left w:val="nil"/>
              <w:bottom w:val="single" w:sz="4" w:space="0" w:color="auto"/>
              <w:right w:val="single" w:sz="4" w:space="0" w:color="auto"/>
            </w:tcBorders>
            <w:shd w:val="clear" w:color="auto" w:fill="auto"/>
            <w:noWrap/>
            <w:vAlign w:val="center"/>
            <w:hideMark/>
          </w:tcPr>
          <w:p w14:paraId="4ABC5D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62DD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6C87F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BD97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6717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CA0799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7</w:t>
            </w:r>
          </w:p>
        </w:tc>
        <w:tc>
          <w:tcPr>
            <w:tcW w:w="1439" w:type="pct"/>
            <w:tcBorders>
              <w:top w:val="nil"/>
              <w:left w:val="nil"/>
              <w:bottom w:val="single" w:sz="4" w:space="0" w:color="auto"/>
              <w:right w:val="single" w:sz="4" w:space="0" w:color="auto"/>
            </w:tcBorders>
            <w:shd w:val="clear" w:color="auto" w:fill="auto"/>
            <w:noWrap/>
            <w:vAlign w:val="center"/>
            <w:hideMark/>
          </w:tcPr>
          <w:p w14:paraId="0364354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ptimis</w:t>
            </w:r>
          </w:p>
        </w:tc>
        <w:tc>
          <w:tcPr>
            <w:tcW w:w="462" w:type="pct"/>
            <w:tcBorders>
              <w:top w:val="nil"/>
              <w:left w:val="nil"/>
              <w:bottom w:val="single" w:sz="4" w:space="0" w:color="auto"/>
              <w:right w:val="single" w:sz="4" w:space="0" w:color="auto"/>
            </w:tcBorders>
            <w:shd w:val="clear" w:color="auto" w:fill="auto"/>
            <w:noWrap/>
            <w:vAlign w:val="center"/>
            <w:hideMark/>
          </w:tcPr>
          <w:p w14:paraId="365D6F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9E0C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4EE7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10B14B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2E3F0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DAE8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8</w:t>
            </w:r>
          </w:p>
        </w:tc>
        <w:tc>
          <w:tcPr>
            <w:tcW w:w="1439" w:type="pct"/>
            <w:tcBorders>
              <w:top w:val="nil"/>
              <w:left w:val="nil"/>
              <w:bottom w:val="single" w:sz="4" w:space="0" w:color="auto"/>
              <w:right w:val="single" w:sz="4" w:space="0" w:color="auto"/>
            </w:tcBorders>
            <w:shd w:val="clear" w:color="auto" w:fill="auto"/>
            <w:noWrap/>
            <w:vAlign w:val="center"/>
            <w:hideMark/>
          </w:tcPr>
          <w:p w14:paraId="6B125D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asi</w:t>
            </w:r>
          </w:p>
        </w:tc>
        <w:tc>
          <w:tcPr>
            <w:tcW w:w="462" w:type="pct"/>
            <w:tcBorders>
              <w:top w:val="nil"/>
              <w:left w:val="nil"/>
              <w:bottom w:val="single" w:sz="4" w:space="0" w:color="auto"/>
              <w:right w:val="single" w:sz="4" w:space="0" w:color="auto"/>
            </w:tcBorders>
            <w:shd w:val="clear" w:color="auto" w:fill="auto"/>
            <w:noWrap/>
            <w:vAlign w:val="center"/>
            <w:hideMark/>
          </w:tcPr>
          <w:p w14:paraId="3AA1B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AA9E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19D60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D7E5F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366DB2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3587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9</w:t>
            </w:r>
          </w:p>
        </w:tc>
        <w:tc>
          <w:tcPr>
            <w:tcW w:w="1439" w:type="pct"/>
            <w:tcBorders>
              <w:top w:val="nil"/>
              <w:left w:val="nil"/>
              <w:bottom w:val="single" w:sz="4" w:space="0" w:color="auto"/>
              <w:right w:val="single" w:sz="4" w:space="0" w:color="auto"/>
            </w:tcBorders>
            <w:shd w:val="clear" w:color="auto" w:fill="auto"/>
            <w:noWrap/>
            <w:vAlign w:val="center"/>
            <w:hideMark/>
          </w:tcPr>
          <w:p w14:paraId="19A3BDC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man</w:t>
            </w:r>
          </w:p>
        </w:tc>
        <w:tc>
          <w:tcPr>
            <w:tcW w:w="462" w:type="pct"/>
            <w:tcBorders>
              <w:top w:val="nil"/>
              <w:left w:val="nil"/>
              <w:bottom w:val="single" w:sz="4" w:space="0" w:color="auto"/>
              <w:right w:val="single" w:sz="4" w:space="0" w:color="auto"/>
            </w:tcBorders>
            <w:shd w:val="clear" w:color="auto" w:fill="auto"/>
            <w:noWrap/>
            <w:vAlign w:val="center"/>
            <w:hideMark/>
          </w:tcPr>
          <w:p w14:paraId="39B4A71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27B7D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8C02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5A33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C09885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BF1A9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0</w:t>
            </w:r>
          </w:p>
        </w:tc>
        <w:tc>
          <w:tcPr>
            <w:tcW w:w="1439" w:type="pct"/>
            <w:tcBorders>
              <w:top w:val="nil"/>
              <w:left w:val="nil"/>
              <w:bottom w:val="single" w:sz="4" w:space="0" w:color="auto"/>
              <w:right w:val="single" w:sz="4" w:space="0" w:color="auto"/>
            </w:tcBorders>
            <w:shd w:val="clear" w:color="auto" w:fill="auto"/>
            <w:noWrap/>
            <w:vAlign w:val="center"/>
            <w:hideMark/>
          </w:tcPr>
          <w:p w14:paraId="20F2218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i</w:t>
            </w:r>
          </w:p>
        </w:tc>
        <w:tc>
          <w:tcPr>
            <w:tcW w:w="462" w:type="pct"/>
            <w:tcBorders>
              <w:top w:val="nil"/>
              <w:left w:val="nil"/>
              <w:bottom w:val="single" w:sz="4" w:space="0" w:color="auto"/>
              <w:right w:val="single" w:sz="4" w:space="0" w:color="auto"/>
            </w:tcBorders>
            <w:shd w:val="clear" w:color="auto" w:fill="auto"/>
            <w:noWrap/>
            <w:vAlign w:val="center"/>
            <w:hideMark/>
          </w:tcPr>
          <w:p w14:paraId="03FDA1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1905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EF9E6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407D8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F5FD4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C0ED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1</w:t>
            </w:r>
          </w:p>
        </w:tc>
        <w:tc>
          <w:tcPr>
            <w:tcW w:w="1439" w:type="pct"/>
            <w:tcBorders>
              <w:top w:val="nil"/>
              <w:left w:val="nil"/>
              <w:bottom w:val="single" w:sz="4" w:space="0" w:color="auto"/>
              <w:right w:val="single" w:sz="4" w:space="0" w:color="auto"/>
            </w:tcBorders>
            <w:shd w:val="clear" w:color="auto" w:fill="auto"/>
            <w:noWrap/>
            <w:vAlign w:val="center"/>
            <w:hideMark/>
          </w:tcPr>
          <w:p w14:paraId="5861CE7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smi</w:t>
            </w:r>
          </w:p>
        </w:tc>
        <w:tc>
          <w:tcPr>
            <w:tcW w:w="462" w:type="pct"/>
            <w:tcBorders>
              <w:top w:val="nil"/>
              <w:left w:val="nil"/>
              <w:bottom w:val="single" w:sz="4" w:space="0" w:color="auto"/>
              <w:right w:val="single" w:sz="4" w:space="0" w:color="auto"/>
            </w:tcBorders>
            <w:shd w:val="clear" w:color="auto" w:fill="auto"/>
            <w:noWrap/>
            <w:vAlign w:val="center"/>
            <w:hideMark/>
          </w:tcPr>
          <w:p w14:paraId="3B3B3A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A531B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147A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3E691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7183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A60EF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2</w:t>
            </w:r>
          </w:p>
        </w:tc>
        <w:tc>
          <w:tcPr>
            <w:tcW w:w="1439" w:type="pct"/>
            <w:tcBorders>
              <w:top w:val="nil"/>
              <w:left w:val="nil"/>
              <w:bottom w:val="single" w:sz="4" w:space="0" w:color="auto"/>
              <w:right w:val="single" w:sz="4" w:space="0" w:color="auto"/>
            </w:tcBorders>
            <w:shd w:val="clear" w:color="auto" w:fill="auto"/>
            <w:noWrap/>
            <w:vAlign w:val="center"/>
            <w:hideMark/>
          </w:tcPr>
          <w:p w14:paraId="53D11E0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ma</w:t>
            </w:r>
          </w:p>
        </w:tc>
        <w:tc>
          <w:tcPr>
            <w:tcW w:w="462" w:type="pct"/>
            <w:tcBorders>
              <w:top w:val="nil"/>
              <w:left w:val="nil"/>
              <w:bottom w:val="single" w:sz="4" w:space="0" w:color="auto"/>
              <w:right w:val="single" w:sz="4" w:space="0" w:color="auto"/>
            </w:tcBorders>
            <w:shd w:val="clear" w:color="auto" w:fill="auto"/>
            <w:noWrap/>
            <w:vAlign w:val="center"/>
            <w:hideMark/>
          </w:tcPr>
          <w:p w14:paraId="1879B72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07521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8A150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A420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0BE8B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BC90D1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3</w:t>
            </w:r>
          </w:p>
        </w:tc>
        <w:tc>
          <w:tcPr>
            <w:tcW w:w="1439" w:type="pct"/>
            <w:tcBorders>
              <w:top w:val="nil"/>
              <w:left w:val="nil"/>
              <w:bottom w:val="single" w:sz="4" w:space="0" w:color="auto"/>
              <w:right w:val="single" w:sz="4" w:space="0" w:color="auto"/>
            </w:tcBorders>
            <w:shd w:val="clear" w:color="auto" w:fill="auto"/>
            <w:noWrap/>
            <w:vAlign w:val="center"/>
            <w:hideMark/>
          </w:tcPr>
          <w:p w14:paraId="2B079B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ikus</w:t>
            </w:r>
          </w:p>
        </w:tc>
        <w:tc>
          <w:tcPr>
            <w:tcW w:w="462" w:type="pct"/>
            <w:tcBorders>
              <w:top w:val="nil"/>
              <w:left w:val="nil"/>
              <w:bottom w:val="single" w:sz="4" w:space="0" w:color="auto"/>
              <w:right w:val="single" w:sz="4" w:space="0" w:color="auto"/>
            </w:tcBorders>
            <w:shd w:val="clear" w:color="auto" w:fill="auto"/>
            <w:noWrap/>
            <w:vAlign w:val="center"/>
            <w:hideMark/>
          </w:tcPr>
          <w:p w14:paraId="5DF85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B17C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B1288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11A80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2A90B8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0331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4</w:t>
            </w:r>
          </w:p>
        </w:tc>
        <w:tc>
          <w:tcPr>
            <w:tcW w:w="1439" w:type="pct"/>
            <w:tcBorders>
              <w:top w:val="nil"/>
              <w:left w:val="nil"/>
              <w:bottom w:val="single" w:sz="4" w:space="0" w:color="auto"/>
              <w:right w:val="single" w:sz="4" w:space="0" w:color="auto"/>
            </w:tcBorders>
            <w:shd w:val="clear" w:color="auto" w:fill="auto"/>
            <w:noWrap/>
            <w:vAlign w:val="center"/>
            <w:hideMark/>
          </w:tcPr>
          <w:p w14:paraId="3A81125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amat</w:t>
            </w:r>
          </w:p>
        </w:tc>
        <w:tc>
          <w:tcPr>
            <w:tcW w:w="462" w:type="pct"/>
            <w:tcBorders>
              <w:top w:val="nil"/>
              <w:left w:val="nil"/>
              <w:bottom w:val="single" w:sz="4" w:space="0" w:color="auto"/>
              <w:right w:val="single" w:sz="4" w:space="0" w:color="auto"/>
            </w:tcBorders>
            <w:shd w:val="clear" w:color="auto" w:fill="auto"/>
            <w:noWrap/>
            <w:vAlign w:val="center"/>
            <w:hideMark/>
          </w:tcPr>
          <w:p w14:paraId="04AA3CE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1EFF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E5600A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62F0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14CA5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2BAF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5</w:t>
            </w:r>
          </w:p>
        </w:tc>
        <w:tc>
          <w:tcPr>
            <w:tcW w:w="1439" w:type="pct"/>
            <w:tcBorders>
              <w:top w:val="nil"/>
              <w:left w:val="nil"/>
              <w:bottom w:val="single" w:sz="4" w:space="0" w:color="auto"/>
              <w:right w:val="single" w:sz="4" w:space="0" w:color="auto"/>
            </w:tcBorders>
            <w:shd w:val="clear" w:color="auto" w:fill="auto"/>
            <w:noWrap/>
            <w:vAlign w:val="center"/>
            <w:hideMark/>
          </w:tcPr>
          <w:p w14:paraId="48F7C41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ikmat</w:t>
            </w:r>
          </w:p>
        </w:tc>
        <w:tc>
          <w:tcPr>
            <w:tcW w:w="462" w:type="pct"/>
            <w:tcBorders>
              <w:top w:val="nil"/>
              <w:left w:val="nil"/>
              <w:bottom w:val="single" w:sz="4" w:space="0" w:color="auto"/>
              <w:right w:val="single" w:sz="4" w:space="0" w:color="auto"/>
            </w:tcBorders>
            <w:shd w:val="clear" w:color="auto" w:fill="auto"/>
            <w:noWrap/>
            <w:vAlign w:val="center"/>
            <w:hideMark/>
          </w:tcPr>
          <w:p w14:paraId="6429BD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645F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15A92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1A1E9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AC9779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A367F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6</w:t>
            </w:r>
          </w:p>
        </w:tc>
        <w:tc>
          <w:tcPr>
            <w:tcW w:w="1439" w:type="pct"/>
            <w:tcBorders>
              <w:top w:val="nil"/>
              <w:left w:val="nil"/>
              <w:bottom w:val="single" w:sz="4" w:space="0" w:color="auto"/>
              <w:right w:val="single" w:sz="4" w:space="0" w:color="auto"/>
            </w:tcBorders>
            <w:shd w:val="clear" w:color="auto" w:fill="auto"/>
            <w:noWrap/>
            <w:vAlign w:val="center"/>
            <w:hideMark/>
          </w:tcPr>
          <w:p w14:paraId="45D91C7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obster</w:t>
            </w:r>
          </w:p>
        </w:tc>
        <w:tc>
          <w:tcPr>
            <w:tcW w:w="462" w:type="pct"/>
            <w:tcBorders>
              <w:top w:val="nil"/>
              <w:left w:val="nil"/>
              <w:bottom w:val="single" w:sz="4" w:space="0" w:color="auto"/>
              <w:right w:val="single" w:sz="4" w:space="0" w:color="auto"/>
            </w:tcBorders>
            <w:shd w:val="clear" w:color="auto" w:fill="auto"/>
            <w:noWrap/>
            <w:vAlign w:val="center"/>
            <w:hideMark/>
          </w:tcPr>
          <w:p w14:paraId="3525EC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B0114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374B3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F2573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44E8C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FD7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57</w:t>
            </w:r>
          </w:p>
        </w:tc>
        <w:tc>
          <w:tcPr>
            <w:tcW w:w="1439" w:type="pct"/>
            <w:tcBorders>
              <w:top w:val="nil"/>
              <w:left w:val="nil"/>
              <w:bottom w:val="single" w:sz="4" w:space="0" w:color="auto"/>
              <w:right w:val="single" w:sz="4" w:space="0" w:color="auto"/>
            </w:tcBorders>
            <w:shd w:val="clear" w:color="auto" w:fill="auto"/>
            <w:noWrap/>
            <w:vAlign w:val="center"/>
            <w:hideMark/>
          </w:tcPr>
          <w:p w14:paraId="2F4331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w:t>
            </w:r>
          </w:p>
        </w:tc>
        <w:tc>
          <w:tcPr>
            <w:tcW w:w="462" w:type="pct"/>
            <w:tcBorders>
              <w:top w:val="nil"/>
              <w:left w:val="nil"/>
              <w:bottom w:val="single" w:sz="4" w:space="0" w:color="auto"/>
              <w:right w:val="single" w:sz="4" w:space="0" w:color="auto"/>
            </w:tcBorders>
            <w:shd w:val="clear" w:color="auto" w:fill="auto"/>
            <w:noWrap/>
            <w:vAlign w:val="center"/>
            <w:hideMark/>
          </w:tcPr>
          <w:p w14:paraId="3FD4F8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84BA4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8F564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92179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6B4BF99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7D68C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8</w:t>
            </w:r>
          </w:p>
        </w:tc>
        <w:tc>
          <w:tcPr>
            <w:tcW w:w="1439" w:type="pct"/>
            <w:tcBorders>
              <w:top w:val="nil"/>
              <w:left w:val="nil"/>
              <w:bottom w:val="single" w:sz="4" w:space="0" w:color="auto"/>
              <w:right w:val="single" w:sz="4" w:space="0" w:color="auto"/>
            </w:tcBorders>
            <w:shd w:val="clear" w:color="auto" w:fill="auto"/>
            <w:noWrap/>
            <w:vAlign w:val="center"/>
            <w:hideMark/>
          </w:tcPr>
          <w:p w14:paraId="3A2A346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kar</w:t>
            </w:r>
          </w:p>
        </w:tc>
        <w:tc>
          <w:tcPr>
            <w:tcW w:w="462" w:type="pct"/>
            <w:tcBorders>
              <w:top w:val="nil"/>
              <w:left w:val="nil"/>
              <w:bottom w:val="single" w:sz="4" w:space="0" w:color="auto"/>
              <w:right w:val="single" w:sz="4" w:space="0" w:color="auto"/>
            </w:tcBorders>
            <w:shd w:val="clear" w:color="auto" w:fill="auto"/>
            <w:noWrap/>
            <w:vAlign w:val="center"/>
            <w:hideMark/>
          </w:tcPr>
          <w:p w14:paraId="002902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04539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AA8F8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5497A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D43718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CB276E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9</w:t>
            </w:r>
          </w:p>
        </w:tc>
        <w:tc>
          <w:tcPr>
            <w:tcW w:w="1439" w:type="pct"/>
            <w:tcBorders>
              <w:top w:val="nil"/>
              <w:left w:val="nil"/>
              <w:bottom w:val="single" w:sz="4" w:space="0" w:color="auto"/>
              <w:right w:val="single" w:sz="4" w:space="0" w:color="auto"/>
            </w:tcBorders>
            <w:shd w:val="clear" w:color="auto" w:fill="auto"/>
            <w:noWrap/>
            <w:vAlign w:val="center"/>
            <w:hideMark/>
          </w:tcPr>
          <w:p w14:paraId="4588A1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ning</w:t>
            </w:r>
          </w:p>
        </w:tc>
        <w:tc>
          <w:tcPr>
            <w:tcW w:w="462" w:type="pct"/>
            <w:tcBorders>
              <w:top w:val="nil"/>
              <w:left w:val="nil"/>
              <w:bottom w:val="single" w:sz="4" w:space="0" w:color="auto"/>
              <w:right w:val="single" w:sz="4" w:space="0" w:color="auto"/>
            </w:tcBorders>
            <w:shd w:val="clear" w:color="auto" w:fill="auto"/>
            <w:noWrap/>
            <w:vAlign w:val="center"/>
            <w:hideMark/>
          </w:tcPr>
          <w:p w14:paraId="25B741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625D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29AC66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6BA1E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9F2BD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F681D6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0</w:t>
            </w:r>
          </w:p>
        </w:tc>
        <w:tc>
          <w:tcPr>
            <w:tcW w:w="1439" w:type="pct"/>
            <w:tcBorders>
              <w:top w:val="nil"/>
              <w:left w:val="nil"/>
              <w:bottom w:val="single" w:sz="4" w:space="0" w:color="auto"/>
              <w:right w:val="single" w:sz="4" w:space="0" w:color="auto"/>
            </w:tcBorders>
            <w:shd w:val="clear" w:color="auto" w:fill="auto"/>
            <w:noWrap/>
            <w:vAlign w:val="center"/>
            <w:hideMark/>
          </w:tcPr>
          <w:p w14:paraId="383D5AA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epresi</w:t>
            </w:r>
          </w:p>
        </w:tc>
        <w:tc>
          <w:tcPr>
            <w:tcW w:w="462" w:type="pct"/>
            <w:tcBorders>
              <w:top w:val="nil"/>
              <w:left w:val="nil"/>
              <w:bottom w:val="single" w:sz="4" w:space="0" w:color="auto"/>
              <w:right w:val="single" w:sz="4" w:space="0" w:color="auto"/>
            </w:tcBorders>
            <w:shd w:val="clear" w:color="auto" w:fill="auto"/>
            <w:noWrap/>
            <w:vAlign w:val="center"/>
            <w:hideMark/>
          </w:tcPr>
          <w:p w14:paraId="24CA94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7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A911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4FA8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8669AE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6949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1</w:t>
            </w:r>
          </w:p>
        </w:tc>
        <w:tc>
          <w:tcPr>
            <w:tcW w:w="1439" w:type="pct"/>
            <w:tcBorders>
              <w:top w:val="nil"/>
              <w:left w:val="nil"/>
              <w:bottom w:val="single" w:sz="4" w:space="0" w:color="auto"/>
              <w:right w:val="single" w:sz="4" w:space="0" w:color="auto"/>
            </w:tcBorders>
            <w:shd w:val="clear" w:color="auto" w:fill="auto"/>
            <w:noWrap/>
            <w:vAlign w:val="center"/>
            <w:hideMark/>
          </w:tcPr>
          <w:p w14:paraId="12412AF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ria</w:t>
            </w:r>
          </w:p>
        </w:tc>
        <w:tc>
          <w:tcPr>
            <w:tcW w:w="462" w:type="pct"/>
            <w:tcBorders>
              <w:top w:val="nil"/>
              <w:left w:val="nil"/>
              <w:bottom w:val="single" w:sz="4" w:space="0" w:color="auto"/>
              <w:right w:val="single" w:sz="4" w:space="0" w:color="auto"/>
            </w:tcBorders>
            <w:shd w:val="clear" w:color="auto" w:fill="auto"/>
            <w:noWrap/>
            <w:vAlign w:val="center"/>
            <w:hideMark/>
          </w:tcPr>
          <w:p w14:paraId="69194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9E929E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F9AF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C241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1DD41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3523A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2</w:t>
            </w:r>
          </w:p>
        </w:tc>
        <w:tc>
          <w:tcPr>
            <w:tcW w:w="1439" w:type="pct"/>
            <w:tcBorders>
              <w:top w:val="nil"/>
              <w:left w:val="nil"/>
              <w:bottom w:val="single" w:sz="4" w:space="0" w:color="auto"/>
              <w:right w:val="single" w:sz="4" w:space="0" w:color="auto"/>
            </w:tcBorders>
            <w:shd w:val="clear" w:color="auto" w:fill="auto"/>
            <w:noWrap/>
            <w:vAlign w:val="center"/>
            <w:hideMark/>
          </w:tcPr>
          <w:p w14:paraId="349880F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aga</w:t>
            </w:r>
          </w:p>
        </w:tc>
        <w:tc>
          <w:tcPr>
            <w:tcW w:w="462" w:type="pct"/>
            <w:tcBorders>
              <w:top w:val="nil"/>
              <w:left w:val="nil"/>
              <w:bottom w:val="single" w:sz="4" w:space="0" w:color="auto"/>
              <w:right w:val="single" w:sz="4" w:space="0" w:color="auto"/>
            </w:tcBorders>
            <w:shd w:val="clear" w:color="auto" w:fill="auto"/>
            <w:noWrap/>
            <w:vAlign w:val="center"/>
            <w:hideMark/>
          </w:tcPr>
          <w:p w14:paraId="5998C9C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58140F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A61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0B84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EA7D5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2F3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3</w:t>
            </w:r>
          </w:p>
        </w:tc>
        <w:tc>
          <w:tcPr>
            <w:tcW w:w="1439" w:type="pct"/>
            <w:tcBorders>
              <w:top w:val="nil"/>
              <w:left w:val="nil"/>
              <w:bottom w:val="single" w:sz="4" w:space="0" w:color="auto"/>
              <w:right w:val="single" w:sz="4" w:space="0" w:color="auto"/>
            </w:tcBorders>
            <w:shd w:val="clear" w:color="auto" w:fill="auto"/>
            <w:noWrap/>
            <w:vAlign w:val="center"/>
            <w:hideMark/>
          </w:tcPr>
          <w:p w14:paraId="6DA0AA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sap</w:t>
            </w:r>
          </w:p>
        </w:tc>
        <w:tc>
          <w:tcPr>
            <w:tcW w:w="462" w:type="pct"/>
            <w:tcBorders>
              <w:top w:val="nil"/>
              <w:left w:val="nil"/>
              <w:bottom w:val="single" w:sz="4" w:space="0" w:color="auto"/>
              <w:right w:val="single" w:sz="4" w:space="0" w:color="auto"/>
            </w:tcBorders>
            <w:shd w:val="clear" w:color="auto" w:fill="auto"/>
            <w:noWrap/>
            <w:vAlign w:val="center"/>
            <w:hideMark/>
          </w:tcPr>
          <w:p w14:paraId="47BB4D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9301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A61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7454E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38C6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D6E3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4</w:t>
            </w:r>
          </w:p>
        </w:tc>
        <w:tc>
          <w:tcPr>
            <w:tcW w:w="1439" w:type="pct"/>
            <w:tcBorders>
              <w:top w:val="nil"/>
              <w:left w:val="nil"/>
              <w:bottom w:val="single" w:sz="4" w:space="0" w:color="auto"/>
              <w:right w:val="single" w:sz="4" w:space="0" w:color="auto"/>
            </w:tcBorders>
            <w:shd w:val="clear" w:color="auto" w:fill="auto"/>
            <w:noWrap/>
            <w:vAlign w:val="center"/>
            <w:hideMark/>
          </w:tcPr>
          <w:p w14:paraId="5CD2F8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mbang</w:t>
            </w:r>
          </w:p>
        </w:tc>
        <w:tc>
          <w:tcPr>
            <w:tcW w:w="462" w:type="pct"/>
            <w:tcBorders>
              <w:top w:val="nil"/>
              <w:left w:val="nil"/>
              <w:bottom w:val="single" w:sz="4" w:space="0" w:color="auto"/>
              <w:right w:val="single" w:sz="4" w:space="0" w:color="auto"/>
            </w:tcBorders>
            <w:shd w:val="clear" w:color="auto" w:fill="auto"/>
            <w:noWrap/>
            <w:vAlign w:val="center"/>
            <w:hideMark/>
          </w:tcPr>
          <w:p w14:paraId="24A42A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8F04C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5BCBC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4A9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5F5B45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18E6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5</w:t>
            </w:r>
          </w:p>
        </w:tc>
        <w:tc>
          <w:tcPr>
            <w:tcW w:w="1439" w:type="pct"/>
            <w:tcBorders>
              <w:top w:val="nil"/>
              <w:left w:val="nil"/>
              <w:bottom w:val="single" w:sz="4" w:space="0" w:color="auto"/>
              <w:right w:val="single" w:sz="4" w:space="0" w:color="auto"/>
            </w:tcBorders>
            <w:shd w:val="clear" w:color="auto" w:fill="auto"/>
            <w:noWrap/>
            <w:vAlign w:val="center"/>
            <w:hideMark/>
          </w:tcPr>
          <w:p w14:paraId="5760D03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rak</w:t>
            </w:r>
          </w:p>
        </w:tc>
        <w:tc>
          <w:tcPr>
            <w:tcW w:w="462" w:type="pct"/>
            <w:tcBorders>
              <w:top w:val="nil"/>
              <w:left w:val="nil"/>
              <w:bottom w:val="single" w:sz="4" w:space="0" w:color="auto"/>
              <w:right w:val="single" w:sz="4" w:space="0" w:color="auto"/>
            </w:tcBorders>
            <w:shd w:val="clear" w:color="auto" w:fill="auto"/>
            <w:noWrap/>
            <w:vAlign w:val="center"/>
            <w:hideMark/>
          </w:tcPr>
          <w:p w14:paraId="3821BD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8114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0BC4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8D83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16802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E137B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6</w:t>
            </w:r>
          </w:p>
        </w:tc>
        <w:tc>
          <w:tcPr>
            <w:tcW w:w="1439" w:type="pct"/>
            <w:tcBorders>
              <w:top w:val="nil"/>
              <w:left w:val="nil"/>
              <w:bottom w:val="single" w:sz="4" w:space="0" w:color="auto"/>
              <w:right w:val="single" w:sz="4" w:space="0" w:color="auto"/>
            </w:tcBorders>
            <w:shd w:val="clear" w:color="auto" w:fill="auto"/>
            <w:noWrap/>
            <w:vAlign w:val="center"/>
            <w:hideMark/>
          </w:tcPr>
          <w:p w14:paraId="4C6F92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us</w:t>
            </w:r>
          </w:p>
        </w:tc>
        <w:tc>
          <w:tcPr>
            <w:tcW w:w="462" w:type="pct"/>
            <w:tcBorders>
              <w:top w:val="nil"/>
              <w:left w:val="nil"/>
              <w:bottom w:val="single" w:sz="4" w:space="0" w:color="auto"/>
              <w:right w:val="single" w:sz="4" w:space="0" w:color="auto"/>
            </w:tcBorders>
            <w:shd w:val="clear" w:color="auto" w:fill="auto"/>
            <w:noWrap/>
            <w:vAlign w:val="center"/>
            <w:hideMark/>
          </w:tcPr>
          <w:p w14:paraId="6F4F115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5A0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3FAAB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9444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7D9F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3F5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7</w:t>
            </w:r>
          </w:p>
        </w:tc>
        <w:tc>
          <w:tcPr>
            <w:tcW w:w="1439" w:type="pct"/>
            <w:tcBorders>
              <w:top w:val="nil"/>
              <w:left w:val="nil"/>
              <w:bottom w:val="single" w:sz="4" w:space="0" w:color="auto"/>
              <w:right w:val="single" w:sz="4" w:space="0" w:color="auto"/>
            </w:tcBorders>
            <w:shd w:val="clear" w:color="auto" w:fill="auto"/>
            <w:noWrap/>
            <w:vAlign w:val="center"/>
            <w:hideMark/>
          </w:tcPr>
          <w:p w14:paraId="40A3E0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egalitas</w:t>
            </w:r>
          </w:p>
        </w:tc>
        <w:tc>
          <w:tcPr>
            <w:tcW w:w="462" w:type="pct"/>
            <w:tcBorders>
              <w:top w:val="nil"/>
              <w:left w:val="nil"/>
              <w:bottom w:val="single" w:sz="4" w:space="0" w:color="auto"/>
              <w:right w:val="single" w:sz="4" w:space="0" w:color="auto"/>
            </w:tcBorders>
            <w:shd w:val="clear" w:color="auto" w:fill="auto"/>
            <w:noWrap/>
            <w:vAlign w:val="center"/>
            <w:hideMark/>
          </w:tcPr>
          <w:p w14:paraId="69F707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FA05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6BC2B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D940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B1339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66A70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8</w:t>
            </w:r>
          </w:p>
        </w:tc>
        <w:tc>
          <w:tcPr>
            <w:tcW w:w="1439" w:type="pct"/>
            <w:tcBorders>
              <w:top w:val="nil"/>
              <w:left w:val="nil"/>
              <w:bottom w:val="single" w:sz="4" w:space="0" w:color="auto"/>
              <w:right w:val="single" w:sz="4" w:space="0" w:color="auto"/>
            </w:tcBorders>
            <w:shd w:val="clear" w:color="auto" w:fill="auto"/>
            <w:noWrap/>
            <w:vAlign w:val="center"/>
            <w:hideMark/>
          </w:tcPr>
          <w:p w14:paraId="5C594DE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n</w:t>
            </w:r>
          </w:p>
        </w:tc>
        <w:tc>
          <w:tcPr>
            <w:tcW w:w="462" w:type="pct"/>
            <w:tcBorders>
              <w:top w:val="nil"/>
              <w:left w:val="nil"/>
              <w:bottom w:val="single" w:sz="4" w:space="0" w:color="auto"/>
              <w:right w:val="single" w:sz="4" w:space="0" w:color="auto"/>
            </w:tcBorders>
            <w:shd w:val="clear" w:color="auto" w:fill="auto"/>
            <w:noWrap/>
            <w:vAlign w:val="center"/>
            <w:hideMark/>
          </w:tcPr>
          <w:p w14:paraId="690DA2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B21F8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135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F14D1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36860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1592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9</w:t>
            </w:r>
          </w:p>
        </w:tc>
        <w:tc>
          <w:tcPr>
            <w:tcW w:w="1439" w:type="pct"/>
            <w:tcBorders>
              <w:top w:val="nil"/>
              <w:left w:val="nil"/>
              <w:bottom w:val="single" w:sz="4" w:space="0" w:color="auto"/>
              <w:right w:val="single" w:sz="4" w:space="0" w:color="auto"/>
            </w:tcBorders>
            <w:shd w:val="clear" w:color="auto" w:fill="auto"/>
            <w:noWrap/>
            <w:vAlign w:val="center"/>
            <w:hideMark/>
          </w:tcPr>
          <w:p w14:paraId="3792022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ar</w:t>
            </w:r>
          </w:p>
        </w:tc>
        <w:tc>
          <w:tcPr>
            <w:tcW w:w="462" w:type="pct"/>
            <w:tcBorders>
              <w:top w:val="nil"/>
              <w:left w:val="nil"/>
              <w:bottom w:val="single" w:sz="4" w:space="0" w:color="auto"/>
              <w:right w:val="single" w:sz="4" w:space="0" w:color="auto"/>
            </w:tcBorders>
            <w:shd w:val="clear" w:color="auto" w:fill="auto"/>
            <w:noWrap/>
            <w:vAlign w:val="center"/>
            <w:hideMark/>
          </w:tcPr>
          <w:p w14:paraId="77685EF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0F0A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1E77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CDBF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796BD9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FC09F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0</w:t>
            </w:r>
          </w:p>
        </w:tc>
        <w:tc>
          <w:tcPr>
            <w:tcW w:w="1439" w:type="pct"/>
            <w:tcBorders>
              <w:top w:val="nil"/>
              <w:left w:val="nil"/>
              <w:bottom w:val="single" w:sz="4" w:space="0" w:color="auto"/>
              <w:right w:val="single" w:sz="4" w:space="0" w:color="auto"/>
            </w:tcBorders>
            <w:shd w:val="clear" w:color="auto" w:fill="auto"/>
            <w:noWrap/>
            <w:vAlign w:val="center"/>
            <w:hideMark/>
          </w:tcPr>
          <w:p w14:paraId="3BC3F15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mas</w:t>
            </w:r>
          </w:p>
        </w:tc>
        <w:tc>
          <w:tcPr>
            <w:tcW w:w="462" w:type="pct"/>
            <w:tcBorders>
              <w:top w:val="nil"/>
              <w:left w:val="nil"/>
              <w:bottom w:val="single" w:sz="4" w:space="0" w:color="auto"/>
              <w:right w:val="single" w:sz="4" w:space="0" w:color="auto"/>
            </w:tcBorders>
            <w:shd w:val="clear" w:color="auto" w:fill="auto"/>
            <w:noWrap/>
            <w:vAlign w:val="center"/>
            <w:hideMark/>
          </w:tcPr>
          <w:p w14:paraId="670F1A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98AF0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426F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9BD8B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A6E8A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F49D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1</w:t>
            </w:r>
          </w:p>
        </w:tc>
        <w:tc>
          <w:tcPr>
            <w:tcW w:w="1439" w:type="pct"/>
            <w:tcBorders>
              <w:top w:val="nil"/>
              <w:left w:val="nil"/>
              <w:bottom w:val="single" w:sz="4" w:space="0" w:color="auto"/>
              <w:right w:val="single" w:sz="4" w:space="0" w:color="auto"/>
            </w:tcBorders>
            <w:shd w:val="clear" w:color="auto" w:fill="auto"/>
            <w:noWrap/>
            <w:vAlign w:val="center"/>
            <w:hideMark/>
          </w:tcPr>
          <w:p w14:paraId="7F51E2D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kung</w:t>
            </w:r>
          </w:p>
        </w:tc>
        <w:tc>
          <w:tcPr>
            <w:tcW w:w="462" w:type="pct"/>
            <w:tcBorders>
              <w:top w:val="nil"/>
              <w:left w:val="nil"/>
              <w:bottom w:val="single" w:sz="4" w:space="0" w:color="auto"/>
              <w:right w:val="single" w:sz="4" w:space="0" w:color="auto"/>
            </w:tcBorders>
            <w:shd w:val="clear" w:color="auto" w:fill="auto"/>
            <w:noWrap/>
            <w:vAlign w:val="center"/>
            <w:hideMark/>
          </w:tcPr>
          <w:p w14:paraId="037943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E2252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B147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D18C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7DED06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DC69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2</w:t>
            </w:r>
          </w:p>
        </w:tc>
        <w:tc>
          <w:tcPr>
            <w:tcW w:w="1439" w:type="pct"/>
            <w:tcBorders>
              <w:top w:val="nil"/>
              <w:left w:val="nil"/>
              <w:bottom w:val="single" w:sz="4" w:space="0" w:color="auto"/>
              <w:right w:val="single" w:sz="4" w:space="0" w:color="auto"/>
            </w:tcBorders>
            <w:shd w:val="clear" w:color="auto" w:fill="auto"/>
            <w:noWrap/>
            <w:vAlign w:val="center"/>
            <w:hideMark/>
          </w:tcPr>
          <w:p w14:paraId="65E5763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konstruksi</w:t>
            </w:r>
          </w:p>
        </w:tc>
        <w:tc>
          <w:tcPr>
            <w:tcW w:w="462" w:type="pct"/>
            <w:tcBorders>
              <w:top w:val="nil"/>
              <w:left w:val="nil"/>
              <w:bottom w:val="single" w:sz="4" w:space="0" w:color="auto"/>
              <w:right w:val="single" w:sz="4" w:space="0" w:color="auto"/>
            </w:tcBorders>
            <w:shd w:val="clear" w:color="auto" w:fill="auto"/>
            <w:noWrap/>
            <w:vAlign w:val="center"/>
            <w:hideMark/>
          </w:tcPr>
          <w:p w14:paraId="2EF51B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C2A4A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3D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CBD5E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A42C5F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ECF3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3</w:t>
            </w:r>
          </w:p>
        </w:tc>
        <w:tc>
          <w:tcPr>
            <w:tcW w:w="1439" w:type="pct"/>
            <w:tcBorders>
              <w:top w:val="nil"/>
              <w:left w:val="nil"/>
              <w:bottom w:val="single" w:sz="4" w:space="0" w:color="auto"/>
              <w:right w:val="single" w:sz="4" w:space="0" w:color="auto"/>
            </w:tcBorders>
            <w:shd w:val="clear" w:color="auto" w:fill="auto"/>
            <w:noWrap/>
            <w:vAlign w:val="center"/>
            <w:hideMark/>
          </w:tcPr>
          <w:p w14:paraId="3244774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sus</w:t>
            </w:r>
          </w:p>
        </w:tc>
        <w:tc>
          <w:tcPr>
            <w:tcW w:w="462" w:type="pct"/>
            <w:tcBorders>
              <w:top w:val="nil"/>
              <w:left w:val="nil"/>
              <w:bottom w:val="single" w:sz="4" w:space="0" w:color="auto"/>
              <w:right w:val="single" w:sz="4" w:space="0" w:color="auto"/>
            </w:tcBorders>
            <w:shd w:val="clear" w:color="auto" w:fill="auto"/>
            <w:noWrap/>
            <w:vAlign w:val="center"/>
            <w:hideMark/>
          </w:tcPr>
          <w:p w14:paraId="07A13D0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AF2C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E3802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D2F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266442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B1AA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4</w:t>
            </w:r>
          </w:p>
        </w:tc>
        <w:tc>
          <w:tcPr>
            <w:tcW w:w="1439" w:type="pct"/>
            <w:tcBorders>
              <w:top w:val="nil"/>
              <w:left w:val="nil"/>
              <w:bottom w:val="single" w:sz="4" w:space="0" w:color="auto"/>
              <w:right w:val="single" w:sz="4" w:space="0" w:color="auto"/>
            </w:tcBorders>
            <w:shd w:val="clear" w:color="auto" w:fill="auto"/>
            <w:noWrap/>
            <w:vAlign w:val="center"/>
            <w:hideMark/>
          </w:tcPr>
          <w:p w14:paraId="10ED00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ksi</w:t>
            </w:r>
          </w:p>
        </w:tc>
        <w:tc>
          <w:tcPr>
            <w:tcW w:w="462" w:type="pct"/>
            <w:tcBorders>
              <w:top w:val="nil"/>
              <w:left w:val="nil"/>
              <w:bottom w:val="single" w:sz="4" w:space="0" w:color="auto"/>
              <w:right w:val="single" w:sz="4" w:space="0" w:color="auto"/>
            </w:tcBorders>
            <w:shd w:val="clear" w:color="auto" w:fill="auto"/>
            <w:noWrap/>
            <w:vAlign w:val="center"/>
            <w:hideMark/>
          </w:tcPr>
          <w:p w14:paraId="6F4BE3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D6FB7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1CF07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71E4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E5FEAD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51AA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5</w:t>
            </w:r>
          </w:p>
        </w:tc>
        <w:tc>
          <w:tcPr>
            <w:tcW w:w="1439" w:type="pct"/>
            <w:tcBorders>
              <w:top w:val="nil"/>
              <w:left w:val="nil"/>
              <w:bottom w:val="single" w:sz="4" w:space="0" w:color="auto"/>
              <w:right w:val="single" w:sz="4" w:space="0" w:color="auto"/>
            </w:tcBorders>
            <w:shd w:val="clear" w:color="auto" w:fill="auto"/>
            <w:noWrap/>
            <w:vAlign w:val="center"/>
            <w:hideMark/>
          </w:tcPr>
          <w:p w14:paraId="1FF816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ih</w:t>
            </w:r>
          </w:p>
        </w:tc>
        <w:tc>
          <w:tcPr>
            <w:tcW w:w="462" w:type="pct"/>
            <w:tcBorders>
              <w:top w:val="nil"/>
              <w:left w:val="nil"/>
              <w:bottom w:val="single" w:sz="4" w:space="0" w:color="auto"/>
              <w:right w:val="single" w:sz="4" w:space="0" w:color="auto"/>
            </w:tcBorders>
            <w:shd w:val="clear" w:color="auto" w:fill="auto"/>
            <w:noWrap/>
            <w:vAlign w:val="center"/>
            <w:hideMark/>
          </w:tcPr>
          <w:p w14:paraId="0B911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91491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5301E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186E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A89E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C12C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6</w:t>
            </w:r>
          </w:p>
        </w:tc>
        <w:tc>
          <w:tcPr>
            <w:tcW w:w="1439" w:type="pct"/>
            <w:tcBorders>
              <w:top w:val="nil"/>
              <w:left w:val="nil"/>
              <w:bottom w:val="single" w:sz="4" w:space="0" w:color="auto"/>
              <w:right w:val="single" w:sz="4" w:space="0" w:color="auto"/>
            </w:tcBorders>
            <w:shd w:val="clear" w:color="auto" w:fill="auto"/>
            <w:noWrap/>
            <w:vAlign w:val="center"/>
            <w:hideMark/>
          </w:tcPr>
          <w:p w14:paraId="6DDB91E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enang</w:t>
            </w:r>
          </w:p>
        </w:tc>
        <w:tc>
          <w:tcPr>
            <w:tcW w:w="462" w:type="pct"/>
            <w:tcBorders>
              <w:top w:val="nil"/>
              <w:left w:val="nil"/>
              <w:bottom w:val="single" w:sz="4" w:space="0" w:color="auto"/>
              <w:right w:val="single" w:sz="4" w:space="0" w:color="auto"/>
            </w:tcBorders>
            <w:shd w:val="clear" w:color="auto" w:fill="auto"/>
            <w:noWrap/>
            <w:vAlign w:val="center"/>
            <w:hideMark/>
          </w:tcPr>
          <w:p w14:paraId="1B795F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5D12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9474E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55C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5AA7D7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2C71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7</w:t>
            </w:r>
          </w:p>
        </w:tc>
        <w:tc>
          <w:tcPr>
            <w:tcW w:w="1439" w:type="pct"/>
            <w:tcBorders>
              <w:top w:val="nil"/>
              <w:left w:val="nil"/>
              <w:bottom w:val="single" w:sz="4" w:space="0" w:color="auto"/>
              <w:right w:val="single" w:sz="4" w:space="0" w:color="auto"/>
            </w:tcBorders>
            <w:shd w:val="clear" w:color="auto" w:fill="auto"/>
            <w:noWrap/>
            <w:vAlign w:val="center"/>
            <w:hideMark/>
          </w:tcPr>
          <w:p w14:paraId="0BDE459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rsik</w:t>
            </w:r>
          </w:p>
        </w:tc>
        <w:tc>
          <w:tcPr>
            <w:tcW w:w="462" w:type="pct"/>
            <w:tcBorders>
              <w:top w:val="nil"/>
              <w:left w:val="nil"/>
              <w:bottom w:val="single" w:sz="4" w:space="0" w:color="auto"/>
              <w:right w:val="single" w:sz="4" w:space="0" w:color="auto"/>
            </w:tcBorders>
            <w:shd w:val="clear" w:color="auto" w:fill="auto"/>
            <w:noWrap/>
            <w:vAlign w:val="center"/>
            <w:hideMark/>
          </w:tcPr>
          <w:p w14:paraId="691FD0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A0BF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5E3DE1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CC4CC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673EB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89CB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8</w:t>
            </w:r>
          </w:p>
        </w:tc>
        <w:tc>
          <w:tcPr>
            <w:tcW w:w="1439" w:type="pct"/>
            <w:tcBorders>
              <w:top w:val="nil"/>
              <w:left w:val="nil"/>
              <w:bottom w:val="single" w:sz="4" w:space="0" w:color="auto"/>
              <w:right w:val="single" w:sz="4" w:space="0" w:color="auto"/>
            </w:tcBorders>
            <w:shd w:val="clear" w:color="auto" w:fill="auto"/>
            <w:noWrap/>
            <w:vAlign w:val="center"/>
            <w:hideMark/>
          </w:tcPr>
          <w:p w14:paraId="2EFCCBB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nfaat</w:t>
            </w:r>
          </w:p>
        </w:tc>
        <w:tc>
          <w:tcPr>
            <w:tcW w:w="462" w:type="pct"/>
            <w:tcBorders>
              <w:top w:val="nil"/>
              <w:left w:val="nil"/>
              <w:bottom w:val="single" w:sz="4" w:space="0" w:color="auto"/>
              <w:right w:val="single" w:sz="4" w:space="0" w:color="auto"/>
            </w:tcBorders>
            <w:shd w:val="clear" w:color="auto" w:fill="auto"/>
            <w:noWrap/>
            <w:vAlign w:val="center"/>
            <w:hideMark/>
          </w:tcPr>
          <w:p w14:paraId="33204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F8BF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CC633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ABC71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EC2EB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DC9E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9</w:t>
            </w:r>
          </w:p>
        </w:tc>
        <w:tc>
          <w:tcPr>
            <w:tcW w:w="1439" w:type="pct"/>
            <w:tcBorders>
              <w:top w:val="nil"/>
              <w:left w:val="nil"/>
              <w:bottom w:val="single" w:sz="4" w:space="0" w:color="auto"/>
              <w:right w:val="single" w:sz="4" w:space="0" w:color="auto"/>
            </w:tcBorders>
            <w:shd w:val="clear" w:color="auto" w:fill="auto"/>
            <w:noWrap/>
            <w:vAlign w:val="center"/>
            <w:hideMark/>
          </w:tcPr>
          <w:p w14:paraId="0BC53F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bsen</w:t>
            </w:r>
          </w:p>
        </w:tc>
        <w:tc>
          <w:tcPr>
            <w:tcW w:w="462" w:type="pct"/>
            <w:tcBorders>
              <w:top w:val="nil"/>
              <w:left w:val="nil"/>
              <w:bottom w:val="single" w:sz="4" w:space="0" w:color="auto"/>
              <w:right w:val="single" w:sz="4" w:space="0" w:color="auto"/>
            </w:tcBorders>
            <w:shd w:val="clear" w:color="auto" w:fill="auto"/>
            <w:noWrap/>
            <w:vAlign w:val="center"/>
            <w:hideMark/>
          </w:tcPr>
          <w:p w14:paraId="29300B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32B99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A3C6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0EA5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3B68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3C91B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0</w:t>
            </w:r>
          </w:p>
        </w:tc>
        <w:tc>
          <w:tcPr>
            <w:tcW w:w="1439" w:type="pct"/>
            <w:tcBorders>
              <w:top w:val="nil"/>
              <w:left w:val="nil"/>
              <w:bottom w:val="single" w:sz="4" w:space="0" w:color="auto"/>
              <w:right w:val="single" w:sz="4" w:space="0" w:color="auto"/>
            </w:tcBorders>
            <w:shd w:val="clear" w:color="auto" w:fill="auto"/>
            <w:noWrap/>
            <w:vAlign w:val="center"/>
            <w:hideMark/>
          </w:tcPr>
          <w:p w14:paraId="153351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otong</w:t>
            </w:r>
          </w:p>
        </w:tc>
        <w:tc>
          <w:tcPr>
            <w:tcW w:w="462" w:type="pct"/>
            <w:tcBorders>
              <w:top w:val="nil"/>
              <w:left w:val="nil"/>
              <w:bottom w:val="single" w:sz="4" w:space="0" w:color="auto"/>
              <w:right w:val="single" w:sz="4" w:space="0" w:color="auto"/>
            </w:tcBorders>
            <w:shd w:val="clear" w:color="auto" w:fill="auto"/>
            <w:noWrap/>
            <w:vAlign w:val="center"/>
            <w:hideMark/>
          </w:tcPr>
          <w:p w14:paraId="6CCBAF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D1EDD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42E1C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0BA0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6B2ED0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21F2B5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1</w:t>
            </w:r>
          </w:p>
        </w:tc>
        <w:tc>
          <w:tcPr>
            <w:tcW w:w="1439" w:type="pct"/>
            <w:tcBorders>
              <w:top w:val="nil"/>
              <w:left w:val="nil"/>
              <w:bottom w:val="single" w:sz="4" w:space="0" w:color="auto"/>
              <w:right w:val="single" w:sz="4" w:space="0" w:color="auto"/>
            </w:tcBorders>
            <w:shd w:val="clear" w:color="auto" w:fill="auto"/>
            <w:noWrap/>
            <w:vAlign w:val="center"/>
            <w:hideMark/>
          </w:tcPr>
          <w:p w14:paraId="00CEAD0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wah</w:t>
            </w:r>
          </w:p>
        </w:tc>
        <w:tc>
          <w:tcPr>
            <w:tcW w:w="462" w:type="pct"/>
            <w:tcBorders>
              <w:top w:val="nil"/>
              <w:left w:val="nil"/>
              <w:bottom w:val="single" w:sz="4" w:space="0" w:color="auto"/>
              <w:right w:val="single" w:sz="4" w:space="0" w:color="auto"/>
            </w:tcBorders>
            <w:shd w:val="clear" w:color="auto" w:fill="auto"/>
            <w:noWrap/>
            <w:vAlign w:val="center"/>
            <w:hideMark/>
          </w:tcPr>
          <w:p w14:paraId="13CFD7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7902B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0D909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15A0D0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20F87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93B3E4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2</w:t>
            </w:r>
          </w:p>
        </w:tc>
        <w:tc>
          <w:tcPr>
            <w:tcW w:w="1439" w:type="pct"/>
            <w:tcBorders>
              <w:top w:val="nil"/>
              <w:left w:val="nil"/>
              <w:bottom w:val="single" w:sz="4" w:space="0" w:color="auto"/>
              <w:right w:val="single" w:sz="4" w:space="0" w:color="auto"/>
            </w:tcBorders>
            <w:shd w:val="clear" w:color="auto" w:fill="auto"/>
            <w:noWrap/>
            <w:vAlign w:val="center"/>
            <w:hideMark/>
          </w:tcPr>
          <w:p w14:paraId="00D19D1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et</w:t>
            </w:r>
          </w:p>
        </w:tc>
        <w:tc>
          <w:tcPr>
            <w:tcW w:w="462" w:type="pct"/>
            <w:tcBorders>
              <w:top w:val="nil"/>
              <w:left w:val="nil"/>
              <w:bottom w:val="single" w:sz="4" w:space="0" w:color="auto"/>
              <w:right w:val="single" w:sz="4" w:space="0" w:color="auto"/>
            </w:tcBorders>
            <w:shd w:val="clear" w:color="auto" w:fill="auto"/>
            <w:noWrap/>
            <w:vAlign w:val="center"/>
            <w:hideMark/>
          </w:tcPr>
          <w:p w14:paraId="048426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CCC21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2088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2275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771E3D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8DE92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3</w:t>
            </w:r>
          </w:p>
        </w:tc>
        <w:tc>
          <w:tcPr>
            <w:tcW w:w="1439" w:type="pct"/>
            <w:tcBorders>
              <w:top w:val="nil"/>
              <w:left w:val="nil"/>
              <w:bottom w:val="single" w:sz="4" w:space="0" w:color="auto"/>
              <w:right w:val="single" w:sz="4" w:space="0" w:color="auto"/>
            </w:tcBorders>
            <w:shd w:val="clear" w:color="auto" w:fill="auto"/>
            <w:noWrap/>
            <w:vAlign w:val="center"/>
            <w:hideMark/>
          </w:tcPr>
          <w:p w14:paraId="7DAAC8F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or</w:t>
            </w:r>
          </w:p>
        </w:tc>
        <w:tc>
          <w:tcPr>
            <w:tcW w:w="462" w:type="pct"/>
            <w:tcBorders>
              <w:top w:val="nil"/>
              <w:left w:val="nil"/>
              <w:bottom w:val="single" w:sz="4" w:space="0" w:color="auto"/>
              <w:right w:val="single" w:sz="4" w:space="0" w:color="auto"/>
            </w:tcBorders>
            <w:shd w:val="clear" w:color="auto" w:fill="auto"/>
            <w:noWrap/>
            <w:vAlign w:val="center"/>
            <w:hideMark/>
          </w:tcPr>
          <w:p w14:paraId="1BEC33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8171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3E54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10D9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20924E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73EA6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4</w:t>
            </w:r>
          </w:p>
        </w:tc>
        <w:tc>
          <w:tcPr>
            <w:tcW w:w="1439" w:type="pct"/>
            <w:tcBorders>
              <w:top w:val="nil"/>
              <w:left w:val="nil"/>
              <w:bottom w:val="single" w:sz="4" w:space="0" w:color="auto"/>
              <w:right w:val="single" w:sz="4" w:space="0" w:color="auto"/>
            </w:tcBorders>
            <w:shd w:val="clear" w:color="auto" w:fill="auto"/>
            <w:noWrap/>
            <w:vAlign w:val="center"/>
            <w:hideMark/>
          </w:tcPr>
          <w:p w14:paraId="598ACA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at</w:t>
            </w:r>
          </w:p>
        </w:tc>
        <w:tc>
          <w:tcPr>
            <w:tcW w:w="462" w:type="pct"/>
            <w:tcBorders>
              <w:top w:val="nil"/>
              <w:left w:val="nil"/>
              <w:bottom w:val="single" w:sz="4" w:space="0" w:color="auto"/>
              <w:right w:val="single" w:sz="4" w:space="0" w:color="auto"/>
            </w:tcBorders>
            <w:shd w:val="clear" w:color="auto" w:fill="auto"/>
            <w:noWrap/>
            <w:vAlign w:val="center"/>
            <w:hideMark/>
          </w:tcPr>
          <w:p w14:paraId="3C8289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E50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B88A0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37DF4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B12CB1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D9FE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5</w:t>
            </w:r>
          </w:p>
        </w:tc>
        <w:tc>
          <w:tcPr>
            <w:tcW w:w="1439" w:type="pct"/>
            <w:tcBorders>
              <w:top w:val="nil"/>
              <w:left w:val="nil"/>
              <w:bottom w:val="single" w:sz="4" w:space="0" w:color="auto"/>
              <w:right w:val="single" w:sz="4" w:space="0" w:color="auto"/>
            </w:tcBorders>
            <w:shd w:val="clear" w:color="auto" w:fill="auto"/>
            <w:noWrap/>
            <w:vAlign w:val="center"/>
            <w:hideMark/>
          </w:tcPr>
          <w:p w14:paraId="6D0CDCC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sentif</w:t>
            </w:r>
          </w:p>
        </w:tc>
        <w:tc>
          <w:tcPr>
            <w:tcW w:w="462" w:type="pct"/>
            <w:tcBorders>
              <w:top w:val="nil"/>
              <w:left w:val="nil"/>
              <w:bottom w:val="single" w:sz="4" w:space="0" w:color="auto"/>
              <w:right w:val="single" w:sz="4" w:space="0" w:color="auto"/>
            </w:tcBorders>
            <w:shd w:val="clear" w:color="auto" w:fill="auto"/>
            <w:noWrap/>
            <w:vAlign w:val="center"/>
            <w:hideMark/>
          </w:tcPr>
          <w:p w14:paraId="217E06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CB1D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37DD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34C24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B98DA1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B055D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6</w:t>
            </w:r>
          </w:p>
        </w:tc>
        <w:tc>
          <w:tcPr>
            <w:tcW w:w="1439" w:type="pct"/>
            <w:tcBorders>
              <w:top w:val="nil"/>
              <w:left w:val="nil"/>
              <w:bottom w:val="single" w:sz="4" w:space="0" w:color="auto"/>
              <w:right w:val="single" w:sz="4" w:space="0" w:color="auto"/>
            </w:tcBorders>
            <w:shd w:val="clear" w:color="auto" w:fill="auto"/>
            <w:noWrap/>
            <w:vAlign w:val="center"/>
            <w:hideMark/>
          </w:tcPr>
          <w:p w14:paraId="17E13A9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uka</w:t>
            </w:r>
          </w:p>
        </w:tc>
        <w:tc>
          <w:tcPr>
            <w:tcW w:w="462" w:type="pct"/>
            <w:tcBorders>
              <w:top w:val="nil"/>
              <w:left w:val="nil"/>
              <w:bottom w:val="single" w:sz="4" w:space="0" w:color="auto"/>
              <w:right w:val="single" w:sz="4" w:space="0" w:color="auto"/>
            </w:tcBorders>
            <w:shd w:val="clear" w:color="auto" w:fill="auto"/>
            <w:noWrap/>
            <w:vAlign w:val="center"/>
            <w:hideMark/>
          </w:tcPr>
          <w:p w14:paraId="369272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2B424D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9A677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3739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415C9F9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1F3C2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7</w:t>
            </w:r>
          </w:p>
        </w:tc>
        <w:tc>
          <w:tcPr>
            <w:tcW w:w="1439" w:type="pct"/>
            <w:tcBorders>
              <w:top w:val="nil"/>
              <w:left w:val="nil"/>
              <w:bottom w:val="single" w:sz="4" w:space="0" w:color="auto"/>
              <w:right w:val="single" w:sz="4" w:space="0" w:color="auto"/>
            </w:tcBorders>
            <w:shd w:val="clear" w:color="auto" w:fill="auto"/>
            <w:noWrap/>
            <w:vAlign w:val="center"/>
            <w:hideMark/>
          </w:tcPr>
          <w:p w14:paraId="3F861F6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cik</w:t>
            </w:r>
          </w:p>
        </w:tc>
        <w:tc>
          <w:tcPr>
            <w:tcW w:w="462" w:type="pct"/>
            <w:tcBorders>
              <w:top w:val="nil"/>
              <w:left w:val="nil"/>
              <w:bottom w:val="single" w:sz="4" w:space="0" w:color="auto"/>
              <w:right w:val="single" w:sz="4" w:space="0" w:color="auto"/>
            </w:tcBorders>
            <w:shd w:val="clear" w:color="auto" w:fill="auto"/>
            <w:noWrap/>
            <w:vAlign w:val="center"/>
            <w:hideMark/>
          </w:tcPr>
          <w:p w14:paraId="176E6F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CABC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A7118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257E7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B3E787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642B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8</w:t>
            </w:r>
          </w:p>
        </w:tc>
        <w:tc>
          <w:tcPr>
            <w:tcW w:w="1439" w:type="pct"/>
            <w:tcBorders>
              <w:top w:val="nil"/>
              <w:left w:val="nil"/>
              <w:bottom w:val="single" w:sz="4" w:space="0" w:color="auto"/>
              <w:right w:val="single" w:sz="4" w:space="0" w:color="auto"/>
            </w:tcBorders>
            <w:shd w:val="clear" w:color="auto" w:fill="auto"/>
            <w:noWrap/>
            <w:vAlign w:val="center"/>
            <w:hideMark/>
          </w:tcPr>
          <w:p w14:paraId="32E08D1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ar</w:t>
            </w:r>
          </w:p>
        </w:tc>
        <w:tc>
          <w:tcPr>
            <w:tcW w:w="462" w:type="pct"/>
            <w:tcBorders>
              <w:top w:val="nil"/>
              <w:left w:val="nil"/>
              <w:bottom w:val="single" w:sz="4" w:space="0" w:color="auto"/>
              <w:right w:val="single" w:sz="4" w:space="0" w:color="auto"/>
            </w:tcBorders>
            <w:shd w:val="clear" w:color="auto" w:fill="auto"/>
            <w:noWrap/>
            <w:vAlign w:val="center"/>
            <w:hideMark/>
          </w:tcPr>
          <w:p w14:paraId="6B927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C9843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858D9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39BCE1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3A644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9F35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9</w:t>
            </w:r>
          </w:p>
        </w:tc>
        <w:tc>
          <w:tcPr>
            <w:tcW w:w="1439" w:type="pct"/>
            <w:tcBorders>
              <w:top w:val="nil"/>
              <w:left w:val="nil"/>
              <w:bottom w:val="single" w:sz="4" w:space="0" w:color="auto"/>
              <w:right w:val="single" w:sz="4" w:space="0" w:color="auto"/>
            </w:tcBorders>
            <w:shd w:val="clear" w:color="auto" w:fill="auto"/>
            <w:noWrap/>
            <w:vAlign w:val="center"/>
            <w:hideMark/>
          </w:tcPr>
          <w:p w14:paraId="04C628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osmetik</w:t>
            </w:r>
          </w:p>
        </w:tc>
        <w:tc>
          <w:tcPr>
            <w:tcW w:w="462" w:type="pct"/>
            <w:tcBorders>
              <w:top w:val="nil"/>
              <w:left w:val="nil"/>
              <w:bottom w:val="single" w:sz="4" w:space="0" w:color="auto"/>
              <w:right w:val="single" w:sz="4" w:space="0" w:color="auto"/>
            </w:tcBorders>
            <w:shd w:val="clear" w:color="auto" w:fill="auto"/>
            <w:noWrap/>
            <w:vAlign w:val="center"/>
            <w:hideMark/>
          </w:tcPr>
          <w:p w14:paraId="40FA63B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0D149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802D5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FBF76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B0558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E2701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0</w:t>
            </w:r>
          </w:p>
        </w:tc>
        <w:tc>
          <w:tcPr>
            <w:tcW w:w="1439" w:type="pct"/>
            <w:tcBorders>
              <w:top w:val="nil"/>
              <w:left w:val="nil"/>
              <w:bottom w:val="single" w:sz="4" w:space="0" w:color="auto"/>
              <w:right w:val="single" w:sz="4" w:space="0" w:color="auto"/>
            </w:tcBorders>
            <w:shd w:val="clear" w:color="auto" w:fill="auto"/>
            <w:noWrap/>
            <w:vAlign w:val="center"/>
            <w:hideMark/>
          </w:tcPr>
          <w:p w14:paraId="2961B9D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oto</w:t>
            </w:r>
          </w:p>
        </w:tc>
        <w:tc>
          <w:tcPr>
            <w:tcW w:w="462" w:type="pct"/>
            <w:tcBorders>
              <w:top w:val="nil"/>
              <w:left w:val="nil"/>
              <w:bottom w:val="single" w:sz="4" w:space="0" w:color="auto"/>
              <w:right w:val="single" w:sz="4" w:space="0" w:color="auto"/>
            </w:tcBorders>
            <w:shd w:val="clear" w:color="auto" w:fill="auto"/>
            <w:noWrap/>
            <w:vAlign w:val="center"/>
            <w:hideMark/>
          </w:tcPr>
          <w:p w14:paraId="2522D8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CA2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9A826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2DD52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9A5E1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CDD06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1</w:t>
            </w:r>
          </w:p>
        </w:tc>
        <w:tc>
          <w:tcPr>
            <w:tcW w:w="1439" w:type="pct"/>
            <w:tcBorders>
              <w:top w:val="nil"/>
              <w:left w:val="nil"/>
              <w:bottom w:val="single" w:sz="4" w:space="0" w:color="auto"/>
              <w:right w:val="single" w:sz="4" w:space="0" w:color="auto"/>
            </w:tcBorders>
            <w:shd w:val="clear" w:color="auto" w:fill="auto"/>
            <w:noWrap/>
            <w:vAlign w:val="center"/>
            <w:hideMark/>
          </w:tcPr>
          <w:p w14:paraId="14C1717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rganik</w:t>
            </w:r>
          </w:p>
        </w:tc>
        <w:tc>
          <w:tcPr>
            <w:tcW w:w="462" w:type="pct"/>
            <w:tcBorders>
              <w:top w:val="nil"/>
              <w:left w:val="nil"/>
              <w:bottom w:val="single" w:sz="4" w:space="0" w:color="auto"/>
              <w:right w:val="single" w:sz="4" w:space="0" w:color="auto"/>
            </w:tcBorders>
            <w:shd w:val="clear" w:color="auto" w:fill="auto"/>
            <w:noWrap/>
            <w:vAlign w:val="center"/>
            <w:hideMark/>
          </w:tcPr>
          <w:p w14:paraId="5C29A3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84F3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B8355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87BE2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DC283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1859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2</w:t>
            </w:r>
          </w:p>
        </w:tc>
        <w:tc>
          <w:tcPr>
            <w:tcW w:w="1439" w:type="pct"/>
            <w:tcBorders>
              <w:top w:val="nil"/>
              <w:left w:val="nil"/>
              <w:bottom w:val="single" w:sz="4" w:space="0" w:color="auto"/>
              <w:right w:val="single" w:sz="4" w:space="0" w:color="auto"/>
            </w:tcBorders>
            <w:shd w:val="clear" w:color="auto" w:fill="auto"/>
            <w:noWrap/>
            <w:vAlign w:val="center"/>
            <w:hideMark/>
          </w:tcPr>
          <w:p w14:paraId="452A44A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urah</w:t>
            </w:r>
          </w:p>
        </w:tc>
        <w:tc>
          <w:tcPr>
            <w:tcW w:w="462" w:type="pct"/>
            <w:tcBorders>
              <w:top w:val="nil"/>
              <w:left w:val="nil"/>
              <w:bottom w:val="single" w:sz="4" w:space="0" w:color="auto"/>
              <w:right w:val="single" w:sz="4" w:space="0" w:color="auto"/>
            </w:tcBorders>
            <w:shd w:val="clear" w:color="auto" w:fill="auto"/>
            <w:noWrap/>
            <w:vAlign w:val="center"/>
            <w:hideMark/>
          </w:tcPr>
          <w:p w14:paraId="019836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68D37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B8530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9DEEB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409F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FFA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3</w:t>
            </w:r>
          </w:p>
        </w:tc>
        <w:tc>
          <w:tcPr>
            <w:tcW w:w="1439" w:type="pct"/>
            <w:tcBorders>
              <w:top w:val="nil"/>
              <w:left w:val="nil"/>
              <w:bottom w:val="single" w:sz="4" w:space="0" w:color="auto"/>
              <w:right w:val="single" w:sz="4" w:space="0" w:color="auto"/>
            </w:tcBorders>
            <w:shd w:val="clear" w:color="auto" w:fill="auto"/>
            <w:noWrap/>
            <w:vAlign w:val="center"/>
            <w:hideMark/>
          </w:tcPr>
          <w:p w14:paraId="2BA59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masi</w:t>
            </w:r>
          </w:p>
        </w:tc>
        <w:tc>
          <w:tcPr>
            <w:tcW w:w="462" w:type="pct"/>
            <w:tcBorders>
              <w:top w:val="nil"/>
              <w:left w:val="nil"/>
              <w:bottom w:val="single" w:sz="4" w:space="0" w:color="auto"/>
              <w:right w:val="single" w:sz="4" w:space="0" w:color="auto"/>
            </w:tcBorders>
            <w:shd w:val="clear" w:color="auto" w:fill="auto"/>
            <w:noWrap/>
            <w:vAlign w:val="center"/>
            <w:hideMark/>
          </w:tcPr>
          <w:p w14:paraId="0A711D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797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009D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59DEAA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471C3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3000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4</w:t>
            </w:r>
          </w:p>
        </w:tc>
        <w:tc>
          <w:tcPr>
            <w:tcW w:w="1439" w:type="pct"/>
            <w:tcBorders>
              <w:top w:val="nil"/>
              <w:left w:val="nil"/>
              <w:bottom w:val="single" w:sz="4" w:space="0" w:color="auto"/>
              <w:right w:val="single" w:sz="4" w:space="0" w:color="auto"/>
            </w:tcBorders>
            <w:shd w:val="clear" w:color="auto" w:fill="auto"/>
            <w:noWrap/>
            <w:vAlign w:val="center"/>
            <w:hideMark/>
          </w:tcPr>
          <w:p w14:paraId="049E254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gah</w:t>
            </w:r>
          </w:p>
        </w:tc>
        <w:tc>
          <w:tcPr>
            <w:tcW w:w="462" w:type="pct"/>
            <w:tcBorders>
              <w:top w:val="nil"/>
              <w:left w:val="nil"/>
              <w:bottom w:val="single" w:sz="4" w:space="0" w:color="auto"/>
              <w:right w:val="single" w:sz="4" w:space="0" w:color="auto"/>
            </w:tcBorders>
            <w:shd w:val="clear" w:color="auto" w:fill="auto"/>
            <w:noWrap/>
            <w:vAlign w:val="center"/>
            <w:hideMark/>
          </w:tcPr>
          <w:p w14:paraId="420A0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5C76A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3CFE7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4FC0C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F63DA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B5AE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5</w:t>
            </w:r>
          </w:p>
        </w:tc>
        <w:tc>
          <w:tcPr>
            <w:tcW w:w="1439" w:type="pct"/>
            <w:tcBorders>
              <w:top w:val="nil"/>
              <w:left w:val="nil"/>
              <w:bottom w:val="single" w:sz="4" w:space="0" w:color="auto"/>
              <w:right w:val="single" w:sz="4" w:space="0" w:color="auto"/>
            </w:tcBorders>
            <w:shd w:val="clear" w:color="auto" w:fill="auto"/>
            <w:noWrap/>
            <w:vAlign w:val="center"/>
            <w:hideMark/>
          </w:tcPr>
          <w:p w14:paraId="7863B8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jir</w:t>
            </w:r>
          </w:p>
        </w:tc>
        <w:tc>
          <w:tcPr>
            <w:tcW w:w="462" w:type="pct"/>
            <w:tcBorders>
              <w:top w:val="nil"/>
              <w:left w:val="nil"/>
              <w:bottom w:val="single" w:sz="4" w:space="0" w:color="auto"/>
              <w:right w:val="single" w:sz="4" w:space="0" w:color="auto"/>
            </w:tcBorders>
            <w:shd w:val="clear" w:color="auto" w:fill="auto"/>
            <w:noWrap/>
            <w:vAlign w:val="center"/>
            <w:hideMark/>
          </w:tcPr>
          <w:p w14:paraId="24B01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2AE1F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CECD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4EA2E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B44003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FA83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6</w:t>
            </w:r>
          </w:p>
        </w:tc>
        <w:tc>
          <w:tcPr>
            <w:tcW w:w="1439" w:type="pct"/>
            <w:tcBorders>
              <w:top w:val="nil"/>
              <w:left w:val="nil"/>
              <w:bottom w:val="single" w:sz="4" w:space="0" w:color="auto"/>
              <w:right w:val="single" w:sz="4" w:space="0" w:color="auto"/>
            </w:tcBorders>
            <w:shd w:val="clear" w:color="auto" w:fill="auto"/>
            <w:noWrap/>
            <w:vAlign w:val="center"/>
            <w:hideMark/>
          </w:tcPr>
          <w:p w14:paraId="643B38E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cok</w:t>
            </w:r>
          </w:p>
        </w:tc>
        <w:tc>
          <w:tcPr>
            <w:tcW w:w="462" w:type="pct"/>
            <w:tcBorders>
              <w:top w:val="nil"/>
              <w:left w:val="nil"/>
              <w:bottom w:val="single" w:sz="4" w:space="0" w:color="auto"/>
              <w:right w:val="single" w:sz="4" w:space="0" w:color="auto"/>
            </w:tcBorders>
            <w:shd w:val="clear" w:color="auto" w:fill="auto"/>
            <w:noWrap/>
            <w:vAlign w:val="center"/>
            <w:hideMark/>
          </w:tcPr>
          <w:p w14:paraId="4F0392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72086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5DA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18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6C45C6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C8CE3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7</w:t>
            </w:r>
          </w:p>
        </w:tc>
        <w:tc>
          <w:tcPr>
            <w:tcW w:w="1439" w:type="pct"/>
            <w:tcBorders>
              <w:top w:val="nil"/>
              <w:left w:val="nil"/>
              <w:bottom w:val="single" w:sz="4" w:space="0" w:color="auto"/>
              <w:right w:val="single" w:sz="4" w:space="0" w:color="auto"/>
            </w:tcBorders>
            <w:shd w:val="clear" w:color="auto" w:fill="auto"/>
            <w:noWrap/>
            <w:vAlign w:val="center"/>
            <w:hideMark/>
          </w:tcPr>
          <w:p w14:paraId="349CE3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uru</w:t>
            </w:r>
          </w:p>
        </w:tc>
        <w:tc>
          <w:tcPr>
            <w:tcW w:w="462" w:type="pct"/>
            <w:tcBorders>
              <w:top w:val="nil"/>
              <w:left w:val="nil"/>
              <w:bottom w:val="single" w:sz="4" w:space="0" w:color="auto"/>
              <w:right w:val="single" w:sz="4" w:space="0" w:color="auto"/>
            </w:tcBorders>
            <w:shd w:val="clear" w:color="auto" w:fill="auto"/>
            <w:noWrap/>
            <w:vAlign w:val="center"/>
            <w:hideMark/>
          </w:tcPr>
          <w:p w14:paraId="01E21A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A111B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5C1AC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7CAB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4FE31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1899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8</w:t>
            </w:r>
          </w:p>
        </w:tc>
        <w:tc>
          <w:tcPr>
            <w:tcW w:w="1439" w:type="pct"/>
            <w:tcBorders>
              <w:top w:val="nil"/>
              <w:left w:val="nil"/>
              <w:bottom w:val="single" w:sz="4" w:space="0" w:color="auto"/>
              <w:right w:val="single" w:sz="4" w:space="0" w:color="auto"/>
            </w:tcBorders>
            <w:shd w:val="clear" w:color="auto" w:fill="auto"/>
            <w:noWrap/>
            <w:vAlign w:val="center"/>
            <w:hideMark/>
          </w:tcPr>
          <w:p w14:paraId="78C8A0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mester</w:t>
            </w:r>
          </w:p>
        </w:tc>
        <w:tc>
          <w:tcPr>
            <w:tcW w:w="462" w:type="pct"/>
            <w:tcBorders>
              <w:top w:val="nil"/>
              <w:left w:val="nil"/>
              <w:bottom w:val="single" w:sz="4" w:space="0" w:color="auto"/>
              <w:right w:val="single" w:sz="4" w:space="0" w:color="auto"/>
            </w:tcBorders>
            <w:shd w:val="clear" w:color="auto" w:fill="auto"/>
            <w:noWrap/>
            <w:vAlign w:val="center"/>
            <w:hideMark/>
          </w:tcPr>
          <w:p w14:paraId="43B991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11536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D09C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F0E29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9EC0CCF" w14:textId="77777777" w:rsidTr="00665FF6">
        <w:trPr>
          <w:trHeight w:val="288"/>
        </w:trPr>
        <w:tc>
          <w:tcPr>
            <w:tcW w:w="3956"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333E4B" w14:textId="1EED3915"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TOTAL TERMS DATA UJI</w:t>
            </w:r>
          </w:p>
        </w:tc>
        <w:tc>
          <w:tcPr>
            <w:tcW w:w="1044" w:type="pct"/>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5BE98DA6" w14:textId="3F3992A2"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98</w:t>
            </w:r>
          </w:p>
        </w:tc>
      </w:tr>
    </w:tbl>
    <w:p w14:paraId="4C47987F" w14:textId="3322F408" w:rsidR="00463C5D" w:rsidRDefault="00BB0173" w:rsidP="00E445BA">
      <w:pPr>
        <w:pStyle w:val="Judul2"/>
      </w:pPr>
      <w:bookmarkStart w:id="183" w:name="_Toc156128109"/>
      <w:r>
        <w:lastRenderedPageBreak/>
        <w:t>4.</w:t>
      </w:r>
      <w:r w:rsidR="00F71850">
        <w:t>5</w:t>
      </w:r>
      <w:r w:rsidR="001A207E">
        <w:t>.</w:t>
      </w:r>
      <w:r>
        <w:t xml:space="preserve"> </w:t>
      </w:r>
      <w:r w:rsidR="00463C5D">
        <w:t>Klasifikasi Metode</w:t>
      </w:r>
      <w:bookmarkEnd w:id="183"/>
    </w:p>
    <w:p w14:paraId="71B20B23" w14:textId="32ED0921" w:rsidR="00463C5D" w:rsidRDefault="00463C5D" w:rsidP="00E445BA">
      <w:pPr>
        <w:spacing w:line="360" w:lineRule="auto"/>
        <w:ind w:firstLine="720"/>
        <w:jc w:val="both"/>
      </w:pPr>
      <w:r>
        <w:t xml:space="preserve">Tahapan selanjutnya merupakan </w:t>
      </w:r>
      <w:r w:rsidR="00F930B4">
        <w:t xml:space="preserve">perhitungan probabilitas untuk mencari nilai probabilitas dari suatu </w:t>
      </w:r>
      <w:r w:rsidR="00F930B4" w:rsidRPr="00C17F8E">
        <w:rPr>
          <w:i/>
          <w:iCs/>
        </w:rPr>
        <w:t>term</w:t>
      </w:r>
      <w:r w:rsidR="00F930B4">
        <w:t xml:space="preserve"> data uji berdasarkan data latih</w:t>
      </w:r>
      <w:r>
        <w:t>.</w:t>
      </w:r>
      <w:r w:rsidR="00C17F8E" w:rsidRPr="00C17F8E">
        <w:t xml:space="preserve"> </w:t>
      </w:r>
      <w:r w:rsidR="00C17F8E" w:rsidRPr="00C17F8E">
        <w:t xml:space="preserve">Proses ini memungkinkan perhitungan probabilitas untuk menentukan seberapa mungkin suatu </w:t>
      </w:r>
      <w:r w:rsidR="00C17F8E" w:rsidRPr="00C17F8E">
        <w:rPr>
          <w:i/>
          <w:iCs/>
        </w:rPr>
        <w:t>term</w:t>
      </w:r>
      <w:r w:rsidR="00C17F8E" w:rsidRPr="00C17F8E">
        <w:t xml:space="preserve"> terdapat dalam kelas tertentu. Implementasi rumus ini pada data uji memungkinkan penentuan probabilitas kelas yang paling mungkin, berdasarkan pembelajaran dari data latih</w:t>
      </w:r>
      <w:r w:rsidR="00C17F8E">
        <w:t>.</w:t>
      </w:r>
      <w:r>
        <w:t xml:space="preserve"> Berikut merupakan rumus mencari probabilitas Naïve Bayes</w:t>
      </w:r>
      <w:r w:rsidR="00A1217F">
        <w:t xml:space="preserve"> </w:t>
      </w:r>
      <w:r w:rsidR="00C17F8E">
        <w:t xml:space="preserve">Classifier </w:t>
      </w:r>
      <w:r w:rsidR="00A1217F">
        <w:t>dan perhitungan contoh sampel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6E30F4B" w14:textId="1E4F1DCC"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09142BF9" w14:textId="7ECDBF6F"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Positif)=(0+1)/(52+92)=0.00694</m:t>
          </m:r>
        </m:oMath>
      </m:oMathPara>
    </w:p>
    <w:p w14:paraId="65E7ACE5" w14:textId="4FC431B5"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Negatif)=(1+1)/(66+92)=0.01266</m:t>
          </m:r>
        </m:oMath>
      </m:oMathPara>
    </w:p>
    <w:p w14:paraId="03E0CB4D" w14:textId="6E2FF9E6"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Positif)=(0+1)/(52+92)=0.00694</m:t>
          </m:r>
        </m:oMath>
      </m:oMathPara>
    </w:p>
    <w:p w14:paraId="61E3F0FC" w14:textId="3B4CCEEA"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Negatif)=(2+1)/(66+92)=0.01899</m:t>
          </m:r>
        </m:oMath>
      </m:oMathPara>
    </w:p>
    <w:p w14:paraId="00A0CD3D" w14:textId="0AC6D843"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Positif)=(0+1)/(52+92)=0.00694</m:t>
          </m:r>
        </m:oMath>
      </m:oMathPara>
    </w:p>
    <w:p w14:paraId="33EE60E5" w14:textId="3E39C2EB"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Negatif)=(2+1)/(66+92)=0.01899</m:t>
          </m:r>
        </m:oMath>
      </m:oMathPara>
    </w:p>
    <w:p w14:paraId="5B0812D3" w14:textId="594BA351"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Positif)=(0+1)/(52+92)=0.00694</m:t>
          </m:r>
        </m:oMath>
      </m:oMathPara>
    </w:p>
    <w:p w14:paraId="5FC701A1" w14:textId="3BF9A947"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Negatif)=(2+1)/(66+92)=0.01899</m:t>
          </m:r>
        </m:oMath>
      </m:oMathPara>
    </w:p>
    <w:p w14:paraId="70965EE4" w14:textId="6DFADE8C"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Positif)=(0+1)/(52+92)=0.00694</m:t>
          </m:r>
        </m:oMath>
      </m:oMathPara>
    </w:p>
    <w:p w14:paraId="53C35620" w14:textId="336AF5DB"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Negatif)=(2+1)/(66+92)=0.01899</m:t>
          </m:r>
        </m:oMath>
      </m:oMathPara>
    </w:p>
    <w:p w14:paraId="07CBE8DD" w14:textId="5E9828C6"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Positif)=(0+1)/(52+92)=0.00694</m:t>
          </m:r>
        </m:oMath>
      </m:oMathPara>
    </w:p>
    <w:p w14:paraId="34B11498" w14:textId="3F930B1F"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Negatif)=(4+1)/(66+92)=0.03165</m:t>
          </m:r>
        </m:oMath>
      </m:oMathPara>
    </w:p>
    <w:p w14:paraId="086FC870" w14:textId="38C152A4"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Total P( Positif ) = 0.04167</m:t>
          </m:r>
        </m:oMath>
      </m:oMathPara>
    </w:p>
    <w:p w14:paraId="5A01DE0F" w14:textId="77777777" w:rsidR="007E4F68" w:rsidRDefault="007E4F68" w:rsidP="007E4F68">
      <w:pPr>
        <w:tabs>
          <w:tab w:val="left" w:pos="1248"/>
        </w:tabs>
        <w:spacing w:line="360" w:lineRule="auto"/>
        <w:ind w:left="720"/>
        <w:jc w:val="both"/>
        <w:rPr>
          <w:rFonts w:cs="Times New Roman"/>
          <w:szCs w:val="24"/>
        </w:rPr>
      </w:pPr>
      <m:oMath>
        <m:r>
          <w:rPr>
            <w:rFonts w:ascii="Cambria Math" w:hAnsi="Cambria Math" w:cs="Times New Roman"/>
            <w:szCs w:val="24"/>
          </w:rPr>
          <m:t>Total P( Negatif ) = 0.12025</m:t>
        </m:r>
      </m:oMath>
      <w:r w:rsidR="00C46569">
        <w:rPr>
          <w:rFonts w:cs="Times New Roman"/>
          <w:szCs w:val="24"/>
        </w:rPr>
        <w:tab/>
      </w:r>
    </w:p>
    <w:p w14:paraId="1191A23D" w14:textId="2A7A8EDC" w:rsidR="00D61943" w:rsidRDefault="00463C5D" w:rsidP="00D61943">
      <w:pPr>
        <w:tabs>
          <w:tab w:val="left" w:pos="1248"/>
        </w:tabs>
        <w:spacing w:line="360" w:lineRule="auto"/>
        <w:ind w:firstLine="720"/>
        <w:jc w:val="both"/>
        <w:rPr>
          <w:rFonts w:cs="Times New Roman"/>
          <w:szCs w:val="24"/>
        </w:rPr>
      </w:pPr>
      <w:r w:rsidRPr="00463C5D">
        <w:rPr>
          <w:rFonts w:cs="Times New Roman"/>
          <w:szCs w:val="24"/>
        </w:rPr>
        <w:lastRenderedPageBreak/>
        <w:t>Berdasarkan perbandingan total probabilitas sentimen positif dan negatif,</w:t>
      </w:r>
      <w:r w:rsidR="00D61943">
        <w:rPr>
          <w:rFonts w:cs="Times New Roman"/>
          <w:szCs w:val="24"/>
        </w:rPr>
        <w:t xml:space="preserve"> </w:t>
      </w:r>
      <w:r w:rsidRPr="00463C5D">
        <w:rPr>
          <w:rFonts w:cs="Times New Roman"/>
          <w:szCs w:val="24"/>
        </w:rPr>
        <w:t>maka dokumen ke-1 bersentimen negatif</w:t>
      </w:r>
      <w:r w:rsidR="00D61943">
        <w:rPr>
          <w:rFonts w:cs="Times New Roman"/>
          <w:szCs w:val="24"/>
        </w:rPr>
        <w:t>.</w:t>
      </w:r>
    </w:p>
    <w:p w14:paraId="24967990" w14:textId="31C9DB42" w:rsidR="00D61943" w:rsidRDefault="00D61943" w:rsidP="00D61943">
      <w:pPr>
        <w:spacing w:line="360" w:lineRule="auto"/>
        <w:ind w:firstLine="720"/>
        <w:jc w:val="both"/>
        <w:rPr>
          <w:rFonts w:cs="Times New Roman"/>
          <w:szCs w:val="24"/>
        </w:rPr>
      </w:pPr>
      <w:r w:rsidRPr="00D61943">
        <w:rPr>
          <w:rFonts w:cs="Times New Roman"/>
          <w:szCs w:val="24"/>
        </w:rPr>
        <w:t>Setelah melalui seluruh perhitungan pada data uji, hasil dari perhitungan probabilitas sentimen dari setiap dokumen dikumpulkan dan disajikan dalam Tabel 4.5.1, yang merupakan Hasil Prediksi Naïve Bayes. Tabel ini memuat informasi mengenai probabilitas sentimen yang diperoleh untuk setiap dokumen berdasarkan model Naïve Bayes yang telah diterapkan</w:t>
      </w:r>
      <w:r>
        <w:rPr>
          <w:rFonts w:cs="Times New Roman"/>
          <w:szCs w:val="24"/>
        </w:rPr>
        <w:t>.</w:t>
      </w:r>
    </w:p>
    <w:p w14:paraId="1FA241EE" w14:textId="60A4028C" w:rsidR="00BB0173" w:rsidRDefault="00BB0173" w:rsidP="00A1217F">
      <w:pPr>
        <w:tabs>
          <w:tab w:val="left" w:pos="1248"/>
        </w:tabs>
        <w:jc w:val="center"/>
      </w:pPr>
      <w:r w:rsidRPr="00D61943">
        <w:t>Tabel 4.</w:t>
      </w:r>
      <w:r w:rsidR="00CA3A9D" w:rsidRPr="00D61943">
        <w:t>5</w:t>
      </w:r>
      <w:r w:rsidRPr="00D61943">
        <w:t>.1 Hasil Prediksi Naïve Bay</w:t>
      </w:r>
      <w:r>
        <w:t>es</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Dokumen</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Positif</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Negatif</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ediksi Sentimen</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Sentimen Asli</w:t>
            </w:r>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9A63E6" w:rsidRPr="00827F22" w14:paraId="7B04500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mburu, suami, nekat,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3254D239"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11163195" w:rsidR="009A63E6" w:rsidRPr="00BB0173" w:rsidRDefault="009A63E6" w:rsidP="009A63E6">
            <w:pPr>
              <w:rPr>
                <w:rFonts w:eastAsia="Times New Roman" w:cs="Times New Roman"/>
                <w:szCs w:val="24"/>
                <w:lang w:val="en-ID" w:eastAsia="en-ID"/>
              </w:rPr>
            </w:pPr>
            <w:r>
              <w:t>0.12025</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9A63E6" w:rsidRPr="00827F22" w:rsidRDefault="009A63E6" w:rsidP="009A63E6">
            <w:pPr>
              <w:rPr>
                <w:lang w:val="en-ID" w:eastAsia="en-ID"/>
              </w:rPr>
            </w:pPr>
            <w:r>
              <w:t>Negative</w:t>
            </w:r>
          </w:p>
        </w:tc>
      </w:tr>
      <w:tr w:rsidR="009A63E6" w:rsidRPr="00827F22" w14:paraId="5BA6268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aca, celaka, api, kendara, mogok, rel, sinau</w:t>
            </w:r>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6D6B24AC"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07A8F727" w:rsidR="009A63E6" w:rsidRPr="00BB0173" w:rsidRDefault="009A63E6" w:rsidP="009A63E6">
            <w:pPr>
              <w:rPr>
                <w:rFonts w:eastAsia="Times New Roman" w:cs="Times New Roman"/>
                <w:szCs w:val="24"/>
                <w:lang w:val="en-ID" w:eastAsia="en-ID"/>
              </w:rPr>
            </w:pPr>
            <w:r>
              <w:t>0.10127</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9A63E6" w:rsidRPr="00827F22" w:rsidRDefault="009A63E6" w:rsidP="009A63E6">
            <w:pPr>
              <w:rPr>
                <w:lang w:val="en-ID" w:eastAsia="en-ID"/>
              </w:rPr>
            </w:pPr>
            <w:r>
              <w:t>Negative</w:t>
            </w:r>
          </w:p>
        </w:tc>
      </w:tr>
      <w:tr w:rsidR="009A63E6" w:rsidRPr="00827F22" w14:paraId="13FE7EC4"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149A0EA0"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3E9FA18F"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9A63E6" w:rsidRPr="00827F22" w:rsidRDefault="009A63E6" w:rsidP="009A63E6">
            <w:pPr>
              <w:rPr>
                <w:lang w:val="en-ID" w:eastAsia="en-ID"/>
              </w:rPr>
            </w:pPr>
            <w:r>
              <w:t>Negative</w:t>
            </w:r>
          </w:p>
        </w:tc>
      </w:tr>
      <w:tr w:rsidR="009A63E6" w:rsidRPr="00827F22" w14:paraId="06C76189"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dukasi, sehat, paguyuban, gelar</w:t>
            </w:r>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37B679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3166CA8A" w:rsidR="009A63E6" w:rsidRPr="00BB0173" w:rsidRDefault="009A63E6" w:rsidP="009A63E6">
            <w:pPr>
              <w:rPr>
                <w:rFonts w:eastAsia="Times New Roman" w:cs="Times New Roman"/>
                <w:szCs w:val="24"/>
                <w:lang w:val="en-ID" w:eastAsia="en-ID"/>
              </w:rPr>
            </w:pPr>
            <w:r>
              <w:t>0.02532</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9A63E6" w:rsidRPr="00827F22" w:rsidRDefault="009A63E6" w:rsidP="009A63E6">
            <w:pPr>
              <w:rPr>
                <w:lang w:val="en-ID" w:eastAsia="en-ID"/>
              </w:rPr>
            </w:pPr>
            <w:r>
              <w:t>Positive</w:t>
            </w:r>
          </w:p>
        </w:tc>
      </w:tr>
      <w:tr w:rsidR="009A63E6" w:rsidRPr="00827F22" w14:paraId="5E01EA3F"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ganggu</w:t>
            </w:r>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48869C3E"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50B7245B"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9A63E6" w:rsidRPr="00827F22" w:rsidRDefault="009A63E6" w:rsidP="009A63E6">
            <w:pPr>
              <w:rPr>
                <w:lang w:val="en-ID" w:eastAsia="en-ID"/>
              </w:rPr>
            </w:pPr>
            <w:r>
              <w:t>Negative</w:t>
            </w:r>
          </w:p>
        </w:tc>
      </w:tr>
      <w:tr w:rsidR="009A63E6" w:rsidRPr="00827F22" w14:paraId="5964A5CA"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kit, jual, senjata, api, ilegal</w:t>
            </w:r>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743D3BBA"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551C87A3" w:rsidR="009A63E6" w:rsidRPr="00BB0173" w:rsidRDefault="009A63E6" w:rsidP="009A63E6">
            <w:pPr>
              <w:rPr>
                <w:rFonts w:eastAsia="Times New Roman" w:cs="Times New Roman"/>
                <w:szCs w:val="24"/>
                <w:lang w:val="en-ID" w:eastAsia="en-ID"/>
              </w:rPr>
            </w:pPr>
            <w:r>
              <w:t>0.08861</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9A63E6" w:rsidRPr="00827F22" w:rsidRDefault="009A63E6" w:rsidP="009A63E6">
            <w:pPr>
              <w:rPr>
                <w:lang w:val="en-ID" w:eastAsia="en-ID"/>
              </w:rPr>
            </w:pPr>
            <w:r>
              <w:t>Negative</w:t>
            </w:r>
          </w:p>
        </w:tc>
      </w:tr>
      <w:tr w:rsidR="009A63E6" w:rsidRPr="00827F22" w14:paraId="518B31D7"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harga,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076F574D"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1E625BAC"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9A63E6" w:rsidRPr="00827F22" w:rsidRDefault="009A63E6" w:rsidP="009A63E6">
            <w:pPr>
              <w:rPr>
                <w:lang w:val="en-ID" w:eastAsia="en-ID"/>
              </w:rPr>
            </w:pPr>
            <w:r>
              <w:t>Negative</w:t>
            </w:r>
          </w:p>
        </w:tc>
      </w:tr>
      <w:tr w:rsidR="009A63E6" w:rsidRPr="00827F22" w14:paraId="7CF86C18"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ngkar, suami, duga,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7FA8F98C"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0C648D37" w:rsidR="009A63E6" w:rsidRPr="00BB0173" w:rsidRDefault="009A63E6" w:rsidP="009A63E6">
            <w:pPr>
              <w:rPr>
                <w:rFonts w:eastAsia="Times New Roman" w:cs="Times New Roman"/>
                <w:szCs w:val="24"/>
                <w:lang w:val="en-ID" w:eastAsia="en-ID"/>
              </w:rPr>
            </w:pPr>
            <w:r>
              <w:t>0.11392</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9A63E6" w:rsidRPr="00827F22" w:rsidRDefault="009A63E6" w:rsidP="009A63E6">
            <w:pPr>
              <w:rPr>
                <w:lang w:val="en-ID" w:eastAsia="en-ID"/>
              </w:rPr>
            </w:pPr>
            <w:r>
              <w:t>Negative</w:t>
            </w:r>
          </w:p>
        </w:tc>
      </w:tr>
      <w:tr w:rsidR="009A63E6" w:rsidRPr="00827F22" w14:paraId="4E63742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rawat, budaya, pamer, keris</w:t>
            </w:r>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44C52093"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3688E7D1"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9A63E6" w:rsidRPr="00827F22" w:rsidRDefault="009A63E6" w:rsidP="009A63E6">
            <w:pPr>
              <w:rPr>
                <w:lang w:val="en-ID" w:eastAsia="en-ID"/>
              </w:rPr>
            </w:pPr>
            <w:r>
              <w:t>Positive</w:t>
            </w:r>
          </w:p>
        </w:tc>
      </w:tr>
      <w:tr w:rsidR="009A63E6" w:rsidRPr="00827F22" w14:paraId="09A55E65"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risis, bersih, salur, bantu, bersih, dampak</w:t>
            </w:r>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0DAD40C2"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43A645A3" w:rsidR="009A63E6" w:rsidRPr="00BB0173" w:rsidRDefault="009A63E6" w:rsidP="009A63E6">
            <w:pPr>
              <w:rPr>
                <w:rFonts w:eastAsia="Times New Roman" w:cs="Times New Roman"/>
                <w:szCs w:val="24"/>
                <w:lang w:val="en-ID" w:eastAsia="en-ID"/>
              </w:rPr>
            </w:pPr>
            <w:r>
              <w:t>0.06329</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9A63E6" w:rsidRPr="00827F22" w:rsidRDefault="009A63E6" w:rsidP="009A63E6">
            <w:pPr>
              <w:rPr>
                <w:lang w:val="en-ID" w:eastAsia="en-ID"/>
              </w:rPr>
            </w:pPr>
            <w:r>
              <w:t>Negative</w:t>
            </w:r>
          </w:p>
        </w:tc>
      </w:tr>
      <w:tr w:rsidR="009A63E6" w:rsidRPr="00827F22" w14:paraId="6C0A373C"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seru, estafet, tangkap, mata, tutup</w:t>
            </w:r>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10146823"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5905A9BD"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9A63E6" w:rsidRPr="00827F22" w:rsidRDefault="009A63E6" w:rsidP="009A63E6">
            <w:pPr>
              <w:rPr>
                <w:lang w:val="en-ID" w:eastAsia="en-ID"/>
              </w:rPr>
            </w:pPr>
            <w:r>
              <w:t>Positive</w:t>
            </w:r>
          </w:p>
        </w:tc>
      </w:tr>
      <w:tr w:rsidR="009A63E6" w:rsidRPr="00827F22" w14:paraId="5EDD6D66"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optimis, investasi,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64F388B8"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445CF8ED"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9A63E6" w:rsidRPr="00827F22" w:rsidRDefault="009A63E6" w:rsidP="009A63E6">
            <w:pPr>
              <w:rPr>
                <w:lang w:val="en-ID" w:eastAsia="en-ID"/>
              </w:rPr>
            </w:pPr>
            <w:r>
              <w:t>Positive</w:t>
            </w:r>
          </w:p>
        </w:tc>
      </w:tr>
      <w:tr w:rsidR="009A63E6" w:rsidRPr="00827F22" w14:paraId="344A265F"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aman, tani, basmi, hama, tikus</w:t>
            </w:r>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01DD73D5" w:rsidR="009A63E6" w:rsidRPr="00BB0173" w:rsidRDefault="009A63E6" w:rsidP="009A63E6">
            <w:pPr>
              <w:rPr>
                <w:rFonts w:eastAsia="Times New Roman" w:cs="Times New Roman"/>
                <w:szCs w:val="24"/>
                <w:lang w:val="en-ID" w:eastAsia="en-ID"/>
              </w:rPr>
            </w:pPr>
            <w:r>
              <w:t>0.08333</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7F4BA50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9A63E6" w:rsidRPr="00827F22" w:rsidRDefault="009A63E6" w:rsidP="009A63E6">
            <w:pPr>
              <w:rPr>
                <w:lang w:val="en-ID" w:eastAsia="en-ID"/>
              </w:rPr>
            </w:pPr>
            <w:r>
              <w:t>Positive</w:t>
            </w:r>
          </w:p>
        </w:tc>
      </w:tr>
      <w:tr w:rsidR="009A63E6" w:rsidRPr="00827F22" w14:paraId="04D95F6A"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ersih, camat</w:t>
            </w:r>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5CDF45BF"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57673EC8"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9A63E6" w:rsidRPr="00827F22" w:rsidRDefault="009A63E6" w:rsidP="009A63E6">
            <w:pPr>
              <w:rPr>
                <w:lang w:val="en-ID" w:eastAsia="en-ID"/>
              </w:rPr>
            </w:pPr>
            <w:r>
              <w:t>Positive</w:t>
            </w:r>
          </w:p>
        </w:tc>
      </w:tr>
      <w:tr w:rsidR="009A63E6" w:rsidRPr="00827F22" w14:paraId="157E0248"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lobster, rawa, bakar, rawa, pening</w:t>
            </w:r>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08DDFE2"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7036EBB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9A63E6" w:rsidRPr="00827F22" w:rsidRDefault="009A63E6" w:rsidP="009A63E6">
            <w:pPr>
              <w:rPr>
                <w:lang w:val="en-ID" w:eastAsia="en-ID"/>
              </w:rPr>
            </w:pPr>
            <w:r>
              <w:t>Positive</w:t>
            </w:r>
          </w:p>
        </w:tc>
      </w:tr>
      <w:tr w:rsidR="009A63E6" w:rsidRPr="00827F22" w14:paraId="42A66C20"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depresi, pria, nekat</w:t>
            </w:r>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5A826864"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0561E79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9A63E6" w:rsidRPr="00827F22" w:rsidRDefault="009A63E6" w:rsidP="009A63E6">
            <w:pPr>
              <w:rPr>
                <w:lang w:val="en-ID" w:eastAsia="en-ID"/>
              </w:rPr>
            </w:pPr>
            <w:r>
              <w:t>Negative</w:t>
            </w:r>
          </w:p>
        </w:tc>
      </w:tr>
      <w:tr w:rsidR="009A63E6" w:rsidRPr="00827F22" w14:paraId="6BEDB399"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siaga,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0736513E"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34236F2F"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9A63E6" w:rsidRPr="00827F22" w:rsidRDefault="009A63E6" w:rsidP="009A63E6">
            <w:pPr>
              <w:rPr>
                <w:lang w:val="en-ID" w:eastAsia="en-ID"/>
              </w:rPr>
            </w:pPr>
            <w:r>
              <w:t>Negative</w:t>
            </w:r>
          </w:p>
        </w:tc>
      </w:tr>
      <w:tr w:rsidR="009A63E6" w:rsidRPr="00827F22" w14:paraId="1750935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mbang, ilegal, marak, harus, legalitas</w:t>
            </w:r>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683C3027"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4C07603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9A63E6" w:rsidRPr="00827F22" w:rsidRDefault="009A63E6" w:rsidP="009A63E6">
            <w:pPr>
              <w:rPr>
                <w:lang w:val="en-ID" w:eastAsia="en-ID"/>
              </w:rPr>
            </w:pPr>
            <w:r>
              <w:t>Negative</w:t>
            </w:r>
          </w:p>
        </w:tc>
      </w:tr>
      <w:tr w:rsidR="009A63E6" w:rsidRPr="00827F22" w14:paraId="1AE2A91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rawan, bakar, jual, apar,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2B9369" w:rsidR="009A63E6" w:rsidRPr="00BB0173" w:rsidRDefault="009A63E6" w:rsidP="009A63E6">
            <w:pPr>
              <w:rPr>
                <w:rFonts w:eastAsia="Times New Roman" w:cs="Times New Roman"/>
                <w:szCs w:val="24"/>
                <w:lang w:val="en-ID" w:eastAsia="en-ID"/>
              </w:rPr>
            </w:pPr>
            <w:r>
              <w:t>0.05556</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4F447D08" w:rsidR="009A63E6" w:rsidRPr="00BB0173" w:rsidRDefault="009A63E6" w:rsidP="009A63E6">
            <w:pPr>
              <w:rPr>
                <w:rFonts w:eastAsia="Times New Roman" w:cs="Times New Roman"/>
                <w:szCs w:val="24"/>
                <w:lang w:val="en-ID" w:eastAsia="en-ID"/>
              </w:rPr>
            </w:pPr>
            <w:r>
              <w:t>0.09494</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9A63E6" w:rsidRPr="00827F22" w:rsidRDefault="009A63E6" w:rsidP="009A63E6">
            <w:pPr>
              <w:rPr>
                <w:lang w:val="en-ID" w:eastAsia="en-ID"/>
              </w:rPr>
            </w:pPr>
            <w:r>
              <w:t>Negative</w:t>
            </w:r>
          </w:p>
        </w:tc>
      </w:tr>
      <w:tr w:rsidR="009A63E6" w:rsidRPr="00827F22" w14:paraId="73563715"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mas, dukung</w:t>
            </w:r>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47F70FA1"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15ECC89F" w:rsidR="009A63E6" w:rsidRPr="00BB0173" w:rsidRDefault="009A63E6" w:rsidP="009A63E6">
            <w:pPr>
              <w:rPr>
                <w:rFonts w:eastAsia="Times New Roman" w:cs="Times New Roman"/>
                <w:szCs w:val="24"/>
                <w:lang w:val="en-ID" w:eastAsia="en-ID"/>
              </w:rPr>
            </w:pPr>
            <w:r>
              <w:t>0.01266</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9A63E6" w:rsidRPr="00827F22" w:rsidRDefault="009A63E6" w:rsidP="009A63E6">
            <w:pPr>
              <w:rPr>
                <w:lang w:val="en-ID" w:eastAsia="en-ID"/>
              </w:rPr>
            </w:pPr>
            <w:r>
              <w:t>Positive</w:t>
            </w:r>
          </w:p>
        </w:tc>
      </w:tr>
      <w:tr w:rsidR="009A63E6" w:rsidRPr="00827F22" w14:paraId="0CCF0207"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ekonstruksi, kasus, tewas, taksi</w:t>
            </w:r>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EDFA81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22CD9F22" w:rsidR="009A63E6" w:rsidRPr="00BB0173" w:rsidRDefault="009A63E6" w:rsidP="009A63E6">
            <w:pPr>
              <w:rPr>
                <w:rFonts w:eastAsia="Times New Roman" w:cs="Times New Roman"/>
                <w:szCs w:val="24"/>
                <w:lang w:val="en-ID" w:eastAsia="en-ID"/>
              </w:rPr>
            </w:pPr>
            <w:r>
              <w:t>0.06962</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9A63E6" w:rsidRPr="00827F22" w:rsidRDefault="009A63E6" w:rsidP="009A63E6">
            <w:pPr>
              <w:rPr>
                <w:lang w:val="en-ID" w:eastAsia="en-ID"/>
              </w:rPr>
            </w:pPr>
            <w:r>
              <w:t>Negative</w:t>
            </w:r>
          </w:p>
        </w:tc>
      </w:tr>
      <w:tr w:rsidR="009A63E6" w:rsidRPr="00827F22" w14:paraId="676AA877"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ih, menang, persik, manfaat, absen</w:t>
            </w:r>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C44C595"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5CF54EFF"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9A63E6" w:rsidRPr="00827F22" w:rsidRDefault="009A63E6" w:rsidP="009A63E6">
            <w:pPr>
              <w:rPr>
                <w:lang w:val="en-ID" w:eastAsia="en-ID"/>
              </w:rPr>
            </w:pPr>
            <w:r>
              <w:t>Positive</w:t>
            </w:r>
          </w:p>
        </w:tc>
      </w:tr>
      <w:tr w:rsidR="009A63E6" w:rsidRPr="00827F22" w14:paraId="491EBC32"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i, gotong, tangkap, tikus, sawah</w:t>
            </w:r>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0B548FA0" w:rsidR="009A63E6" w:rsidRPr="00BB0173" w:rsidRDefault="009A63E6" w:rsidP="009A63E6">
            <w:pPr>
              <w:rPr>
                <w:rFonts w:eastAsia="Times New Roman" w:cs="Times New Roman"/>
                <w:szCs w:val="24"/>
                <w:lang w:val="en-ID" w:eastAsia="en-ID"/>
              </w:rPr>
            </w:pPr>
            <w:r>
              <w:t>0.09722</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5E891675"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9A63E6" w:rsidRPr="00827F22" w:rsidRDefault="009A63E6" w:rsidP="009A63E6">
            <w:pPr>
              <w:rPr>
                <w:lang w:val="en-ID" w:eastAsia="en-ID"/>
              </w:rPr>
            </w:pPr>
            <w:r>
              <w:t>Positive</w:t>
            </w:r>
          </w:p>
        </w:tc>
      </w:tr>
      <w:tr w:rsidR="009A63E6" w:rsidRPr="00827F22" w14:paraId="6C0BDBD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gaet, investor, buat, insentif, investasi</w:t>
            </w:r>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B221C60"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556C89A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9A63E6" w:rsidRPr="00827F22" w:rsidRDefault="009A63E6" w:rsidP="009A63E6">
            <w:pPr>
              <w:rPr>
                <w:lang w:val="en-ID" w:eastAsia="en-ID"/>
              </w:rPr>
            </w:pPr>
            <w:r>
              <w:t>Positive</w:t>
            </w:r>
          </w:p>
        </w:tc>
      </w:tr>
      <w:tr w:rsidR="009A63E6" w:rsidRPr="00827F22" w14:paraId="0FE8F239"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was, luka, luka</w:t>
            </w:r>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348D8AFF"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72FA851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9A63E6" w:rsidRPr="00827F22" w:rsidRDefault="009A63E6" w:rsidP="009A63E6">
            <w:pPr>
              <w:rPr>
                <w:lang w:val="en-ID" w:eastAsia="en-ID"/>
              </w:rPr>
            </w:pPr>
            <w:r>
              <w:t>Negative</w:t>
            </w:r>
          </w:p>
        </w:tc>
      </w:tr>
      <w:tr w:rsidR="009A63E6" w:rsidRPr="00827F22" w14:paraId="2D718F8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cik, edar, kosmetik, ilegal, tangkap</w:t>
            </w:r>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48E425EF"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78BFF0F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9A63E6" w:rsidRPr="00827F22" w:rsidRDefault="009A63E6" w:rsidP="009A63E6">
            <w:pPr>
              <w:rPr>
                <w:lang w:val="en-ID" w:eastAsia="en-ID"/>
              </w:rPr>
            </w:pPr>
            <w:r>
              <w:t>Negative</w:t>
            </w:r>
          </w:p>
        </w:tc>
      </w:tr>
      <w:tr w:rsidR="009A63E6" w:rsidRPr="00827F22" w14:paraId="22DAF66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soto, sawah, organik, murah, sehat</w:t>
            </w:r>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7834D4F0" w:rsidR="009A63E6" w:rsidRPr="00BB0173" w:rsidRDefault="009A63E6" w:rsidP="009A63E6">
            <w:pPr>
              <w:rPr>
                <w:rFonts w:eastAsia="Times New Roman" w:cs="Times New Roman"/>
                <w:szCs w:val="24"/>
                <w:lang w:val="en-ID" w:eastAsia="en-ID"/>
              </w:rPr>
            </w:pPr>
            <w:r>
              <w:t>0.10417</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211B87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9A63E6" w:rsidRPr="00827F22" w:rsidRDefault="009A63E6" w:rsidP="009A63E6">
            <w:pPr>
              <w:rPr>
                <w:lang w:val="en-ID" w:eastAsia="en-ID"/>
              </w:rPr>
            </w:pPr>
            <w:r>
              <w:t>Positive</w:t>
            </w:r>
          </w:p>
        </w:tc>
      </w:tr>
      <w:tr w:rsidR="009A63E6" w:rsidRPr="00827F22" w14:paraId="09CEEB21"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buat, animasi, edukasi, cegah, banjir</w:t>
            </w:r>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4E9F3C4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3912D3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9A63E6" w:rsidRPr="00827F22" w:rsidRDefault="009A63E6" w:rsidP="009A63E6">
            <w:pPr>
              <w:rPr>
                <w:lang w:val="en-ID" w:eastAsia="en-ID"/>
              </w:rPr>
            </w:pPr>
            <w:r>
              <w:t>Positive</w:t>
            </w:r>
          </w:p>
        </w:tc>
      </w:tr>
      <w:tr w:rsidR="009A63E6" w:rsidRPr="00827F22" w14:paraId="4C5AC673"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1D518FA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2F3BFB48" w:rsidR="009A63E6" w:rsidRPr="00BB0173" w:rsidRDefault="009A63E6" w:rsidP="009A63E6">
            <w:pPr>
              <w:rPr>
                <w:rFonts w:eastAsia="Times New Roman" w:cs="Times New Roman"/>
                <w:szCs w:val="24"/>
                <w:lang w:val="en-ID" w:eastAsia="en-ID"/>
              </w:rPr>
            </w:pPr>
            <w:r>
              <w:t>0.05696</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9A63E6" w:rsidRPr="00827F22" w:rsidRDefault="009A63E6" w:rsidP="009A63E6">
            <w:pPr>
              <w:rPr>
                <w:lang w:val="en-ID" w:eastAsia="en-ID"/>
              </w:rPr>
            </w:pPr>
            <w:r>
              <w:t>Negative</w:t>
            </w:r>
          </w:p>
        </w:tc>
      </w:tr>
      <w:tr w:rsidR="009A63E6"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acok,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0FC58965"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13B0C85F"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9A63E6" w:rsidRPr="00827F22" w:rsidRDefault="009A63E6" w:rsidP="009A63E6">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CE5E54">
      <w:pPr>
        <w:pStyle w:val="Judul2"/>
      </w:pPr>
      <w:bookmarkStart w:id="184" w:name="_Toc156128110"/>
      <w:r>
        <w:t>4.</w:t>
      </w:r>
      <w:r w:rsidR="00F71850">
        <w:t>6</w:t>
      </w:r>
      <w:r w:rsidR="001A207E">
        <w:t>.</w:t>
      </w:r>
      <w:r>
        <w:t xml:space="preserve"> Pengujian Metode</w:t>
      </w:r>
      <w:bookmarkEnd w:id="184"/>
    </w:p>
    <w:p w14:paraId="1EE7F6DD" w14:textId="77777777" w:rsidR="00D61943" w:rsidRDefault="00BB0173" w:rsidP="00D61943">
      <w:pPr>
        <w:spacing w:line="360" w:lineRule="auto"/>
        <w:ind w:firstLine="720"/>
        <w:jc w:val="both"/>
      </w:pPr>
      <w:r>
        <w:t>Dataset dilakukan pembagian menjadi dua bagian, yaitu data latih dan data uji. Perbandingan rasio persentase data latih dan data uji sebesar 90%:10%. Perbandingan ini didapatkan dari evaluasi pengujian yang memiliki nilai tingkat akurasi tertinggi, dan semakin banyak data uji maka tingkat akurasinya semakin besar. Berikut adalah hasil pengujian metode menggunakan confussion matrix:</w:t>
      </w:r>
      <w:bookmarkStart w:id="185" w:name="_Toc156128111"/>
    </w:p>
    <w:p w14:paraId="1075F1E1" w14:textId="77777777" w:rsidR="007E1EB9" w:rsidRDefault="007E1EB9" w:rsidP="00D61943">
      <w:pPr>
        <w:spacing w:line="360" w:lineRule="auto"/>
        <w:ind w:firstLine="720"/>
        <w:jc w:val="both"/>
      </w:pPr>
    </w:p>
    <w:p w14:paraId="26A14C1A" w14:textId="6DC0F79B" w:rsidR="006969EC" w:rsidRDefault="006969EC" w:rsidP="00D61943">
      <w:pPr>
        <w:spacing w:line="360" w:lineRule="auto"/>
        <w:ind w:firstLine="720"/>
        <w:jc w:val="center"/>
      </w:pPr>
      <w:r>
        <w:lastRenderedPageBreak/>
        <w:t>Tabel 4.</w:t>
      </w:r>
      <w:r w:rsidR="00507007">
        <w:t>5</w:t>
      </w:r>
      <w:r>
        <w:t>.</w:t>
      </w:r>
      <w:r w:rsidR="00507007">
        <w:t>1</w:t>
      </w:r>
      <w:r>
        <w:t xml:space="preserve"> Confussion Matrix</w:t>
      </w:r>
      <w:bookmarkEnd w:id="185"/>
    </w:p>
    <w:tbl>
      <w:tblPr>
        <w:tblStyle w:val="KisiTabel"/>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t>Dari data diatas diperoleh nilai akurasi sebesar 96.67%, nilai presisi</w:t>
      </w:r>
      <w:r w:rsidR="00AE67F4">
        <w:t xml:space="preserve"> kelas negatif</w:t>
      </w:r>
      <w:r>
        <w:t xml:space="preserve"> sebesar </w:t>
      </w:r>
      <w:r w:rsidR="00AE67F4">
        <w:t xml:space="preserve">0.93 </w:t>
      </w:r>
      <w:r>
        <w:t xml:space="preserve">dan </w:t>
      </w:r>
      <w:r w:rsidRPr="005D5966">
        <w:rPr>
          <w:i/>
        </w:rPr>
        <w:t>recall</w:t>
      </w:r>
      <w:r w:rsidR="00AE67F4">
        <w:t xml:space="preserve"> kelas negatif</w:t>
      </w:r>
      <w:r>
        <w:t xml:space="preserve"> sebesar </w:t>
      </w:r>
      <w:r w:rsidR="00AE67F4">
        <w:t>1</w:t>
      </w:r>
      <w:r>
        <w:t xml:space="preserve"> dengan menggunakan 90% data latih dan 10% data uji</w:t>
      </w:r>
      <w:r w:rsidR="000E3C97">
        <w:t>.</w:t>
      </w:r>
    </w:p>
    <w:p w14:paraId="657D0D19" w14:textId="7451A574" w:rsidR="001A207E" w:rsidRPr="001A207E" w:rsidRDefault="00E13F65" w:rsidP="001A207E">
      <w:pPr>
        <w:pStyle w:val="Judul2"/>
      </w:pPr>
      <w:bookmarkStart w:id="186" w:name="_Toc156128112"/>
      <w:r>
        <w:t>4.</w:t>
      </w:r>
      <w:r w:rsidR="00F71850">
        <w:t>7</w:t>
      </w:r>
      <w:r w:rsidR="001A207E">
        <w:t>.</w:t>
      </w:r>
      <w:r>
        <w:t xml:space="preserve"> Hasil Evaluasi</w:t>
      </w:r>
      <w:bookmarkEnd w:id="186"/>
    </w:p>
    <w:p w14:paraId="52439554" w14:textId="1136104C" w:rsidR="00D61943" w:rsidRDefault="00E13F65" w:rsidP="00E445BA">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r w:rsidR="00D61943">
        <w:br w:type="page"/>
      </w:r>
    </w:p>
    <w:p w14:paraId="298357CF" w14:textId="460FB52E" w:rsidR="008C7B92" w:rsidRDefault="008C7B92" w:rsidP="00A1217F">
      <w:pPr>
        <w:pStyle w:val="Tabel"/>
        <w:spacing w:line="360" w:lineRule="auto"/>
        <w:ind w:left="0"/>
      </w:pPr>
      <w:bookmarkStart w:id="187" w:name="_Toc156128113"/>
      <w:r>
        <w:lastRenderedPageBreak/>
        <w:t>Tabel 4.6.</w:t>
      </w:r>
      <w:r w:rsidR="00D91F50">
        <w:t>1</w:t>
      </w:r>
      <w:r>
        <w:t xml:space="preserve"> Perbandingan Hasil Performa</w:t>
      </w:r>
      <w:r w:rsidR="001C05D5">
        <w:t xml:space="preserve"> NBC</w:t>
      </w:r>
      <w:r>
        <w:t xml:space="preserve"> Rasio Dataset</w:t>
      </w:r>
      <w:bookmarkEnd w:id="187"/>
      <w:r>
        <w:t xml:space="preserve"> </w:t>
      </w:r>
    </w:p>
    <w:tbl>
      <w:tblPr>
        <w:tblStyle w:val="KisiTabel"/>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r>
              <w:t>Rasio</w:t>
            </w:r>
          </w:p>
        </w:tc>
        <w:tc>
          <w:tcPr>
            <w:tcW w:w="519" w:type="pct"/>
            <w:shd w:val="clear" w:color="auto" w:fill="8EAADB" w:themeFill="accent1" w:themeFillTint="99"/>
          </w:tcPr>
          <w:p w14:paraId="6EDA999C" w14:textId="6804996C" w:rsidR="0010472D" w:rsidRDefault="0010472D" w:rsidP="0010472D">
            <w:pPr>
              <w:spacing w:line="360" w:lineRule="auto"/>
              <w:jc w:val="center"/>
            </w:pPr>
            <w:r>
              <w:t>Data Latih</w:t>
            </w:r>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r>
              <w:t>Akurasi</w:t>
            </w:r>
          </w:p>
        </w:tc>
        <w:tc>
          <w:tcPr>
            <w:tcW w:w="751" w:type="pct"/>
            <w:shd w:val="clear" w:color="auto" w:fill="8EAADB" w:themeFill="accent1" w:themeFillTint="99"/>
          </w:tcPr>
          <w:p w14:paraId="74EB3AEA" w14:textId="0CE3B7E4" w:rsidR="0010472D" w:rsidRDefault="0010472D" w:rsidP="0010472D">
            <w:pPr>
              <w:spacing w:line="360" w:lineRule="auto"/>
            </w:pPr>
            <w:r>
              <w:t>Presisi Negatif</w:t>
            </w:r>
          </w:p>
        </w:tc>
        <w:tc>
          <w:tcPr>
            <w:tcW w:w="694" w:type="pct"/>
            <w:shd w:val="clear" w:color="auto" w:fill="8EAADB" w:themeFill="accent1" w:themeFillTint="99"/>
          </w:tcPr>
          <w:p w14:paraId="72A9C360" w14:textId="256AA252" w:rsidR="0010472D" w:rsidRDefault="0010472D" w:rsidP="0010472D">
            <w:pPr>
              <w:spacing w:line="360" w:lineRule="auto"/>
            </w:pPr>
            <w:r>
              <w:t>Recall Negatif</w:t>
            </w:r>
          </w:p>
        </w:tc>
        <w:tc>
          <w:tcPr>
            <w:tcW w:w="753" w:type="pct"/>
            <w:shd w:val="clear" w:color="auto" w:fill="8EAADB" w:themeFill="accent1" w:themeFillTint="99"/>
          </w:tcPr>
          <w:p w14:paraId="44E43D97" w14:textId="699C6C74" w:rsidR="0010472D" w:rsidRDefault="0010472D" w:rsidP="0010472D">
            <w:pPr>
              <w:spacing w:line="360" w:lineRule="auto"/>
            </w:pPr>
            <w:r>
              <w:t>Presisi Positif</w:t>
            </w:r>
          </w:p>
        </w:tc>
        <w:tc>
          <w:tcPr>
            <w:tcW w:w="662" w:type="pct"/>
            <w:shd w:val="clear" w:color="auto" w:fill="8EAADB" w:themeFill="accent1" w:themeFillTint="99"/>
          </w:tcPr>
          <w:p w14:paraId="031B9649" w14:textId="61CE7703" w:rsidR="0010472D" w:rsidRDefault="0010472D" w:rsidP="0010472D">
            <w:pPr>
              <w:spacing w:line="360" w:lineRule="auto"/>
            </w:pPr>
            <w:r>
              <w:t>Recall Positif</w:t>
            </w:r>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Hasil e</w:t>
      </w:r>
      <w:r w:rsidR="004949C8" w:rsidRPr="004949C8">
        <w:t xml:space="preserve">valuasi menggunakan </w:t>
      </w:r>
      <w:r w:rsidR="004949C8" w:rsidRPr="004949C8">
        <w:rPr>
          <w:i/>
        </w:rPr>
        <w:t>confusion matrix</w:t>
      </w:r>
      <w:r w:rsidR="004949C8" w:rsidRPr="004949C8">
        <w:t xml:space="preserve"> menunjukkan presisi kelas positif sebesar 93% pada rasio data latih 90:10 dan 85:15, serta 87% pada rasio 80:</w:t>
      </w:r>
      <w:r w:rsidR="0040291B">
        <w:t>2</w:t>
      </w:r>
      <w:r w:rsidR="004949C8" w:rsidRPr="004949C8">
        <w:t>0. Presisi kelas negatif mencapai 100% pada semua rasio, menandakan akurasi sistem dalam mengidentifikasi data negatif. Recall kelas positif mencapai 100% untuk semua rasio, sementara recall kelas negatif mencapai 94% (90:10 dan 85:15) dan 88% (80:10). Dengan rasio data latih yang lebih besar, model dapat memperkaya kosa kata dan meningkatkan kemampuan menghitung probabilitas kata. Secara keseluruhan, model mencapai tingkat akurasi tinggi sebesar 96.67%, menunjukkan kinerja yang baik dalam mengklasifikasikan data positif dan negatif</w:t>
      </w:r>
    </w:p>
    <w:p w14:paraId="74CDA34D" w14:textId="29E0D3A7" w:rsidR="00E445BA" w:rsidRDefault="00E445BA" w:rsidP="00E445BA">
      <w:pPr>
        <w:pStyle w:val="Judul2"/>
      </w:pPr>
      <w:bookmarkStart w:id="188" w:name="_Toc156128114"/>
      <w:r>
        <w:t>4.</w:t>
      </w:r>
      <w:r w:rsidR="00F71850">
        <w:t>8</w:t>
      </w:r>
      <w:r w:rsidR="001A207E">
        <w:t>.</w:t>
      </w:r>
      <w:r>
        <w:t xml:space="preserve"> Pseudocode Program</w:t>
      </w:r>
      <w:bookmarkEnd w:id="188"/>
    </w:p>
    <w:p w14:paraId="2115C6C7" w14:textId="193EE338" w:rsidR="008F7841" w:rsidRDefault="00E445BA" w:rsidP="00E445BA">
      <w:pPr>
        <w:tabs>
          <w:tab w:val="left" w:pos="720"/>
        </w:tabs>
        <w:spacing w:line="360" w:lineRule="auto"/>
        <w:jc w:val="both"/>
      </w:pPr>
      <w:r>
        <w:tab/>
      </w:r>
      <w:r w:rsidR="001A207E" w:rsidRPr="001A207E">
        <w:t>Dalam rangkaian penelitian ini, terlampir di bawah adalah algoritma pseudocode yang secara rinci menguraikan program yang telah dikembangkan sebelumnya</w:t>
      </w:r>
      <w:r w:rsidR="00A0601A">
        <w:t>:</w:t>
      </w:r>
    </w:p>
    <w:p w14:paraId="438B6868" w14:textId="77777777" w:rsidR="008F7841" w:rsidRPr="008F7841" w:rsidRDefault="008F7841" w:rsidP="008F7841">
      <w:pPr>
        <w:pStyle w:val="DaftarParagraf"/>
        <w:numPr>
          <w:ilvl w:val="0"/>
          <w:numId w:val="19"/>
        </w:numPr>
        <w:spacing w:line="360" w:lineRule="auto"/>
        <w:contextualSpacing w:val="0"/>
        <w:jc w:val="both"/>
        <w:rPr>
          <w:b/>
          <w:vanish/>
        </w:rPr>
      </w:pPr>
    </w:p>
    <w:p w14:paraId="39777D33" w14:textId="77777777" w:rsidR="008F7841" w:rsidRPr="008F7841" w:rsidRDefault="008F7841" w:rsidP="008F7841">
      <w:pPr>
        <w:pStyle w:val="DaftarParagraf"/>
        <w:numPr>
          <w:ilvl w:val="1"/>
          <w:numId w:val="19"/>
        </w:numPr>
        <w:spacing w:line="360" w:lineRule="auto"/>
        <w:contextualSpacing w:val="0"/>
        <w:jc w:val="both"/>
        <w:rPr>
          <w:b/>
          <w:vanish/>
        </w:rPr>
      </w:pPr>
    </w:p>
    <w:p w14:paraId="17185EC7" w14:textId="77777777" w:rsidR="008F7841" w:rsidRPr="008F7841" w:rsidRDefault="008F7841" w:rsidP="008F7841">
      <w:pPr>
        <w:pStyle w:val="DaftarParagraf"/>
        <w:numPr>
          <w:ilvl w:val="1"/>
          <w:numId w:val="19"/>
        </w:numPr>
        <w:spacing w:line="360" w:lineRule="auto"/>
        <w:contextualSpacing w:val="0"/>
        <w:jc w:val="both"/>
        <w:rPr>
          <w:b/>
          <w:vanish/>
        </w:rPr>
      </w:pPr>
    </w:p>
    <w:p w14:paraId="0CD3BFDE" w14:textId="77777777" w:rsidR="008F7841" w:rsidRPr="008F7841" w:rsidRDefault="008F7841" w:rsidP="008F7841">
      <w:pPr>
        <w:pStyle w:val="DaftarParagraf"/>
        <w:numPr>
          <w:ilvl w:val="1"/>
          <w:numId w:val="19"/>
        </w:numPr>
        <w:spacing w:line="360" w:lineRule="auto"/>
        <w:contextualSpacing w:val="0"/>
        <w:jc w:val="both"/>
        <w:rPr>
          <w:b/>
          <w:vanish/>
        </w:rPr>
      </w:pPr>
    </w:p>
    <w:p w14:paraId="372BB187" w14:textId="77777777" w:rsidR="008F7841" w:rsidRPr="008F7841" w:rsidRDefault="008F7841" w:rsidP="008F7841">
      <w:pPr>
        <w:pStyle w:val="DaftarParagraf"/>
        <w:numPr>
          <w:ilvl w:val="1"/>
          <w:numId w:val="19"/>
        </w:numPr>
        <w:spacing w:line="360" w:lineRule="auto"/>
        <w:contextualSpacing w:val="0"/>
        <w:jc w:val="both"/>
        <w:rPr>
          <w:b/>
          <w:vanish/>
        </w:rPr>
      </w:pPr>
    </w:p>
    <w:p w14:paraId="7FB8DD32" w14:textId="77777777" w:rsidR="008F7841" w:rsidRPr="008F7841" w:rsidRDefault="008F7841" w:rsidP="008F7841">
      <w:pPr>
        <w:pStyle w:val="DaftarParagraf"/>
        <w:numPr>
          <w:ilvl w:val="1"/>
          <w:numId w:val="19"/>
        </w:numPr>
        <w:spacing w:line="360" w:lineRule="auto"/>
        <w:contextualSpacing w:val="0"/>
        <w:jc w:val="both"/>
        <w:rPr>
          <w:b/>
          <w:vanish/>
        </w:rPr>
      </w:pPr>
    </w:p>
    <w:p w14:paraId="206FEB6A" w14:textId="77777777" w:rsidR="008F7841" w:rsidRPr="008F7841" w:rsidRDefault="008F7841" w:rsidP="008F7841">
      <w:pPr>
        <w:pStyle w:val="DaftarParagraf"/>
        <w:numPr>
          <w:ilvl w:val="1"/>
          <w:numId w:val="19"/>
        </w:numPr>
        <w:spacing w:line="360" w:lineRule="auto"/>
        <w:contextualSpacing w:val="0"/>
        <w:jc w:val="both"/>
        <w:rPr>
          <w:b/>
          <w:vanish/>
        </w:rPr>
      </w:pPr>
    </w:p>
    <w:p w14:paraId="23D70DC4" w14:textId="77777777" w:rsidR="008F7841" w:rsidRPr="008F7841" w:rsidRDefault="008F7841" w:rsidP="008F7841">
      <w:pPr>
        <w:pStyle w:val="DaftarParagraf"/>
        <w:numPr>
          <w:ilvl w:val="1"/>
          <w:numId w:val="19"/>
        </w:numPr>
        <w:spacing w:line="360" w:lineRule="auto"/>
        <w:contextualSpacing w:val="0"/>
        <w:jc w:val="both"/>
        <w:rPr>
          <w:b/>
          <w:vanish/>
        </w:rPr>
      </w:pPr>
    </w:p>
    <w:p w14:paraId="64FF7676" w14:textId="2043885F" w:rsidR="008F7841" w:rsidRPr="00EB4AD8" w:rsidRDefault="008F7841" w:rsidP="005D4CFB">
      <w:pPr>
        <w:pStyle w:val="111"/>
      </w:pPr>
      <w:r>
        <w:t xml:space="preserve">Inisialisasi </w:t>
      </w:r>
      <w:r w:rsidRPr="008F7841">
        <w:t xml:space="preserve">import </w:t>
      </w:r>
      <w:proofErr w:type="gramStart"/>
      <w:r w:rsidRPr="00E266C7">
        <w:rPr>
          <w:i/>
          <w:iCs/>
        </w:rPr>
        <w:t>library</w:t>
      </w:r>
      <w:proofErr w:type="gramEnd"/>
    </w:p>
    <w:p w14:paraId="250C9186" w14:textId="391A3D47" w:rsidR="00EB4AD8" w:rsidRDefault="00EB4AD8" w:rsidP="00EB4AD8">
      <w:pPr>
        <w:spacing w:line="360" w:lineRule="auto"/>
        <w:ind w:firstLine="720"/>
        <w:jc w:val="both"/>
      </w:pPr>
      <w:r w:rsidRPr="00EB4AD8">
        <w:t xml:space="preserve">Pseudocode di </w:t>
      </w:r>
      <w:r>
        <w:t>bawah ini</w:t>
      </w:r>
      <w:r w:rsidRPr="00EB4AD8">
        <w:t xml:space="preserve"> mencakup langkah-langkah untuk memulai penggunaan pustaka-pustaka seperti readline-sync, figlet, chalk, axios, jsdom, fs, natural, dan sastrawijs. Inisialisasi import library merupakan langkah awal untuk membangun lingkungan kerja yang diperlukan dalam pengembangan perangkat lunak dan</w:t>
      </w:r>
      <w:r>
        <w:t xml:space="preserve"> kebutuhan untuk</w:t>
      </w:r>
      <w:r w:rsidRPr="00EB4AD8">
        <w:t xml:space="preserve"> analisis data</w:t>
      </w:r>
      <w:r>
        <w:t>.</w:t>
      </w:r>
    </w:p>
    <w:p w14:paraId="664FFDD0" w14:textId="6CD07136" w:rsidR="0044392C" w:rsidRDefault="0044392C" w:rsidP="006A0B71">
      <w:pPr>
        <w:jc w:val="center"/>
      </w:pPr>
      <w:r w:rsidRPr="0044392C">
        <w:rPr>
          <w:noProof/>
        </w:rPr>
        <w:lastRenderedPageBreak/>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189" w:name="_Toc156128115"/>
      <w:r w:rsidRPr="00D54613">
        <w:t xml:space="preserve">Gambar </w:t>
      </w:r>
      <w:r>
        <w:t>4</w:t>
      </w:r>
      <w:r w:rsidRPr="00D54613">
        <w:t xml:space="preserve">.1. </w:t>
      </w:r>
      <w:r>
        <w:t>Pseudocode Inisialisasi Import Library</w:t>
      </w:r>
      <w:bookmarkEnd w:id="189"/>
    </w:p>
    <w:p w14:paraId="6FCD4DC5" w14:textId="77777777" w:rsidR="008F7841" w:rsidRDefault="008F7841" w:rsidP="005D4CFB">
      <w:pPr>
        <w:pStyle w:val="111"/>
      </w:pPr>
      <w:r>
        <w:t>Inisialisasi variabel global</w:t>
      </w:r>
    </w:p>
    <w:p w14:paraId="287F33C6" w14:textId="5212D500" w:rsidR="00EB4AD8" w:rsidRDefault="00EB4AD8" w:rsidP="00EB4AD8">
      <w:pPr>
        <w:spacing w:line="360" w:lineRule="auto"/>
        <w:ind w:firstLine="720"/>
        <w:jc w:val="both"/>
      </w:pPr>
      <w:r>
        <w:t>Inisialisasi variabel global s</w:t>
      </w:r>
      <w:r w:rsidRPr="00EB4AD8">
        <w:t xml:space="preserve">eperti incrementJudul, Judul, trainingData, testData, totalV, totalDfTrainingSentimentPositive, dan totalDfTrainingSentimentNegative diinisialisasi untuk memulai proses pengumpulan dan pengelolaan data. Penetapan nilai awal dan penggunaan struktur data seperti </w:t>
      </w:r>
      <w:r w:rsidRPr="00EB4AD8">
        <w:rPr>
          <w:i/>
          <w:iCs/>
        </w:rPr>
        <w:t>array</w:t>
      </w:r>
      <w:r w:rsidRPr="00EB4AD8">
        <w:t xml:space="preserve"> untuk penyimpanan informasi</w:t>
      </w:r>
      <w:r>
        <w:t xml:space="preserve"> atau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0"/>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190" w:name="_Toc156128116"/>
      <w:r w:rsidRPr="00D54613">
        <w:t xml:space="preserve">Gambar </w:t>
      </w:r>
      <w:r>
        <w:t>4</w:t>
      </w:r>
      <w:r w:rsidRPr="00D54613">
        <w:t>.</w:t>
      </w:r>
      <w:r>
        <w:t>2</w:t>
      </w:r>
      <w:r w:rsidRPr="00D54613">
        <w:t xml:space="preserve">. </w:t>
      </w:r>
      <w:r>
        <w:t>Pseudocode Inisialisasi Variabel Global</w:t>
      </w:r>
      <w:bookmarkEnd w:id="190"/>
    </w:p>
    <w:p w14:paraId="49E84377" w14:textId="462063E8" w:rsidR="00D950A4" w:rsidRDefault="00D950A4" w:rsidP="005D4CFB">
      <w:pPr>
        <w:pStyle w:val="111"/>
      </w:pPr>
      <w:r>
        <w:t xml:space="preserve">Pembuatan fungsi </w:t>
      </w:r>
      <w:r w:rsidRPr="0071224C">
        <w:t>getNewsFromUrl</w:t>
      </w:r>
    </w:p>
    <w:p w14:paraId="1CD57C39" w14:textId="5E296602" w:rsidR="00EB4AD8" w:rsidRPr="0044392C" w:rsidRDefault="00EB4AD8" w:rsidP="00EB4AD8">
      <w:pPr>
        <w:spacing w:line="360" w:lineRule="auto"/>
        <w:ind w:firstLine="720"/>
        <w:jc w:val="both"/>
      </w:pPr>
      <w:r>
        <w:t xml:space="preserve">Dalam fungsi getNewsFromUrl </w:t>
      </w:r>
      <w:r w:rsidRPr="00EB4AD8">
        <w:t xml:space="preserve">memaparkan fungsi asinkron yang mengumpulkan judul berita dari beberapa halaman di situs web Kompas TV. Pengguna diminta untuk memasukkan jumlah halaman yang diinginkan, lalu sistem mengirim permintaan HTTP untuk setiap halaman. Judul berita diekstrak dari respons HTML, ditambahkan ke array Judul, dan informasi proses ditampilkan kepada pengguna. Kesalahan yang mungkin terjadi ditangkap dan dicetak sebagai pesan. </w:t>
      </w:r>
    </w:p>
    <w:p w14:paraId="63A5A36E" w14:textId="6AF3ED42" w:rsidR="0044392C" w:rsidRDefault="0044392C" w:rsidP="0044392C">
      <w:r w:rsidRPr="0044392C">
        <w:rPr>
          <w:noProof/>
        </w:rPr>
        <w:lastRenderedPageBreak/>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191" w:name="_Toc156128117"/>
      <w:r w:rsidRPr="00D54613">
        <w:t xml:space="preserve">Gambar </w:t>
      </w:r>
      <w:r>
        <w:t>4</w:t>
      </w:r>
      <w:r w:rsidRPr="00D54613">
        <w:t>.</w:t>
      </w:r>
      <w:r>
        <w:t>3</w:t>
      </w:r>
      <w:r w:rsidRPr="00D54613">
        <w:t xml:space="preserve">. </w:t>
      </w:r>
      <w:r>
        <w:t>Pseudocode Function getNewsFromUrl</w:t>
      </w:r>
      <w:bookmarkEnd w:id="191"/>
    </w:p>
    <w:p w14:paraId="7C14C0BF" w14:textId="09779441" w:rsidR="00DC657D" w:rsidRDefault="00DC657D" w:rsidP="005D4CFB">
      <w:pPr>
        <w:pStyle w:val="111"/>
      </w:pPr>
      <w:r>
        <w:t>Pembuatan fungsi getBerita</w:t>
      </w:r>
    </w:p>
    <w:p w14:paraId="50B2DAC1" w14:textId="596A17AA" w:rsidR="00EB4AD8" w:rsidRDefault="00EB4AD8" w:rsidP="00EB4AD8">
      <w:pPr>
        <w:spacing w:line="360" w:lineRule="auto"/>
        <w:ind w:firstLine="720"/>
        <w:jc w:val="both"/>
      </w:pPr>
      <w:r w:rsidRPr="00EB4AD8">
        <w:t xml:space="preserve">Fungsi getBerita pada </w:t>
      </w:r>
      <w:r w:rsidRPr="00EB4AD8">
        <w:rPr>
          <w:i/>
          <w:iCs/>
        </w:rPr>
        <w:t>pseudocode</w:t>
      </w:r>
      <w:r>
        <w:t xml:space="preserve"> di bawah</w:t>
      </w:r>
      <w:r w:rsidRPr="00EB4AD8">
        <w:t xml:space="preserve"> ini ditujukan untuk menampilkan judul-judul berita yang telah dikumpulkan. Setelah memberikan baris kosong di konsol, fungsi ini mengecek apakah array Judul masih kosong. Jika iya, sebuah pesan informatif akan muncul, mengingatkan pengguna bahwa judul berita belum ada, dan mereka dapat mengimpor CSV atau memasukkan berita. Jika sudah ada judul berita, fungsi ini akan menampilkan setiap judul dengan nomor urut</w:t>
      </w:r>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192" w:name="_Toc156128118"/>
      <w:r w:rsidRPr="00D54613">
        <w:t xml:space="preserve">Gambar </w:t>
      </w:r>
      <w:r>
        <w:t>4</w:t>
      </w:r>
      <w:r w:rsidRPr="00D54613">
        <w:t>.</w:t>
      </w:r>
      <w:r>
        <w:t>4</w:t>
      </w:r>
      <w:r w:rsidRPr="00D54613">
        <w:t xml:space="preserve">. </w:t>
      </w:r>
      <w:r>
        <w:t>Pseudocode Function getBerita</w:t>
      </w:r>
      <w:bookmarkEnd w:id="192"/>
    </w:p>
    <w:p w14:paraId="74BE23B1" w14:textId="31B75427" w:rsidR="005B2348" w:rsidRDefault="005B2348" w:rsidP="005D4CFB">
      <w:pPr>
        <w:pStyle w:val="111"/>
      </w:pPr>
      <w:r>
        <w:t>Pembuatan fungsi importFromCSV</w:t>
      </w:r>
    </w:p>
    <w:p w14:paraId="27B53BFF" w14:textId="795CC775" w:rsidR="00EB4AD8" w:rsidRDefault="00EB4AD8" w:rsidP="00EB4AD8">
      <w:pPr>
        <w:spacing w:line="360" w:lineRule="auto"/>
        <w:ind w:firstLine="720"/>
        <w:jc w:val="both"/>
      </w:pPr>
      <w:r w:rsidRPr="00EB4AD8">
        <w:t>Fungsi importFromCSV</w:t>
      </w:r>
      <w:r w:rsidR="00DF4685">
        <w:t xml:space="preserve"> dengan </w:t>
      </w:r>
      <w:r w:rsidR="00DF4685" w:rsidRPr="00DF4685">
        <w:rPr>
          <w:i/>
          <w:iCs/>
        </w:rPr>
        <w:t>parameter</w:t>
      </w:r>
      <w:r w:rsidR="00DF4685">
        <w:t xml:space="preserve"> “file”</w:t>
      </w:r>
      <w:r w:rsidRPr="00EB4AD8">
        <w:t xml:space="preserve"> dirancang untuk mengimpor judul berita dari file CSV ke dalam program. Pada tahap ini, pseudocode mencakup proses membaca data dari file CSV, memisahkannya menjadi baris-baris, dan mengambil judul berita dari setiap baris. Data yang diambil dibersihkan dari tanda kutip ganda dan ditambahkan ke dalam array Judul. Jika </w:t>
      </w:r>
      <w:r w:rsidRPr="00EB4AD8">
        <w:lastRenderedPageBreak/>
        <w:t>proses impor berjalan dengan sukses, sebuah pesan sukses akan ditampilkan. Dalam mengatasi potensi kesalahan, pseudocode juga mencakup tangkapan kesalahan yang akan mencetak pesan kesalahan jika terjadi masalah selama proses impor.</w:t>
      </w:r>
    </w:p>
    <w:p w14:paraId="61242EAA" w14:textId="0A74E2FC" w:rsidR="0044392C" w:rsidRDefault="0044392C" w:rsidP="005D4CFB">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193" w:name="_Toc156128119"/>
      <w:r w:rsidRPr="00D54613">
        <w:t xml:space="preserve">Gambar </w:t>
      </w:r>
      <w:r>
        <w:t>4</w:t>
      </w:r>
      <w:r w:rsidRPr="00D54613">
        <w:t>.</w:t>
      </w:r>
      <w:r>
        <w:t>5</w:t>
      </w:r>
      <w:r w:rsidRPr="00D54613">
        <w:t xml:space="preserve">. </w:t>
      </w:r>
      <w:r>
        <w:t>Pseudocode Function importFromCSV</w:t>
      </w:r>
      <w:bookmarkEnd w:id="193"/>
    </w:p>
    <w:p w14:paraId="1274E321" w14:textId="1D98A3C2" w:rsidR="005B2348" w:rsidRDefault="005B2348" w:rsidP="005D4CFB">
      <w:pPr>
        <w:pStyle w:val="111"/>
      </w:pPr>
      <w:r>
        <w:t xml:space="preserve">Pembuatan fungsi </w:t>
      </w:r>
      <w:r w:rsidRPr="005B2348">
        <w:t>preprocessTextAndSaveToCSV</w:t>
      </w:r>
    </w:p>
    <w:p w14:paraId="0F054498" w14:textId="2BBF707A" w:rsidR="00DF4685" w:rsidRDefault="00DF4685" w:rsidP="00DF4685">
      <w:pPr>
        <w:spacing w:line="360" w:lineRule="auto"/>
        <w:ind w:firstLine="720"/>
        <w:jc w:val="both"/>
      </w:pPr>
      <w:r w:rsidRPr="00DF4685">
        <w:t>Fungsi preprocessTextAndSaveToCSV merupakan tahapan pengolahan teks dan penyimpanan ke dalam file CSV. Pada awalnya, pseudocode mengecek apakah array Judul tidak kosong. Jika tidak kosong, fungsi melakukan berbagai tahapan preprocessing seperti membaca daftar stopwords dan kata dasar, kemudian membersihkan dan menyusun token dari judul berita. Hasil preprocessing kemudian disimpan dalam file CSV 'preprocessed_berita.csv'. Pseudocode ini juga mencakup tampilan hasil preprocessing untuk setiap judul dan pesan sukses setelah proses selesai. Jika Judul kosong, fungsi memberikan pesan bahwa judul berita belum ada dan mendorong pengguna untuk mengimpor CSV atau memasukkan berita.</w:t>
      </w:r>
    </w:p>
    <w:p w14:paraId="03CF0F04" w14:textId="03469408" w:rsidR="0044392C" w:rsidRDefault="0044392C" w:rsidP="0044392C">
      <w:r w:rsidRPr="0044392C">
        <w:rPr>
          <w:noProof/>
        </w:rPr>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194" w:name="_Toc156128120"/>
      <w:r w:rsidRPr="00D54613">
        <w:t xml:space="preserve">Gambar </w:t>
      </w:r>
      <w:r>
        <w:t>4</w:t>
      </w:r>
      <w:r w:rsidRPr="00D54613">
        <w:t>.</w:t>
      </w:r>
      <w:r>
        <w:t>6</w:t>
      </w:r>
      <w:r w:rsidRPr="00D54613">
        <w:t xml:space="preserve">. </w:t>
      </w:r>
      <w:r>
        <w:t xml:space="preserve">Pseudocode Function </w:t>
      </w:r>
      <w:r w:rsidRPr="005B2348">
        <w:t>preprocessTextAndSaveToCSV</w:t>
      </w:r>
      <w:bookmarkEnd w:id="194"/>
    </w:p>
    <w:p w14:paraId="0EADD686" w14:textId="34AFF73F" w:rsidR="005B2348" w:rsidRDefault="005B2348" w:rsidP="005D4CFB">
      <w:pPr>
        <w:pStyle w:val="111"/>
      </w:pPr>
      <w:r>
        <w:lastRenderedPageBreak/>
        <w:t xml:space="preserve">Pembuatan fungsi </w:t>
      </w:r>
      <w:r w:rsidRPr="005B2348">
        <w:t>calculateTFIDF</w:t>
      </w:r>
    </w:p>
    <w:p w14:paraId="4E823936" w14:textId="6F447CDA" w:rsidR="00DF4685" w:rsidRDefault="00DF4685" w:rsidP="00DF4685">
      <w:pPr>
        <w:spacing w:line="360" w:lineRule="auto"/>
        <w:ind w:firstLine="720"/>
        <w:jc w:val="both"/>
      </w:pPr>
      <w:r w:rsidRPr="00DF4685">
        <w:t>Fungsi calculateTFIDF</w:t>
      </w:r>
      <w:r>
        <w:t xml:space="preserve"> dengan </w:t>
      </w:r>
      <w:r w:rsidRPr="00DF4685">
        <w:rPr>
          <w:i/>
          <w:iCs/>
        </w:rPr>
        <w:t>parameter</w:t>
      </w:r>
      <w:r>
        <w:t xml:space="preserve"> sebuah data </w:t>
      </w:r>
      <w:r w:rsidRPr="00DF4685">
        <w:t xml:space="preserve">pada skripsi ini mewakili proses perhitungan Term Frequency-Inverse Document Frequency (TF-IDF) untuk data teks yang diberikan. Pseudocode ini mencakup langkah-langkah dalam mengiterasi data, menghitung frekuensi term, document frequency, dan invers document frequency, dan terakhir menghitung nilai TF-IDF untuk setiap term pada setiap dokumen. Hasilnya adalah array tfidfData yang berisi informasi tentang TF, DF, IDF, dan TF-IDF untuk setiap term pada setiap dokumen.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25"/>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195" w:name="_Toc156128121"/>
      <w:r w:rsidRPr="00D54613">
        <w:t xml:space="preserve">Gambar </w:t>
      </w:r>
      <w:r>
        <w:t>4</w:t>
      </w:r>
      <w:r w:rsidRPr="00D54613">
        <w:t>.</w:t>
      </w:r>
      <w:r>
        <w:t>7</w:t>
      </w:r>
      <w:r w:rsidRPr="00D54613">
        <w:t xml:space="preserve">. </w:t>
      </w:r>
      <w:r>
        <w:t xml:space="preserve">Pseudocode Function </w:t>
      </w:r>
      <w:r w:rsidRPr="005B2348">
        <w:t>calculateTFIDF</w:t>
      </w:r>
      <w:bookmarkEnd w:id="195"/>
    </w:p>
    <w:p w14:paraId="4353CEC6" w14:textId="77777777" w:rsidR="0044392C" w:rsidRDefault="0044392C" w:rsidP="005D4CFB">
      <w:pPr>
        <w:pStyle w:val="111"/>
      </w:pPr>
      <w:r>
        <w:t xml:space="preserve">Pembuatan fungsi </w:t>
      </w:r>
      <w:r w:rsidRPr="0044392C">
        <w:t>readTrainingAndTestDataFromCSV</w:t>
      </w:r>
    </w:p>
    <w:p w14:paraId="30BA4926" w14:textId="6F80FB52" w:rsidR="00DF4685" w:rsidRDefault="00DF4685" w:rsidP="00DF4685">
      <w:pPr>
        <w:spacing w:line="360" w:lineRule="auto"/>
        <w:ind w:firstLine="720"/>
        <w:jc w:val="both"/>
      </w:pPr>
      <w:r w:rsidRPr="00DF4685">
        <w:t>Fungsi</w:t>
      </w:r>
      <w:r>
        <w:t xml:space="preserve"> </w:t>
      </w:r>
      <w:r w:rsidRPr="00DF4685">
        <w:t>readTrainingAndTestDataFromCSV</w:t>
      </w:r>
      <w:r>
        <w:t xml:space="preserve"> dengan parameter data latih dan data uji</w:t>
      </w:r>
      <w:r w:rsidRPr="00DF4685">
        <w:t xml:space="preserve"> ini bertanggung jawab untuk membaca dan memproses data training dan test dari file CSV yang diberikan. Pseudocode ini mencakup langkah-langkah seperti membaca dan preprocess setiap baris data </w:t>
      </w:r>
      <w:r w:rsidRPr="00DF4685">
        <w:rPr>
          <w:i/>
          <w:iCs/>
        </w:rPr>
        <w:t>training</w:t>
      </w:r>
      <w:r w:rsidRPr="00DF4685">
        <w:t xml:space="preserve"> dan </w:t>
      </w:r>
      <w:r w:rsidRPr="00DF4685">
        <w:rPr>
          <w:i/>
          <w:iCs/>
        </w:rPr>
        <w:t>test</w:t>
      </w:r>
      <w:r w:rsidRPr="00DF4685">
        <w:t xml:space="preserve">, menghitung Term Frequency (TF) dan Document Frequency (DF) untuk setiap term dalam teks, mengupdate data frekuensi sentimen positif dan negatif, menggabungkan data training dan test, menghitung TF-IDF menggunakan fungsi calculateTFIDF, dan menyimpan hasilnya dalam file CSV. Fungsi ini juga menghasilkan informasi seperti total dokumen </w:t>
      </w:r>
      <w:r>
        <w:t xml:space="preserve">di kelas </w:t>
      </w:r>
      <w:r w:rsidRPr="00DF4685">
        <w:t>positif dan</w:t>
      </w:r>
      <w:r>
        <w:t xml:space="preserve"> di kelas</w:t>
      </w:r>
      <w:r w:rsidRPr="00DF4685">
        <w:t xml:space="preserve"> negatif dalam dataset training</w:t>
      </w:r>
    </w:p>
    <w:p w14:paraId="722C1C3D" w14:textId="46079ED8" w:rsidR="0044392C" w:rsidRDefault="00636D37" w:rsidP="00B6601D">
      <w:pPr>
        <w:jc w:val="center"/>
      </w:pPr>
      <w:r w:rsidRPr="00636D37">
        <w:rPr>
          <w:noProof/>
        </w:rPr>
        <w:lastRenderedPageBreak/>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25"/>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196" w:name="_Toc156128122"/>
      <w:r w:rsidRPr="00D54613">
        <w:t xml:space="preserve">Gambar </w:t>
      </w:r>
      <w:r>
        <w:t>4</w:t>
      </w:r>
      <w:r w:rsidRPr="00D54613">
        <w:t>.</w:t>
      </w:r>
      <w:r>
        <w:t>8</w:t>
      </w:r>
      <w:r w:rsidRPr="00D54613">
        <w:t xml:space="preserve">. </w:t>
      </w:r>
      <w:r>
        <w:t xml:space="preserve">Pseudocode Function </w:t>
      </w:r>
      <w:r w:rsidRPr="0044392C">
        <w:t>readTrainingAndTestDataFromCSV</w:t>
      </w:r>
      <w:bookmarkEnd w:id="196"/>
    </w:p>
    <w:p w14:paraId="060187FE" w14:textId="77777777" w:rsidR="0044392C" w:rsidRDefault="0044392C" w:rsidP="005D4CFB">
      <w:pPr>
        <w:pStyle w:val="111"/>
      </w:pPr>
      <w:r>
        <w:t xml:space="preserve">Pembuatan fungsi </w:t>
      </w:r>
      <w:r w:rsidRPr="0044392C">
        <w:t>calculateNaiveBayesProbabilities</w:t>
      </w:r>
    </w:p>
    <w:p w14:paraId="5747E6C9" w14:textId="3F4997F1" w:rsidR="00DF4685" w:rsidRDefault="00DF4685" w:rsidP="00DF4685">
      <w:pPr>
        <w:spacing w:line="360" w:lineRule="auto"/>
        <w:ind w:firstLine="720"/>
        <w:jc w:val="both"/>
      </w:pPr>
      <w:r w:rsidRPr="00DF4685">
        <w:t>Fungsi calculateNaiveBayesProbabilities</w:t>
      </w:r>
      <w:r>
        <w:t xml:space="preserve"> dengan parameter data uji </w:t>
      </w:r>
      <w:r w:rsidRPr="00DF4685">
        <w:t>ini bertanggung jawab untuk menghitung probabilitas sentimen (positif/negatif) untuk setiap dokumen dalam data uji (testData) menggunakan metode Naive Bayes. Pseudocode ini mencakup langkah-langkah seperti split teks, perhitungan probabilitas positif dan negatif untuk setiap term dalam TF-IDF, pembandingan total probabilitas untuk menentukan sentimen prediksi, dan penyimpanan hasil analisis ke dalam file CSV. Fungsi ini juga menampilkan detail perhitungan probabilitas dan sentimen prediksi untuk setiap dokumen.</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197" w:name="_Toc156128123"/>
      <w:r w:rsidRPr="00D54613">
        <w:t xml:space="preserve">Gambar </w:t>
      </w:r>
      <w:r>
        <w:t>4</w:t>
      </w:r>
      <w:r w:rsidRPr="00D54613">
        <w:t>.</w:t>
      </w:r>
      <w:r>
        <w:t>9</w:t>
      </w:r>
      <w:r w:rsidRPr="00D54613">
        <w:t xml:space="preserve">. </w:t>
      </w:r>
      <w:r>
        <w:t xml:space="preserve">Pseudocode Function </w:t>
      </w:r>
      <w:r w:rsidRPr="0044392C">
        <w:t>calculateNaiveBayesProbabilities</w:t>
      </w:r>
      <w:bookmarkEnd w:id="197"/>
    </w:p>
    <w:p w14:paraId="4223E61F" w14:textId="3B294A87" w:rsidR="0044392C" w:rsidRDefault="0044392C" w:rsidP="005D4CFB">
      <w:pPr>
        <w:pStyle w:val="111"/>
      </w:pPr>
      <w:r>
        <w:t xml:space="preserve">Pembuatan fungsi </w:t>
      </w:r>
      <w:r w:rsidRPr="0044392C">
        <w:t>readSentimenResult</w:t>
      </w:r>
    </w:p>
    <w:p w14:paraId="58EB4922" w14:textId="2A36F316" w:rsidR="00DF4685" w:rsidRDefault="00DF4685" w:rsidP="00DF4685">
      <w:pPr>
        <w:spacing w:line="360" w:lineRule="auto"/>
        <w:ind w:firstLine="720"/>
        <w:jc w:val="both"/>
      </w:pPr>
      <w:r w:rsidRPr="00DF4685">
        <w:t>Fungsi readSentimenResult</w:t>
      </w:r>
      <w:r>
        <w:t xml:space="preserve"> dengan parameter nama file </w:t>
      </w:r>
      <w:r w:rsidRPr="00DF4685">
        <w:t>ini bertanggung jawab untuk membaca hasil analisis sentimen yang disimpan dalam file CSV dengan nama filename. Pseudocode ini mencakup langkah-langkah seperti membaca isi file, memisahkan data ke dalam baris, dan menyusun hasil pembacaan ke dalam array objek yang mencakup judul, sentimen prediksi, dan sentimen sebenarnya untuk setiap dokumen. Fungsi ini berusaha memastikan pembacaan data berhasil dan mengembalikan array dataResult yang berisi hasil analisis sentimen atau mengembalikan array kosong jika terjadi kesalahan.</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198" w:name="_Toc156128124"/>
      <w:r w:rsidRPr="00D54613">
        <w:t xml:space="preserve">Gambar </w:t>
      </w:r>
      <w:r>
        <w:t>4</w:t>
      </w:r>
      <w:r w:rsidRPr="00D54613">
        <w:t>.</w:t>
      </w:r>
      <w:r>
        <w:t>10</w:t>
      </w:r>
      <w:r w:rsidRPr="00D54613">
        <w:t xml:space="preserve">. </w:t>
      </w:r>
      <w:r>
        <w:t xml:space="preserve">Pseudocode Function </w:t>
      </w:r>
      <w:r w:rsidRPr="0044392C">
        <w:t>readSentimenResult</w:t>
      </w:r>
      <w:bookmarkEnd w:id="198"/>
    </w:p>
    <w:p w14:paraId="741B4432" w14:textId="77777777" w:rsidR="0044392C" w:rsidRDefault="0044392C" w:rsidP="005D4CFB">
      <w:pPr>
        <w:pStyle w:val="111"/>
      </w:pPr>
      <w:r>
        <w:t xml:space="preserve">Pembuatan fungsi </w:t>
      </w:r>
      <w:r w:rsidRPr="0044392C">
        <w:t>calculateMetrics</w:t>
      </w:r>
    </w:p>
    <w:p w14:paraId="3BDDA87B" w14:textId="48B04F8C" w:rsidR="004E1462" w:rsidRDefault="004E1462" w:rsidP="004E1462">
      <w:pPr>
        <w:spacing w:line="360" w:lineRule="auto"/>
        <w:ind w:firstLine="720"/>
        <w:jc w:val="both"/>
      </w:pPr>
      <w:r w:rsidRPr="004E1462">
        <w:t>Fungsi calculateMetrics</w:t>
      </w:r>
      <w:r>
        <w:t xml:space="preserve"> dengan parameter data, </w:t>
      </w:r>
      <w:r w:rsidRPr="004E1462">
        <w:t>digunakan untuk menghitung dan mengevaluasi metrik klasifikasi berdasarkan hasil analisis sentimen yang disimpan. Pseudocode ini mencakup langkah-langkah seperti menginisialisasi variabel, serta melakukan iterasi pada setiap item dalam dataResult untuk menghitung matriks kebingungan dan metrik evaluasi seperti akurasi, presisi, dan recall untuk kedua kelas sentimen. Hasil evaluasi metrik ditampilkan dalam bentuk confusion matrix dan informasi rinci tentang akurasi, presisi, dan recall untuk kelas positif dan negatif. Jika file analisis sentimen tidak ditemukan, fungsi akan menampilkan pesan kesalahan.</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199" w:name="_Toc156128125"/>
      <w:r w:rsidRPr="00D54613">
        <w:t xml:space="preserve">Gambar </w:t>
      </w:r>
      <w:r>
        <w:t>4</w:t>
      </w:r>
      <w:r w:rsidRPr="00D54613">
        <w:t>.</w:t>
      </w:r>
      <w:r>
        <w:t>11</w:t>
      </w:r>
      <w:r w:rsidRPr="00D54613">
        <w:t xml:space="preserve">. </w:t>
      </w:r>
      <w:r>
        <w:t xml:space="preserve">Pseudocode Function </w:t>
      </w:r>
      <w:r w:rsidRPr="0044392C">
        <w:t>calculateMetrics</w:t>
      </w:r>
      <w:bookmarkEnd w:id="199"/>
    </w:p>
    <w:p w14:paraId="7BD5FD89" w14:textId="77777777" w:rsidR="0044392C" w:rsidRDefault="0044392C" w:rsidP="005D4CFB">
      <w:pPr>
        <w:pStyle w:val="111"/>
      </w:pPr>
      <w:r>
        <w:t>Pembuatan fungsi menu</w:t>
      </w:r>
    </w:p>
    <w:p w14:paraId="5B0997DA" w14:textId="41EAC3A2" w:rsidR="004E1462" w:rsidRDefault="004E1462" w:rsidP="004E1462">
      <w:pPr>
        <w:spacing w:line="360" w:lineRule="auto"/>
        <w:ind w:firstLine="720"/>
        <w:jc w:val="both"/>
      </w:pPr>
      <w:r w:rsidRPr="004E1462">
        <w:t xml:space="preserve">Fungsi </w:t>
      </w:r>
      <w:proofErr w:type="gramStart"/>
      <w:r w:rsidRPr="004E1462">
        <w:t>menu(</w:t>
      </w:r>
      <w:proofErr w:type="gramEnd"/>
      <w:r w:rsidRPr="004E1462">
        <w:t xml:space="preserve">) merupakan inti dari program ini yang menampilkan menu pilihan kepada pengguna. Setiap opsi menu memiliki fungsionalitasnya sendiri, </w:t>
      </w:r>
      <w:r w:rsidRPr="004E1462">
        <w:lastRenderedPageBreak/>
        <w:t>seperti pengambilan berita, penyimpanan data ke file CSV, preprocessing teks, perhitungan TF-IDF, dan evaluasi performa model menggunakan confusion matrix. Pengguna dapat memilih opsi menu yang diinginkan dan program akan menjalankan fungsionalitas sesuai dengan pilihan tersebut</w:t>
      </w:r>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00" w:name="_Toc156128126"/>
      <w:r w:rsidRPr="00D54613">
        <w:t xml:space="preserve">Gambar </w:t>
      </w:r>
      <w:r>
        <w:t>4</w:t>
      </w:r>
      <w:r w:rsidRPr="00D54613">
        <w:t>.</w:t>
      </w:r>
      <w:r>
        <w:t>12</w:t>
      </w:r>
      <w:r w:rsidRPr="00D54613">
        <w:t xml:space="preserve">. </w:t>
      </w:r>
      <w:r>
        <w:t>Pseudocode Function menu</w:t>
      </w:r>
      <w:bookmarkEnd w:id="200"/>
    </w:p>
    <w:p w14:paraId="30DF75F9" w14:textId="607DE2C3" w:rsidR="00DF6C09" w:rsidRDefault="00DF6C09" w:rsidP="00DF6C09">
      <w:pPr>
        <w:pStyle w:val="Judul2"/>
      </w:pPr>
      <w:bookmarkStart w:id="201" w:name="_Toc156128127"/>
      <w:r>
        <w:t>4.</w:t>
      </w:r>
      <w:r w:rsidR="00F71850">
        <w:t>9</w:t>
      </w:r>
      <w:r>
        <w:t>. Hasil Program</w:t>
      </w:r>
      <w:bookmarkEnd w:id="201"/>
    </w:p>
    <w:p w14:paraId="07BDA84D" w14:textId="75690D45" w:rsidR="00DF6C09" w:rsidRDefault="00DF6C09" w:rsidP="001D38BF">
      <w:pPr>
        <w:spacing w:line="360" w:lineRule="auto"/>
        <w:jc w:val="both"/>
      </w:pPr>
      <w:r>
        <w:tab/>
        <w:t>Setelah dilakukan pengembangan program klasifikasi sentimen, berikut merupakan hasil tangkapan lay</w:t>
      </w:r>
      <w:r w:rsidR="001D38BF">
        <w:t>a</w:t>
      </w:r>
      <w:r>
        <w:t xml:space="preserve">r dari program klasifikasi </w:t>
      </w:r>
      <w:r w:rsidR="001D38BF">
        <w:t>sentimen saat dijalankan</w:t>
      </w:r>
      <w:r>
        <w:t>:</w:t>
      </w:r>
    </w:p>
    <w:p w14:paraId="3800EDE8" w14:textId="77777777" w:rsidR="00CA3A9D" w:rsidRPr="00CA3A9D" w:rsidRDefault="00CA3A9D" w:rsidP="00CA3A9D">
      <w:pPr>
        <w:pStyle w:val="DaftarParagraf"/>
        <w:numPr>
          <w:ilvl w:val="1"/>
          <w:numId w:val="19"/>
        </w:numPr>
        <w:spacing w:after="40" w:line="360" w:lineRule="auto"/>
        <w:contextualSpacing w:val="0"/>
        <w:rPr>
          <w:b/>
          <w:vanish/>
        </w:rPr>
      </w:pPr>
    </w:p>
    <w:p w14:paraId="05266D3A" w14:textId="77777777" w:rsidR="00CA3A9D" w:rsidRPr="00CA3A9D" w:rsidRDefault="00CA3A9D" w:rsidP="00CA3A9D">
      <w:pPr>
        <w:pStyle w:val="DaftarParagraf"/>
        <w:numPr>
          <w:ilvl w:val="1"/>
          <w:numId w:val="19"/>
        </w:numPr>
        <w:spacing w:after="40" w:line="360" w:lineRule="auto"/>
        <w:contextualSpacing w:val="0"/>
        <w:rPr>
          <w:b/>
          <w:vanish/>
        </w:rPr>
      </w:pPr>
    </w:p>
    <w:p w14:paraId="7FEA9BEA" w14:textId="16B3A750" w:rsidR="00DF6C09" w:rsidRDefault="00DF6C09" w:rsidP="00CA3A9D">
      <w:pPr>
        <w:pStyle w:val="111"/>
      </w:pPr>
      <w:r>
        <w:t>Tampilan Menu Program</w:t>
      </w:r>
    </w:p>
    <w:p w14:paraId="23A2AA1F" w14:textId="77777777" w:rsidR="00B6601D" w:rsidRDefault="00B6601D" w:rsidP="00B6601D">
      <w:pPr>
        <w:spacing w:line="360" w:lineRule="auto"/>
        <w:ind w:firstLine="720"/>
        <w:jc w:val="both"/>
        <w:rPr>
          <w:noProof/>
        </w:rPr>
      </w:pPr>
      <w:r w:rsidRPr="00B6601D">
        <w:t>Pada tampilan menu program, pengguna akan disuguhkan beberapa pilihan fungsi yang dirancang untuk mempermudah jalannya penelitian. Antarmuka pengguna yang intuitif akan membantu pengguna dengan mudah mengakses</w:t>
      </w:r>
      <w:r>
        <w:t xml:space="preserve"> </w:t>
      </w:r>
      <w:r w:rsidRPr="00B6601D">
        <w:t>berbagai fitur yang ada dalam program klasifikasi sentimen</w:t>
      </w:r>
      <w:r w:rsidR="000658CB">
        <w:rPr>
          <w:noProof/>
        </w:rPr>
        <w:t>.</w:t>
      </w:r>
    </w:p>
    <w:p w14:paraId="56B4372F" w14:textId="77777777" w:rsidR="00D61943" w:rsidRDefault="00D61943" w:rsidP="00B6601D">
      <w:pPr>
        <w:spacing w:line="360" w:lineRule="auto"/>
        <w:ind w:firstLine="720"/>
        <w:jc w:val="both"/>
        <w:rPr>
          <w:noProof/>
        </w:rPr>
      </w:pP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0"/>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02" w:name="_Toc156128128"/>
      <w:r w:rsidRPr="00D54613">
        <w:t xml:space="preserve">Gambar </w:t>
      </w:r>
      <w:r>
        <w:t>4</w:t>
      </w:r>
      <w:r w:rsidRPr="00D54613">
        <w:t>.</w:t>
      </w:r>
      <w:r>
        <w:t>13</w:t>
      </w:r>
      <w:r w:rsidRPr="00D54613">
        <w:t xml:space="preserve">. </w:t>
      </w:r>
      <w:r>
        <w:t>Tampilan Menu Program</w:t>
      </w:r>
      <w:bookmarkEnd w:id="202"/>
    </w:p>
    <w:p w14:paraId="687714FC" w14:textId="488E8B92" w:rsidR="00DF6C09" w:rsidRDefault="00DF6C09" w:rsidP="005D4CFB">
      <w:pPr>
        <w:pStyle w:val="111"/>
      </w:pPr>
      <w:r>
        <w:t>Hasil Scrape Judul Berita</w:t>
      </w:r>
    </w:p>
    <w:p w14:paraId="1F8D3E14" w14:textId="5DA89C92" w:rsidR="000658CB" w:rsidRDefault="000658CB" w:rsidP="00264C3E">
      <w:pPr>
        <w:spacing w:line="360" w:lineRule="auto"/>
        <w:ind w:firstLine="630"/>
        <w:jc w:val="both"/>
      </w:pPr>
      <w:r>
        <w:t xml:space="preserve">Pada bagian program scrape judul berita, dengan </w:t>
      </w:r>
      <w:r w:rsidRPr="00C114B9">
        <w:rPr>
          <w:i/>
        </w:rPr>
        <w:t>input</w:t>
      </w:r>
      <w:r>
        <w:t xml:space="preserve"> (1) </w:t>
      </w:r>
      <w:r w:rsidR="00C114B9">
        <w:t xml:space="preserve">untuk melakukan intruksi total scraping data, </w:t>
      </w:r>
      <w:r>
        <w:t xml:space="preserve">kemudian dilakukan </w:t>
      </w:r>
      <w:r w:rsidRPr="00C114B9">
        <w:rPr>
          <w:i/>
        </w:rPr>
        <w:t>input</w:t>
      </w:r>
      <w:r>
        <w:t xml:space="preserve"> (2) </w:t>
      </w:r>
      <w:r w:rsidR="00C114B9">
        <w:t xml:space="preserve">untuk menampilkan hasil scrape dan </w:t>
      </w:r>
      <w:r w:rsidR="00C114B9" w:rsidRPr="00C114B9">
        <w:rPr>
          <w:i/>
        </w:rPr>
        <w:t>input</w:t>
      </w:r>
      <w:r w:rsidR="00C114B9">
        <w:t xml:space="preserve"> (3) untuk menyimpan kedalam </w:t>
      </w:r>
      <w:proofErr w:type="gramStart"/>
      <w:r w:rsidR="00C114B9">
        <w:t>csv</w:t>
      </w:r>
      <w:proofErr w:type="gramEnd"/>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1"/>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03" w:name="_Toc156128129"/>
      <w:r w:rsidRPr="00D54613">
        <w:t xml:space="preserve">Gambar </w:t>
      </w:r>
      <w:r>
        <w:t>4</w:t>
      </w:r>
      <w:r w:rsidRPr="00D54613">
        <w:t>.</w:t>
      </w:r>
      <w:r>
        <w:t>14</w:t>
      </w:r>
      <w:r w:rsidRPr="00D54613">
        <w:t xml:space="preserve">. </w:t>
      </w:r>
      <w:r>
        <w:t>Tampilan Program Scrape Judul Berita</w:t>
      </w:r>
      <w:bookmarkEnd w:id="203"/>
    </w:p>
    <w:p w14:paraId="6B194007" w14:textId="77777777" w:rsidR="00D61943" w:rsidRDefault="00D61943" w:rsidP="001D38BF">
      <w:pPr>
        <w:pStyle w:val="Tabel"/>
        <w:ind w:left="0"/>
      </w:pPr>
    </w:p>
    <w:p w14:paraId="02F798F4" w14:textId="65F91B53" w:rsidR="00DF6C09" w:rsidRDefault="00C114B9" w:rsidP="005D4CFB">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proofErr w:type="gramStart"/>
      <w:r w:rsidRPr="00D437C5">
        <w:rPr>
          <w:i/>
          <w:iCs/>
        </w:rPr>
        <w:t>program</w:t>
      </w:r>
      <w:proofErr w:type="gramEnd"/>
      <w:r>
        <w:t xml:space="preserve"> import csv, </w:t>
      </w:r>
      <w:r w:rsidR="008A55B5">
        <w:t xml:space="preserve">dengan input (4) dan nama berkas csv yang mana isi csv ini berupa </w:t>
      </w:r>
      <w:r w:rsidR="008A55B5" w:rsidRPr="008A55B5">
        <w:rPr>
          <w:i/>
        </w:rPr>
        <w:t>dataset</w:t>
      </w:r>
      <w:r w:rsidR="008A55B5">
        <w:t xml:space="preserve"> judul berita</w:t>
      </w:r>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04" w:name="_Toc156128130"/>
      <w:r w:rsidRPr="00D54613">
        <w:t xml:space="preserve">Gambar </w:t>
      </w:r>
      <w:r>
        <w:t>4</w:t>
      </w:r>
      <w:r w:rsidRPr="00D54613">
        <w:t>.</w:t>
      </w:r>
      <w:r>
        <w:t>15</w:t>
      </w:r>
      <w:r w:rsidRPr="00D54613">
        <w:t xml:space="preserve">. </w:t>
      </w:r>
      <w:r>
        <w:t xml:space="preserve">Tampilan Program </w:t>
      </w:r>
      <w:r>
        <w:rPr>
          <w:i/>
        </w:rPr>
        <w:t>Import</w:t>
      </w:r>
      <w:r>
        <w:t xml:space="preserve"> Judul Berita</w:t>
      </w:r>
      <w:bookmarkEnd w:id="204"/>
    </w:p>
    <w:p w14:paraId="06559EA8" w14:textId="7D86CC8B" w:rsidR="00C114B9" w:rsidRDefault="00C114B9" w:rsidP="005D4CFB">
      <w:pPr>
        <w:pStyle w:val="111"/>
      </w:pPr>
      <w:r>
        <w:t>Hasil Preprocessing Judul Berita</w:t>
      </w:r>
    </w:p>
    <w:p w14:paraId="7002622B" w14:textId="65F2C72C" w:rsidR="000658CB" w:rsidRPr="00C114B9" w:rsidRDefault="000658CB" w:rsidP="00264C3E">
      <w:pPr>
        <w:spacing w:line="360" w:lineRule="auto"/>
        <w:ind w:firstLine="630"/>
        <w:jc w:val="both"/>
      </w:pPr>
      <w:r>
        <w:t xml:space="preserve">Pada bagian program </w:t>
      </w:r>
      <w:r w:rsidRPr="000658CB">
        <w:rPr>
          <w:i/>
        </w:rPr>
        <w:t>preprocessing</w:t>
      </w:r>
      <w:r w:rsidR="00C114B9">
        <w:rPr>
          <w:i/>
        </w:rPr>
        <w:t xml:space="preserve"> </w:t>
      </w:r>
      <w:r w:rsidR="00C114B9">
        <w:t xml:space="preserve">dengan </w:t>
      </w:r>
      <w:r w:rsidR="00C114B9">
        <w:rPr>
          <w:i/>
        </w:rPr>
        <w:t xml:space="preserve">input </w:t>
      </w:r>
      <w:r w:rsidR="00C114B9" w:rsidRPr="00C114B9">
        <w:t>(</w:t>
      </w:r>
      <w:r w:rsidR="00C114B9">
        <w:t>5</w:t>
      </w:r>
      <w:r w:rsidR="00C114B9"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sidR="00C114B9">
        <w:rPr>
          <w:i/>
        </w:rPr>
        <w:t>.</w:t>
      </w:r>
      <w:r w:rsidR="00C114B9">
        <w:t xml:space="preserve"> Hasil preprocessing akan disimpan kedalam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3"/>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05" w:name="_Toc156128131"/>
      <w:r w:rsidRPr="00D54613">
        <w:t xml:space="preserve">Gambar </w:t>
      </w:r>
      <w:r>
        <w:t>4</w:t>
      </w:r>
      <w:r w:rsidRPr="00D54613">
        <w:t>.</w:t>
      </w:r>
      <w:r>
        <w:t>1</w:t>
      </w:r>
      <w:r w:rsidR="008A55B5">
        <w:t>6</w:t>
      </w:r>
      <w:r w:rsidRPr="00D54613">
        <w:t xml:space="preserve">. </w:t>
      </w:r>
      <w:r>
        <w:t xml:space="preserve">Tampilan Program </w:t>
      </w:r>
      <w:r w:rsidRPr="001D38BF">
        <w:rPr>
          <w:i/>
        </w:rPr>
        <w:t>Preprocessing</w:t>
      </w:r>
      <w:r>
        <w:t xml:space="preserve"> Judul Berita</w:t>
      </w:r>
      <w:bookmarkEnd w:id="205"/>
    </w:p>
    <w:p w14:paraId="6FB37BF7" w14:textId="4C90A6E1" w:rsidR="00DF6C09" w:rsidRDefault="004D7168" w:rsidP="005D4CFB">
      <w:pPr>
        <w:pStyle w:val="111"/>
      </w:pPr>
      <w:r>
        <w:lastRenderedPageBreak/>
        <w:t>Hasil Perhitungan TF-IDF dan Klasifikasi NBC</w:t>
      </w:r>
    </w:p>
    <w:p w14:paraId="645EE5DF" w14:textId="0987C7B1" w:rsidR="000658CB" w:rsidRPr="000658CB" w:rsidRDefault="000658CB" w:rsidP="00264C3E">
      <w:pPr>
        <w:ind w:firstLine="720"/>
        <w:jc w:val="both"/>
      </w:pPr>
      <w:r>
        <w:t xml:space="preserve">Setelah dilakukan </w:t>
      </w:r>
      <w:r w:rsidRPr="000658CB">
        <w:rPr>
          <w:i/>
        </w:rPr>
        <w:t>preprocessing</w:t>
      </w:r>
      <w:r>
        <w:t xml:space="preserve"> didapatkan term </w:t>
      </w:r>
      <w:r w:rsidR="00C114B9">
        <w:t xml:space="preserve">di </w:t>
      </w:r>
      <w:r>
        <w:t xml:space="preserve">setiap dokumen beserta frekuensi kemunculan data </w:t>
      </w:r>
      <w:r w:rsidR="00C114B9">
        <w:t xml:space="preserve">kemudian </w:t>
      </w:r>
      <w:r>
        <w:t>dihitung TF-IDF, dan dilaku</w:t>
      </w:r>
      <w:r w:rsidR="00C114B9">
        <w:t>kan perhitungan probabiltas dengan rumus Naïve Bayes Classifier, hasil klasifikasi akan disimpan kedalam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4"/>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206" w:name="_Toc156128132"/>
      <w:r w:rsidRPr="00D54613">
        <w:t xml:space="preserve">Gambar </w:t>
      </w:r>
      <w:r>
        <w:t>4</w:t>
      </w:r>
      <w:r w:rsidRPr="00D54613">
        <w:t>.</w:t>
      </w:r>
      <w:r>
        <w:t>1</w:t>
      </w:r>
      <w:r w:rsidR="008A55B5">
        <w:t>7</w:t>
      </w:r>
      <w:r w:rsidRPr="00D54613">
        <w:t xml:space="preserve">. </w:t>
      </w:r>
      <w:r>
        <w:t>Tampilan Program Perhitungan TF-IDF &amp; Klasifikasi NBC</w:t>
      </w:r>
      <w:bookmarkEnd w:id="206"/>
    </w:p>
    <w:p w14:paraId="4A59B3F4" w14:textId="77777777" w:rsidR="00D61943" w:rsidRPr="001D38BF" w:rsidRDefault="00D61943" w:rsidP="00F324F7">
      <w:pPr>
        <w:pStyle w:val="Tabel"/>
        <w:ind w:left="0"/>
      </w:pPr>
    </w:p>
    <w:p w14:paraId="6F3CCFF2" w14:textId="1C0F6EFF" w:rsidR="00DF6C09" w:rsidRDefault="004D7168" w:rsidP="005D4CFB">
      <w:pPr>
        <w:pStyle w:val="111"/>
      </w:pPr>
      <w:r>
        <w:t>Hasil Perhitungan Confussion Matrix</w:t>
      </w:r>
    </w:p>
    <w:p w14:paraId="1721F0C0" w14:textId="0EB05FA2" w:rsidR="00C114B9" w:rsidRDefault="00C114B9" w:rsidP="00264C3E">
      <w:pPr>
        <w:spacing w:line="360" w:lineRule="auto"/>
        <w:ind w:firstLine="630"/>
        <w:jc w:val="both"/>
      </w:pPr>
      <w:r>
        <w:t xml:space="preserve">Dalam program ini, dengan </w:t>
      </w:r>
      <w:r w:rsidRPr="00C114B9">
        <w:rPr>
          <w:i/>
        </w:rPr>
        <w:t>input</w:t>
      </w:r>
      <w:r>
        <w:t xml:space="preserve"> (7) dilakukan perhitungan performa metode Naïve Bayes Classifier menggunakan confussion matrix. Selanjutnya akan menampilkan hasil performa Naïve Bayes Classifier</w:t>
      </w:r>
    </w:p>
    <w:p w14:paraId="03E2663D" w14:textId="350CC083" w:rsidR="001D38BF" w:rsidRDefault="00884120" w:rsidP="004D7168">
      <w:pPr>
        <w:jc w:val="center"/>
      </w:pPr>
      <w:r w:rsidRPr="00884120">
        <w:rPr>
          <w:noProof/>
        </w:rPr>
        <w:lastRenderedPageBreak/>
        <w:drawing>
          <wp:inline distT="0" distB="0" distL="0" distR="0" wp14:anchorId="479A0510" wp14:editId="2A3F4DB7">
            <wp:extent cx="3889403" cy="30175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35"/>
                    <a:srcRect t="16837" b="4669"/>
                    <a:stretch/>
                  </pic:blipFill>
                  <pic:spPr bwMode="auto">
                    <a:xfrm>
                      <a:off x="0" y="0"/>
                      <a:ext cx="3891845" cy="301941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207" w:name="_Toc156128133"/>
      <w:r w:rsidRPr="00D54613">
        <w:t xml:space="preserve">Gambar </w:t>
      </w:r>
      <w:r>
        <w:t>4</w:t>
      </w:r>
      <w:r w:rsidRPr="00D54613">
        <w:t>.</w:t>
      </w:r>
      <w:r>
        <w:t>1</w:t>
      </w:r>
      <w:r w:rsidR="008A55B5">
        <w:t>8</w:t>
      </w:r>
      <w:r w:rsidRPr="00D54613">
        <w:t xml:space="preserve">. </w:t>
      </w:r>
      <w:r>
        <w:t>Tampilan Program Perhitungan Confussion Matrix</w:t>
      </w:r>
      <w:bookmarkEnd w:id="207"/>
    </w:p>
    <w:p w14:paraId="2D6F6DBB" w14:textId="4CE237CD" w:rsidR="00D61943" w:rsidRDefault="00D61943" w:rsidP="001D38BF">
      <w:pPr>
        <w:pStyle w:val="Tabel"/>
        <w:ind w:left="0"/>
      </w:pPr>
      <w:r>
        <w:br w:type="page"/>
      </w:r>
    </w:p>
    <w:p w14:paraId="7ECEA870" w14:textId="6D88B6F3" w:rsidR="00042A9F" w:rsidRDefault="00042A9F" w:rsidP="0040291B">
      <w:pPr>
        <w:pStyle w:val="Judul1"/>
      </w:pPr>
      <w:bookmarkStart w:id="208" w:name="_Toc156128134"/>
      <w:r>
        <w:lastRenderedPageBreak/>
        <w:t>BAB V</w:t>
      </w:r>
      <w:r>
        <w:br/>
        <w:t>PENUTUP</w:t>
      </w:r>
      <w:bookmarkEnd w:id="208"/>
    </w:p>
    <w:p w14:paraId="50CF717B" w14:textId="50C2A353" w:rsidR="00042A9F" w:rsidRDefault="00042A9F" w:rsidP="00042A9F">
      <w:pPr>
        <w:pStyle w:val="Judul2"/>
      </w:pPr>
      <w:bookmarkStart w:id="209" w:name="_Toc156128135"/>
      <w:r>
        <w:t>5.1</w:t>
      </w:r>
      <w:r w:rsidR="001859BD">
        <w:t>.</w:t>
      </w:r>
      <w:r>
        <w:t xml:space="preserve"> Kesimpulan</w:t>
      </w:r>
      <w:bookmarkEnd w:id="209"/>
    </w:p>
    <w:p w14:paraId="2FF818D3" w14:textId="6B85112A" w:rsidR="00FD5CA8" w:rsidRDefault="00FD5CA8" w:rsidP="00FD5CA8">
      <w:pPr>
        <w:spacing w:line="360" w:lineRule="auto"/>
        <w:ind w:firstLine="720"/>
        <w:jc w:val="both"/>
      </w:pPr>
      <w:r>
        <w:t xml:space="preserve">Hasil penelitian mengenai klasifikasi sentimen pada judul berita Kompas.TV Kota Semarang menunjukkan bahwa penggunaan algoritma Naïve Bayes Classifier menghasilkan performa yang cukup baik. </w:t>
      </w:r>
      <w:r w:rsidR="008164AC">
        <w:t>Dengan pembagian rasio data latih dan data uji sebesar 90:10, dengan total dataset sebesar 1886 mendapatkan a</w:t>
      </w:r>
      <w:r>
        <w:t>kurasi mencapai tingkat 91.</w:t>
      </w:r>
      <w:r w:rsidR="00884120">
        <w:t>20</w:t>
      </w:r>
      <w:r>
        <w:t xml:space="preserve">%, menandakan kemampuan yang tinggi dalam mengenali sentimen pada judul berita. Lebih lanjut, ketika fokus pada kelas negatif, presisi sebesar </w:t>
      </w:r>
      <w:r w:rsidR="00884120">
        <w:t>90</w:t>
      </w:r>
      <w:r>
        <w:t>% dan recall sebesar 9</w:t>
      </w:r>
      <w:r w:rsidR="00884120">
        <w:t>3</w:t>
      </w:r>
      <w:r>
        <w:t>% menunjukkan ketepatan dalam mengidentifikasi judul berita dengan sentimen negatif.</w:t>
      </w:r>
    </w:p>
    <w:p w14:paraId="56009AB1" w14:textId="2E8AF63C" w:rsidR="00FD5CA8" w:rsidRPr="00FD5CA8" w:rsidRDefault="00FD5CA8" w:rsidP="00FD5CA8">
      <w:pPr>
        <w:spacing w:line="360" w:lineRule="auto"/>
        <w:ind w:firstLine="720"/>
        <w:jc w:val="both"/>
      </w:pPr>
      <w:r>
        <w:t>Di sisi</w:t>
      </w:r>
      <w:r w:rsidR="003735A3">
        <w:t xml:space="preserve"> </w:t>
      </w:r>
      <w:r>
        <w:t xml:space="preserve">lain, untuk kelas positif, metode Naïve Bayes Classifier juga menunjukkan hasil yang positif dengan presisi sebesar </w:t>
      </w:r>
      <w:r w:rsidR="00884120">
        <w:t>92</w:t>
      </w:r>
      <w:r>
        <w:t xml:space="preserve">% dan recall sebesar </w:t>
      </w:r>
      <w:r w:rsidR="00884120">
        <w:t>90</w:t>
      </w:r>
      <w:r>
        <w:t>%. Artinya, algoritma ini efektif dalam mengklasifikasikan judul berita yang membawa sentimen positif. Secara keseluruhan, temuan ini memberikan kontribusi positif dalam memahami analisis sentimen pada judul berita di platform media online, khususnya dalam konteks Kompas.TV di Kota Semarang.</w:t>
      </w:r>
    </w:p>
    <w:p w14:paraId="704334A0" w14:textId="1A52AF10" w:rsidR="00316FBF" w:rsidRDefault="00316FBF" w:rsidP="004949C8">
      <w:pPr>
        <w:pStyle w:val="Judul2"/>
      </w:pPr>
      <w:bookmarkStart w:id="210" w:name="_Toc156128136"/>
      <w:r>
        <w:t>5.2</w:t>
      </w:r>
      <w:r w:rsidR="001859BD">
        <w:t>.</w:t>
      </w:r>
      <w:r>
        <w:t xml:space="preserve"> Saran</w:t>
      </w:r>
      <w:bookmarkEnd w:id="210"/>
    </w:p>
    <w:p w14:paraId="1AD5A861" w14:textId="20E69D3A" w:rsidR="00316FBF" w:rsidRDefault="00FD5CA8" w:rsidP="004949C8">
      <w:pPr>
        <w:spacing w:line="360" w:lineRule="auto"/>
        <w:ind w:firstLine="720"/>
        <w:jc w:val="both"/>
      </w:pPr>
      <w:r w:rsidRPr="00FD5CA8">
        <w:t>Penelitian ini membuka peluang bagi peneliti masa depan untuk melakukan pengembangan lebih lanjut dalam bidang klasifikasi sentimen pada judul berita online menggunakan metode Naive Bayes Classifier. Untuk meningkatkan kualitas penelitian dan memberikan kontribusi lebih lanjut, berikut adalah beberapa saran yang diusulkan oleh peneliti</w:t>
      </w:r>
      <w:r w:rsidR="003470D1">
        <w:t>:</w:t>
      </w:r>
    </w:p>
    <w:p w14:paraId="526960A7" w14:textId="40A7247C" w:rsidR="00FD5CA8" w:rsidRPr="00FD5CA8" w:rsidRDefault="003470D1" w:rsidP="00FD5CA8">
      <w:pPr>
        <w:pStyle w:val="DaftarParagraf"/>
        <w:numPr>
          <w:ilvl w:val="0"/>
          <w:numId w:val="41"/>
        </w:numPr>
        <w:spacing w:line="360" w:lineRule="auto"/>
        <w:jc w:val="both"/>
      </w:pPr>
      <w:r>
        <w:t xml:space="preserve">Bagi </w:t>
      </w:r>
      <w:r w:rsidR="00494D8D">
        <w:t xml:space="preserve">peneliti yang akan datang </w:t>
      </w:r>
      <w:r w:rsidR="00494D8D" w:rsidRPr="00494D8D">
        <w:t>dilakukan</w:t>
      </w:r>
      <w:r w:rsidR="00FD5CA8" w:rsidRPr="00FD5CA8">
        <w:t xml:space="preserve"> evaluasi mendalam terhadap kamus stopwords yang digunakan pada proses stopword removal. Peneliti masa depan sebaiknya memastikan bahwa kata-kata yang tidak memiliki makna atau sentimen yang signifikan dapat terfilter secara efektif. Mungkin mempertimbangkan penggunaan kamus stopwords yang lebih spesifik atau pendekatan kontekstual dapat meningkatkan kualitas pengolahan data.</w:t>
      </w:r>
    </w:p>
    <w:p w14:paraId="5A23F2A4" w14:textId="3C12E7E0" w:rsidR="0060280F" w:rsidRDefault="00FD5CA8" w:rsidP="00FD5CA8">
      <w:pPr>
        <w:pStyle w:val="DaftarParagraf"/>
        <w:numPr>
          <w:ilvl w:val="0"/>
          <w:numId w:val="41"/>
        </w:numPr>
        <w:spacing w:line="360" w:lineRule="auto"/>
        <w:jc w:val="both"/>
      </w:pPr>
      <w:r w:rsidRPr="00FD5CA8">
        <w:lastRenderedPageBreak/>
        <w:t>Bagi peneliti yang akan datang dengan topik pengklasifikasian sentimen judul berita, disarankan untuk tidak hanya terpaku pada metode Naive Bayes Classifier. Eksplorasi algoritma lain seperti Support Vector Machines (SVM), Decision Trees, atau Deep Learning dapat memberikan wawasan tambahan dan meningkatkan performa klasifikasi sentimen. Diversifikasi metode dapat memberikan pemahaman lebih baik tentang kecocokan algoritma dengan data yang digunakan.</w:t>
      </w:r>
    </w:p>
    <w:p w14:paraId="370287AA" w14:textId="672F85F5" w:rsidR="0029311F" w:rsidRDefault="0029311F" w:rsidP="00FD5CA8">
      <w:pPr>
        <w:pStyle w:val="DaftarParagraf"/>
        <w:spacing w:line="360" w:lineRule="auto"/>
        <w:jc w:val="both"/>
      </w:pPr>
      <w:r>
        <w:br w:type="page"/>
      </w:r>
    </w:p>
    <w:p w14:paraId="771B65C9" w14:textId="71F68D1D" w:rsidR="0029311F" w:rsidRDefault="00264C3E" w:rsidP="0040291B">
      <w:pPr>
        <w:pStyle w:val="Judul1"/>
      </w:pPr>
      <w:bookmarkStart w:id="211" w:name="_Toc156128137"/>
      <w:r>
        <w:lastRenderedPageBreak/>
        <w:t xml:space="preserve">Daftar </w:t>
      </w:r>
      <w:r w:rsidRPr="005F3A1E">
        <w:t>Pustaka</w:t>
      </w:r>
      <w:bookmarkEnd w:id="211"/>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DaftarParagraf"/>
        <w:spacing w:line="480" w:lineRule="auto"/>
        <w:ind w:left="0"/>
        <w:jc w:val="both"/>
      </w:pPr>
      <w:r>
        <w:fldChar w:fldCharType="end"/>
      </w:r>
      <w:r>
        <w:tab/>
      </w:r>
    </w:p>
    <w:p w14:paraId="6CA36108" w14:textId="6AE38F6F" w:rsidR="0029311F" w:rsidRDefault="0029311F" w:rsidP="00FE519B">
      <w:pPr>
        <w:pStyle w:val="DaftarParagraf"/>
        <w:numPr>
          <w:ilvl w:val="0"/>
          <w:numId w:val="41"/>
        </w:numPr>
        <w:spacing w:line="360" w:lineRule="auto"/>
        <w:jc w:val="both"/>
      </w:pPr>
      <w:r>
        <w:br w:type="page"/>
      </w:r>
    </w:p>
    <w:p w14:paraId="058F7565" w14:textId="77777777" w:rsidR="0060280F" w:rsidRPr="00316FBF" w:rsidRDefault="0060280F" w:rsidP="0029311F">
      <w:pPr>
        <w:pStyle w:val="DaftarParagraf"/>
        <w:spacing w:line="360" w:lineRule="auto"/>
        <w:jc w:val="both"/>
        <w:sectPr w:rsidR="0060280F" w:rsidRPr="00316FBF" w:rsidSect="00F11CFE">
          <w:headerReference w:type="default" r:id="rId36"/>
          <w:footerReference w:type="default" r:id="rId37"/>
          <w:footerReference w:type="first" r:id="rId38"/>
          <w:pgSz w:w="11909" w:h="16834" w:code="9"/>
          <w:pgMar w:top="2268" w:right="1701" w:bottom="1701" w:left="2268" w:header="720" w:footer="720" w:gutter="0"/>
          <w:pgNumType w:start="1"/>
          <w:cols w:space="720"/>
          <w:titlePg/>
          <w:docGrid w:linePitch="360"/>
        </w:sectPr>
      </w:pPr>
    </w:p>
    <w:bookmarkEnd w:id="12"/>
    <w:bookmarkEnd w:id="55"/>
    <w:bookmarkEnd w:id="167"/>
    <w:bookmarkEnd w:id="168"/>
    <w:bookmarkEnd w:id="169"/>
    <w:bookmarkEnd w:id="170"/>
    <w:p w14:paraId="2583E99A" w14:textId="21382692" w:rsidR="00350418" w:rsidRDefault="0040291B" w:rsidP="0040291B">
      <w:pPr>
        <w:pStyle w:val="Judul1"/>
      </w:pPr>
      <w:r>
        <w:lastRenderedPageBreak/>
        <w:t>LAMPIRAN</w:t>
      </w:r>
    </w:p>
    <w:p w14:paraId="2E1B9D4A" w14:textId="77777777" w:rsidR="0040291B" w:rsidRPr="0040291B" w:rsidRDefault="0040291B" w:rsidP="0040291B">
      <w:pPr>
        <w:jc w:val="both"/>
        <w:rPr>
          <w:lang w:val="en-AU"/>
        </w:rPr>
      </w:pPr>
    </w:p>
    <w:sectPr w:rsidR="0040291B" w:rsidRPr="0040291B" w:rsidSect="00F11CFE">
      <w:headerReference w:type="default" r:id="rId39"/>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58C14" w14:textId="77777777" w:rsidR="00F11CFE" w:rsidRDefault="00F11CFE" w:rsidP="00A01C0B">
      <w:pPr>
        <w:spacing w:after="0" w:line="240" w:lineRule="auto"/>
      </w:pPr>
      <w:r>
        <w:separator/>
      </w:r>
    </w:p>
  </w:endnote>
  <w:endnote w:type="continuationSeparator" w:id="0">
    <w:p w14:paraId="3BFBA07E" w14:textId="77777777" w:rsidR="00F11CFE" w:rsidRDefault="00F11CFE"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148865"/>
      <w:docPartObj>
        <w:docPartGallery w:val="Page Numbers (Bottom of Page)"/>
        <w:docPartUnique/>
      </w:docPartObj>
    </w:sdtPr>
    <w:sdtEndPr>
      <w:rPr>
        <w:noProof/>
      </w:rPr>
    </w:sdtEndPr>
    <w:sdtContent>
      <w:p w14:paraId="60A958E8" w14:textId="215262D5" w:rsidR="006B31F1" w:rsidRDefault="006B31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B5D188" w14:textId="77777777" w:rsidR="006B31F1" w:rsidRDefault="006B31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077CC" w14:textId="1800CA1F" w:rsidR="006B31F1" w:rsidRDefault="006B31F1">
    <w:pPr>
      <w:pStyle w:val="Footer"/>
      <w:jc w:val="center"/>
    </w:pPr>
  </w:p>
  <w:p w14:paraId="59D30108" w14:textId="7F8F1EAA" w:rsidR="006B31F1" w:rsidRDefault="006B31F1" w:rsidP="00987F3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5507"/>
      <w:docPartObj>
        <w:docPartGallery w:val="Page Numbers (Bottom of Page)"/>
        <w:docPartUnique/>
      </w:docPartObj>
    </w:sdtPr>
    <w:sdtEndPr>
      <w:rPr>
        <w:noProof/>
      </w:rPr>
    </w:sdtEndPr>
    <w:sdtContent>
      <w:p w14:paraId="2008D3E0" w14:textId="77777777" w:rsidR="006B31F1" w:rsidRDefault="00000000">
        <w:pPr>
          <w:pStyle w:val="Footer"/>
          <w:jc w:val="center"/>
        </w:pPr>
      </w:p>
    </w:sdtContent>
  </w:sdt>
  <w:p w14:paraId="0DB4F080" w14:textId="77777777" w:rsidR="006B31F1" w:rsidRDefault="006B31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42C24" w14:textId="77777777" w:rsidR="006B31F1" w:rsidRDefault="006B31F1">
    <w:pPr>
      <w:pStyle w:val="Footer"/>
      <w:jc w:val="center"/>
    </w:pPr>
    <w:r>
      <w:t>1</w:t>
    </w:r>
  </w:p>
  <w:p w14:paraId="29AE1FA5" w14:textId="77777777" w:rsidR="006B31F1" w:rsidRDefault="006B31F1"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00D54" w14:textId="77777777" w:rsidR="00F11CFE" w:rsidRDefault="00F11CFE" w:rsidP="00A01C0B">
      <w:pPr>
        <w:spacing w:after="0" w:line="240" w:lineRule="auto"/>
      </w:pPr>
      <w:r>
        <w:separator/>
      </w:r>
    </w:p>
  </w:footnote>
  <w:footnote w:type="continuationSeparator" w:id="0">
    <w:p w14:paraId="06E4E1B3" w14:textId="77777777" w:rsidR="00F11CFE" w:rsidRDefault="00F11CFE"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F278" w14:textId="1CF07536" w:rsidR="006B31F1" w:rsidRDefault="006B31F1">
    <w:pPr>
      <w:pStyle w:val="Header"/>
      <w:jc w:val="right"/>
    </w:pPr>
  </w:p>
  <w:p w14:paraId="58F4CC85" w14:textId="77777777" w:rsidR="006B31F1" w:rsidRDefault="006B31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7"/>
      <w:gridCol w:w="2647"/>
      <w:gridCol w:w="2646"/>
    </w:tblGrid>
    <w:tr w:rsidR="006B31F1" w:rsidRPr="00BB2462" w14:paraId="73AF2770" w14:textId="77777777">
      <w:trPr>
        <w:trHeight w:val="720"/>
      </w:trPr>
      <w:tc>
        <w:tcPr>
          <w:tcW w:w="1667" w:type="pct"/>
        </w:tcPr>
        <w:p w14:paraId="52CE6AB7" w14:textId="77777777" w:rsidR="006B31F1" w:rsidRDefault="006B31F1">
          <w:pPr>
            <w:pStyle w:val="Header"/>
            <w:rPr>
              <w:color w:val="4472C4" w:themeColor="accent1"/>
            </w:rPr>
          </w:pPr>
        </w:p>
      </w:tc>
      <w:tc>
        <w:tcPr>
          <w:tcW w:w="1667" w:type="pct"/>
        </w:tcPr>
        <w:p w14:paraId="53E0BD3B" w14:textId="77777777" w:rsidR="006B31F1" w:rsidRDefault="006B31F1">
          <w:pPr>
            <w:pStyle w:val="Header"/>
            <w:jc w:val="center"/>
            <w:rPr>
              <w:color w:val="4472C4" w:themeColor="accent1"/>
            </w:rPr>
          </w:pPr>
        </w:p>
      </w:tc>
      <w:tc>
        <w:tcPr>
          <w:tcW w:w="1666" w:type="pct"/>
        </w:tcPr>
        <w:p w14:paraId="6FC85699" w14:textId="77777777" w:rsidR="006B31F1" w:rsidRPr="00BB2462" w:rsidRDefault="006B31F1">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6B31F1" w:rsidRDefault="006B31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334" w:type="pct"/>
      <w:tblCellMar>
        <w:left w:w="0" w:type="dxa"/>
        <w:right w:w="0" w:type="dxa"/>
      </w:tblCellMar>
      <w:tblLook w:val="04A0" w:firstRow="1" w:lastRow="0" w:firstColumn="1" w:lastColumn="0" w:noHBand="0" w:noVBand="1"/>
    </w:tblPr>
    <w:tblGrid>
      <w:gridCol w:w="2647"/>
      <w:gridCol w:w="2647"/>
    </w:tblGrid>
    <w:tr w:rsidR="006B31F1" w:rsidRPr="00BB2462" w14:paraId="746F12AF" w14:textId="77777777" w:rsidTr="00D06944">
      <w:trPr>
        <w:trHeight w:val="720"/>
      </w:trPr>
      <w:tc>
        <w:tcPr>
          <w:tcW w:w="2500" w:type="pct"/>
        </w:tcPr>
        <w:p w14:paraId="6A8C017C" w14:textId="77777777" w:rsidR="006B31F1" w:rsidRDefault="006B31F1">
          <w:pPr>
            <w:pStyle w:val="Header"/>
            <w:rPr>
              <w:color w:val="4472C4" w:themeColor="accent1"/>
            </w:rPr>
          </w:pPr>
        </w:p>
      </w:tc>
      <w:tc>
        <w:tcPr>
          <w:tcW w:w="2500" w:type="pct"/>
        </w:tcPr>
        <w:p w14:paraId="1821D1A8" w14:textId="77777777" w:rsidR="006B31F1" w:rsidRDefault="006B31F1">
          <w:pPr>
            <w:pStyle w:val="Header"/>
            <w:jc w:val="center"/>
            <w:rPr>
              <w:color w:val="4472C4" w:themeColor="accent1"/>
            </w:rPr>
          </w:pPr>
        </w:p>
      </w:tc>
    </w:tr>
  </w:tbl>
  <w:p w14:paraId="22FA4274" w14:textId="77777777" w:rsidR="006B31F1" w:rsidRDefault="006B31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Judul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883AA70E"/>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04016496">
    <w:abstractNumId w:val="11"/>
  </w:num>
  <w:num w:numId="2" w16cid:durableId="1201406438">
    <w:abstractNumId w:val="4"/>
  </w:num>
  <w:num w:numId="3" w16cid:durableId="693727972">
    <w:abstractNumId w:val="4"/>
  </w:num>
  <w:num w:numId="4" w16cid:durableId="1078792463">
    <w:abstractNumId w:val="16"/>
  </w:num>
  <w:num w:numId="5" w16cid:durableId="1094476183">
    <w:abstractNumId w:val="4"/>
  </w:num>
  <w:num w:numId="6" w16cid:durableId="2052026472">
    <w:abstractNumId w:val="4"/>
  </w:num>
  <w:num w:numId="7" w16cid:durableId="1696341562">
    <w:abstractNumId w:val="4"/>
  </w:num>
  <w:num w:numId="8" w16cid:durableId="2069183175">
    <w:abstractNumId w:val="4"/>
  </w:num>
  <w:num w:numId="9" w16cid:durableId="705255387">
    <w:abstractNumId w:val="16"/>
  </w:num>
  <w:num w:numId="10" w16cid:durableId="108552100">
    <w:abstractNumId w:val="15"/>
  </w:num>
  <w:num w:numId="11" w16cid:durableId="151121184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32262525">
    <w:abstractNumId w:val="5"/>
  </w:num>
  <w:num w:numId="13" w16cid:durableId="1498500769">
    <w:abstractNumId w:val="12"/>
  </w:num>
  <w:num w:numId="14" w16cid:durableId="1217737133">
    <w:abstractNumId w:val="20"/>
  </w:num>
  <w:num w:numId="15" w16cid:durableId="2136097447">
    <w:abstractNumId w:val="9"/>
  </w:num>
  <w:num w:numId="16" w16cid:durableId="757480905">
    <w:abstractNumId w:val="14"/>
  </w:num>
  <w:num w:numId="17" w16cid:durableId="16757225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50852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8388490">
    <w:abstractNumId w:val="26"/>
  </w:num>
  <w:num w:numId="20" w16cid:durableId="1446080262">
    <w:abstractNumId w:val="18"/>
  </w:num>
  <w:num w:numId="21" w16cid:durableId="192890858">
    <w:abstractNumId w:val="25"/>
  </w:num>
  <w:num w:numId="22" w16cid:durableId="1232884098">
    <w:abstractNumId w:val="27"/>
  </w:num>
  <w:num w:numId="23" w16cid:durableId="1542396060">
    <w:abstractNumId w:val="1"/>
  </w:num>
  <w:num w:numId="24" w16cid:durableId="375812523">
    <w:abstractNumId w:val="28"/>
  </w:num>
  <w:num w:numId="25" w16cid:durableId="1079450773">
    <w:abstractNumId w:val="19"/>
  </w:num>
  <w:num w:numId="26" w16cid:durableId="567810887">
    <w:abstractNumId w:val="3"/>
  </w:num>
  <w:num w:numId="27" w16cid:durableId="930426888">
    <w:abstractNumId w:val="31"/>
  </w:num>
  <w:num w:numId="28" w16cid:durableId="629481332">
    <w:abstractNumId w:val="8"/>
  </w:num>
  <w:num w:numId="29" w16cid:durableId="1299147654">
    <w:abstractNumId w:val="24"/>
  </w:num>
  <w:num w:numId="30" w16cid:durableId="1672027268">
    <w:abstractNumId w:val="13"/>
  </w:num>
  <w:num w:numId="31" w16cid:durableId="1156608564">
    <w:abstractNumId w:val="29"/>
  </w:num>
  <w:num w:numId="32" w16cid:durableId="78600018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65649569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1322919">
    <w:abstractNumId w:val="17"/>
  </w:num>
  <w:num w:numId="35" w16cid:durableId="1909727797">
    <w:abstractNumId w:val="7"/>
  </w:num>
  <w:num w:numId="36" w16cid:durableId="19535850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7116615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52734451">
    <w:abstractNumId w:val="30"/>
  </w:num>
  <w:num w:numId="39" w16cid:durableId="920287463">
    <w:abstractNumId w:val="6"/>
  </w:num>
  <w:num w:numId="40" w16cid:durableId="383716296">
    <w:abstractNumId w:val="23"/>
  </w:num>
  <w:num w:numId="41" w16cid:durableId="1014917207">
    <w:abstractNumId w:val="22"/>
  </w:num>
  <w:num w:numId="42" w16cid:durableId="1969623108">
    <w:abstractNumId w:val="21"/>
  </w:num>
  <w:num w:numId="43" w16cid:durableId="1236207864">
    <w:abstractNumId w:val="10"/>
  </w:num>
  <w:num w:numId="44" w16cid:durableId="17958273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723389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97057564">
    <w:abstractNumId w:val="0"/>
  </w:num>
  <w:num w:numId="47" w16cid:durableId="1500778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31A52"/>
    <w:rsid w:val="000320CE"/>
    <w:rsid w:val="00034FF0"/>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6301"/>
    <w:rsid w:val="00096805"/>
    <w:rsid w:val="00097AE9"/>
    <w:rsid w:val="000A6A84"/>
    <w:rsid w:val="000B3B7E"/>
    <w:rsid w:val="000B51B2"/>
    <w:rsid w:val="000B598F"/>
    <w:rsid w:val="000C0510"/>
    <w:rsid w:val="000C2723"/>
    <w:rsid w:val="000C2C12"/>
    <w:rsid w:val="000D11FF"/>
    <w:rsid w:val="000D24FD"/>
    <w:rsid w:val="000D75F2"/>
    <w:rsid w:val="000D7C6B"/>
    <w:rsid w:val="000E21C2"/>
    <w:rsid w:val="000E3C97"/>
    <w:rsid w:val="000F2DF8"/>
    <w:rsid w:val="000F37FB"/>
    <w:rsid w:val="000F3BA1"/>
    <w:rsid w:val="001002BA"/>
    <w:rsid w:val="00102DB0"/>
    <w:rsid w:val="0010472D"/>
    <w:rsid w:val="0010699F"/>
    <w:rsid w:val="001140DB"/>
    <w:rsid w:val="00116D91"/>
    <w:rsid w:val="00117BA4"/>
    <w:rsid w:val="0012685C"/>
    <w:rsid w:val="00130C55"/>
    <w:rsid w:val="00130D33"/>
    <w:rsid w:val="001346E3"/>
    <w:rsid w:val="00136452"/>
    <w:rsid w:val="001415E4"/>
    <w:rsid w:val="0014226B"/>
    <w:rsid w:val="00142A34"/>
    <w:rsid w:val="00152AC7"/>
    <w:rsid w:val="00153DAF"/>
    <w:rsid w:val="00153DE4"/>
    <w:rsid w:val="001571C8"/>
    <w:rsid w:val="00176A89"/>
    <w:rsid w:val="00177878"/>
    <w:rsid w:val="00177FBC"/>
    <w:rsid w:val="001810CE"/>
    <w:rsid w:val="0018240B"/>
    <w:rsid w:val="001859BD"/>
    <w:rsid w:val="001916D8"/>
    <w:rsid w:val="0019463C"/>
    <w:rsid w:val="00196B49"/>
    <w:rsid w:val="001A207E"/>
    <w:rsid w:val="001A3FC8"/>
    <w:rsid w:val="001A5C7C"/>
    <w:rsid w:val="001A71FA"/>
    <w:rsid w:val="001B106B"/>
    <w:rsid w:val="001B19D0"/>
    <w:rsid w:val="001B4B87"/>
    <w:rsid w:val="001B7BD3"/>
    <w:rsid w:val="001C0429"/>
    <w:rsid w:val="001C0477"/>
    <w:rsid w:val="001C05D5"/>
    <w:rsid w:val="001C2E2B"/>
    <w:rsid w:val="001C5A4E"/>
    <w:rsid w:val="001D2EE6"/>
    <w:rsid w:val="001D38BF"/>
    <w:rsid w:val="001D4A7E"/>
    <w:rsid w:val="001D70C1"/>
    <w:rsid w:val="001E0F81"/>
    <w:rsid w:val="001E1098"/>
    <w:rsid w:val="001E74B2"/>
    <w:rsid w:val="001E7D77"/>
    <w:rsid w:val="001F173E"/>
    <w:rsid w:val="001F20BA"/>
    <w:rsid w:val="001F27C5"/>
    <w:rsid w:val="001F38B5"/>
    <w:rsid w:val="001F3AEE"/>
    <w:rsid w:val="001F3D61"/>
    <w:rsid w:val="001F554D"/>
    <w:rsid w:val="001F7140"/>
    <w:rsid w:val="001F7A3A"/>
    <w:rsid w:val="002054EA"/>
    <w:rsid w:val="00206450"/>
    <w:rsid w:val="002068B7"/>
    <w:rsid w:val="002114A3"/>
    <w:rsid w:val="00212002"/>
    <w:rsid w:val="0021357D"/>
    <w:rsid w:val="002159D0"/>
    <w:rsid w:val="002160FB"/>
    <w:rsid w:val="0022090E"/>
    <w:rsid w:val="002232E1"/>
    <w:rsid w:val="002252F5"/>
    <w:rsid w:val="00225C66"/>
    <w:rsid w:val="002260D9"/>
    <w:rsid w:val="0023003B"/>
    <w:rsid w:val="00234FC7"/>
    <w:rsid w:val="00243D24"/>
    <w:rsid w:val="00244256"/>
    <w:rsid w:val="0026093F"/>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E07FC"/>
    <w:rsid w:val="002E130E"/>
    <w:rsid w:val="002E1C5A"/>
    <w:rsid w:val="002E3F58"/>
    <w:rsid w:val="002E51B9"/>
    <w:rsid w:val="002E68EF"/>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6DD"/>
    <w:rsid w:val="00317B20"/>
    <w:rsid w:val="00322BAE"/>
    <w:rsid w:val="00322FB9"/>
    <w:rsid w:val="00323B43"/>
    <w:rsid w:val="00330627"/>
    <w:rsid w:val="00337778"/>
    <w:rsid w:val="00341A08"/>
    <w:rsid w:val="003470D1"/>
    <w:rsid w:val="00347DB4"/>
    <w:rsid w:val="00347FA0"/>
    <w:rsid w:val="00350418"/>
    <w:rsid w:val="00350F5D"/>
    <w:rsid w:val="00356D0C"/>
    <w:rsid w:val="00357EFC"/>
    <w:rsid w:val="00360134"/>
    <w:rsid w:val="00362E09"/>
    <w:rsid w:val="00364FF9"/>
    <w:rsid w:val="003701B1"/>
    <w:rsid w:val="003730AF"/>
    <w:rsid w:val="003735A3"/>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628C"/>
    <w:rsid w:val="0042110B"/>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91FCB"/>
    <w:rsid w:val="004940D7"/>
    <w:rsid w:val="00494793"/>
    <w:rsid w:val="004949C8"/>
    <w:rsid w:val="00494D8D"/>
    <w:rsid w:val="004A45BD"/>
    <w:rsid w:val="004B3190"/>
    <w:rsid w:val="004B4F92"/>
    <w:rsid w:val="004B6040"/>
    <w:rsid w:val="004B64AB"/>
    <w:rsid w:val="004C456E"/>
    <w:rsid w:val="004C4F17"/>
    <w:rsid w:val="004D007F"/>
    <w:rsid w:val="004D7168"/>
    <w:rsid w:val="004D7586"/>
    <w:rsid w:val="004E1462"/>
    <w:rsid w:val="004E2A49"/>
    <w:rsid w:val="004E438C"/>
    <w:rsid w:val="004F0EF9"/>
    <w:rsid w:val="004F0F53"/>
    <w:rsid w:val="004F3DB9"/>
    <w:rsid w:val="004F7382"/>
    <w:rsid w:val="00500663"/>
    <w:rsid w:val="00501639"/>
    <w:rsid w:val="00501FE7"/>
    <w:rsid w:val="00507007"/>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1C35"/>
    <w:rsid w:val="00552942"/>
    <w:rsid w:val="00553BE3"/>
    <w:rsid w:val="0055440D"/>
    <w:rsid w:val="00555993"/>
    <w:rsid w:val="00555EB3"/>
    <w:rsid w:val="00561AF5"/>
    <w:rsid w:val="005628AA"/>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90780"/>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72BC"/>
    <w:rsid w:val="007454C5"/>
    <w:rsid w:val="00751CF3"/>
    <w:rsid w:val="007533D8"/>
    <w:rsid w:val="00753D79"/>
    <w:rsid w:val="00755BC5"/>
    <w:rsid w:val="007576D1"/>
    <w:rsid w:val="00764ECC"/>
    <w:rsid w:val="00765342"/>
    <w:rsid w:val="00774A87"/>
    <w:rsid w:val="00783223"/>
    <w:rsid w:val="00786844"/>
    <w:rsid w:val="007943AB"/>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920D4"/>
    <w:rsid w:val="008956D7"/>
    <w:rsid w:val="00895CEF"/>
    <w:rsid w:val="008A25E5"/>
    <w:rsid w:val="008A55B5"/>
    <w:rsid w:val="008A73DB"/>
    <w:rsid w:val="008A7B87"/>
    <w:rsid w:val="008B3492"/>
    <w:rsid w:val="008B5309"/>
    <w:rsid w:val="008C3B0C"/>
    <w:rsid w:val="008C7B92"/>
    <w:rsid w:val="008D07C2"/>
    <w:rsid w:val="008D58D9"/>
    <w:rsid w:val="008D5E34"/>
    <w:rsid w:val="008E39FC"/>
    <w:rsid w:val="008E781E"/>
    <w:rsid w:val="008F33EA"/>
    <w:rsid w:val="008F784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2E92"/>
    <w:rsid w:val="009A63E6"/>
    <w:rsid w:val="009B1321"/>
    <w:rsid w:val="009B7AFB"/>
    <w:rsid w:val="009C37F7"/>
    <w:rsid w:val="009C7D87"/>
    <w:rsid w:val="009D67A0"/>
    <w:rsid w:val="009D7F3A"/>
    <w:rsid w:val="009E39D9"/>
    <w:rsid w:val="009E4AC9"/>
    <w:rsid w:val="009E796C"/>
    <w:rsid w:val="009F724A"/>
    <w:rsid w:val="00A01C0B"/>
    <w:rsid w:val="00A046A6"/>
    <w:rsid w:val="00A0601A"/>
    <w:rsid w:val="00A06375"/>
    <w:rsid w:val="00A1217F"/>
    <w:rsid w:val="00A21C36"/>
    <w:rsid w:val="00A33C73"/>
    <w:rsid w:val="00A432EB"/>
    <w:rsid w:val="00A440A0"/>
    <w:rsid w:val="00A50F2E"/>
    <w:rsid w:val="00A5251D"/>
    <w:rsid w:val="00A55330"/>
    <w:rsid w:val="00A56851"/>
    <w:rsid w:val="00A573B5"/>
    <w:rsid w:val="00A61D7C"/>
    <w:rsid w:val="00A67565"/>
    <w:rsid w:val="00A7258E"/>
    <w:rsid w:val="00A7282F"/>
    <w:rsid w:val="00A73F88"/>
    <w:rsid w:val="00A76999"/>
    <w:rsid w:val="00A77CC9"/>
    <w:rsid w:val="00A8126F"/>
    <w:rsid w:val="00A85221"/>
    <w:rsid w:val="00A87445"/>
    <w:rsid w:val="00A87F2F"/>
    <w:rsid w:val="00A91991"/>
    <w:rsid w:val="00A91C2D"/>
    <w:rsid w:val="00A93322"/>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4E8A"/>
    <w:rsid w:val="00B06765"/>
    <w:rsid w:val="00B10973"/>
    <w:rsid w:val="00B10B19"/>
    <w:rsid w:val="00B12396"/>
    <w:rsid w:val="00B14284"/>
    <w:rsid w:val="00B17235"/>
    <w:rsid w:val="00B20FB4"/>
    <w:rsid w:val="00B22A9F"/>
    <w:rsid w:val="00B33C6F"/>
    <w:rsid w:val="00B3466D"/>
    <w:rsid w:val="00B35735"/>
    <w:rsid w:val="00B4154E"/>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900C9"/>
    <w:rsid w:val="00B94AF7"/>
    <w:rsid w:val="00B964E4"/>
    <w:rsid w:val="00B96B43"/>
    <w:rsid w:val="00B972E1"/>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623B"/>
    <w:rsid w:val="00C70C6A"/>
    <w:rsid w:val="00C70EDE"/>
    <w:rsid w:val="00C717CA"/>
    <w:rsid w:val="00C71F28"/>
    <w:rsid w:val="00C741F6"/>
    <w:rsid w:val="00C749F4"/>
    <w:rsid w:val="00C75896"/>
    <w:rsid w:val="00C7775F"/>
    <w:rsid w:val="00C80996"/>
    <w:rsid w:val="00C82304"/>
    <w:rsid w:val="00C848D3"/>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4F36"/>
    <w:rsid w:val="00DE4436"/>
    <w:rsid w:val="00DE5070"/>
    <w:rsid w:val="00DE561A"/>
    <w:rsid w:val="00DE69E1"/>
    <w:rsid w:val="00DF4685"/>
    <w:rsid w:val="00DF644A"/>
    <w:rsid w:val="00DF6C09"/>
    <w:rsid w:val="00E13F65"/>
    <w:rsid w:val="00E1577F"/>
    <w:rsid w:val="00E24386"/>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AFD"/>
    <w:rsid w:val="00E83F98"/>
    <w:rsid w:val="00E84CE4"/>
    <w:rsid w:val="00E8640A"/>
    <w:rsid w:val="00E92827"/>
    <w:rsid w:val="00E928E0"/>
    <w:rsid w:val="00EA06D5"/>
    <w:rsid w:val="00EA7927"/>
    <w:rsid w:val="00EB1898"/>
    <w:rsid w:val="00EB4AD8"/>
    <w:rsid w:val="00EC0ABB"/>
    <w:rsid w:val="00EC0FD7"/>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Judul1">
    <w:name w:val="heading 1"/>
    <w:aliases w:val="BAB I"/>
    <w:basedOn w:val="Normal"/>
    <w:next w:val="Normal"/>
    <w:link w:val="Judul1KAR"/>
    <w:autoRedefine/>
    <w:uiPriority w:val="9"/>
    <w:qFormat/>
    <w:rsid w:val="0040291B"/>
    <w:pPr>
      <w:autoSpaceDE w:val="0"/>
      <w:autoSpaceDN w:val="0"/>
      <w:adjustRightInd w:val="0"/>
      <w:spacing w:before="240" w:after="240" w:line="240" w:lineRule="auto"/>
      <w:jc w:val="center"/>
      <w:outlineLvl w:val="0"/>
    </w:pPr>
    <w:rPr>
      <w:rFonts w:cs="Arial"/>
      <w:b/>
      <w:sz w:val="28"/>
      <w:szCs w:val="24"/>
      <w:lang w:val="en-AU"/>
    </w:rPr>
  </w:style>
  <w:style w:type="paragraph" w:styleId="Judul2">
    <w:name w:val="heading 2"/>
    <w:aliases w:val="Judul 2 I.1"/>
    <w:basedOn w:val="Normal"/>
    <w:next w:val="Normal"/>
    <w:link w:val="Judul2KAR"/>
    <w:autoRedefine/>
    <w:uiPriority w:val="99"/>
    <w:qFormat/>
    <w:rsid w:val="0012685C"/>
    <w:pPr>
      <w:autoSpaceDE w:val="0"/>
      <w:autoSpaceDN w:val="0"/>
      <w:adjustRightInd w:val="0"/>
      <w:spacing w:after="0" w:line="360" w:lineRule="auto"/>
      <w:jc w:val="both"/>
      <w:outlineLvl w:val="1"/>
    </w:pPr>
    <w:rPr>
      <w:rFonts w:cs="Arial"/>
      <w:b/>
      <w:szCs w:val="24"/>
    </w:rPr>
  </w:style>
  <w:style w:type="paragraph" w:styleId="Judul3">
    <w:name w:val="heading 3"/>
    <w:aliases w:val="II.1"/>
    <w:basedOn w:val="Normal"/>
    <w:next w:val="Normal"/>
    <w:link w:val="Judul3K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Judul4">
    <w:name w:val="heading 4"/>
    <w:aliases w:val="III.1"/>
    <w:basedOn w:val="Normal"/>
    <w:next w:val="Normal"/>
    <w:link w:val="Judul4K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Judul5">
    <w:name w:val="heading 5"/>
    <w:aliases w:val="IV"/>
    <w:basedOn w:val="Normal"/>
    <w:next w:val="Normal"/>
    <w:link w:val="Judul5KAR"/>
    <w:autoRedefine/>
    <w:uiPriority w:val="9"/>
    <w:unhideWhenUsed/>
    <w:qFormat/>
    <w:rsid w:val="00042A9F"/>
    <w:pPr>
      <w:keepNext/>
      <w:keepLines/>
      <w:spacing w:before="40" w:after="0"/>
      <w:outlineLvl w:val="4"/>
    </w:pPr>
    <w:rPr>
      <w:rFonts w:eastAsiaTheme="majorEastAsia" w:cstheme="majorBidi"/>
      <w:b/>
      <w:lang w:val="en-AU"/>
    </w:rPr>
  </w:style>
  <w:style w:type="paragraph" w:styleId="Judul6">
    <w:name w:val="heading 6"/>
    <w:aliases w:val="V.1"/>
    <w:basedOn w:val="Normal"/>
    <w:next w:val="Normal"/>
    <w:link w:val="Judul6K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Judul7">
    <w:name w:val="heading 7"/>
    <w:aliases w:val="Heading"/>
    <w:basedOn w:val="Normal"/>
    <w:next w:val="Normal"/>
    <w:link w:val="Judul7K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40291B"/>
    <w:rPr>
      <w:rFonts w:ascii="Times New Roman" w:eastAsia="Calibri" w:hAnsi="Times New Roman" w:cs="Arial"/>
      <w:b/>
      <w:kern w:val="0"/>
      <w:sz w:val="28"/>
      <w:szCs w:val="24"/>
      <w:lang w:val="en-AU"/>
      <w14:ligatures w14:val="none"/>
    </w:rPr>
  </w:style>
  <w:style w:type="character" w:customStyle="1" w:styleId="Judul2KAR">
    <w:name w:val="Judul 2 KAR"/>
    <w:aliases w:val="Judul 2 I.1 KAR"/>
    <w:basedOn w:val="FontParagrafDefault"/>
    <w:link w:val="Judul2"/>
    <w:uiPriority w:val="99"/>
    <w:rsid w:val="0012685C"/>
    <w:rPr>
      <w:rFonts w:ascii="Times New Roman" w:eastAsia="Calibri" w:hAnsi="Times New Roman" w:cs="Arial"/>
      <w:b/>
      <w:kern w:val="0"/>
      <w:sz w:val="24"/>
      <w:szCs w:val="24"/>
      <w14:ligatures w14:val="none"/>
    </w:rPr>
  </w:style>
  <w:style w:type="character" w:customStyle="1" w:styleId="Judul3KAR">
    <w:name w:val="Judul 3 KAR"/>
    <w:aliases w:val="II.1 KAR"/>
    <w:basedOn w:val="FontParagrafDefault"/>
    <w:link w:val="Judul3"/>
    <w:uiPriority w:val="9"/>
    <w:rsid w:val="00E1577F"/>
    <w:rPr>
      <w:rFonts w:ascii="Times New Roman" w:eastAsiaTheme="majorEastAsia" w:hAnsi="Times New Roman" w:cstheme="majorBidi"/>
      <w:b/>
      <w:sz w:val="24"/>
      <w:szCs w:val="24"/>
    </w:rPr>
  </w:style>
  <w:style w:type="character" w:customStyle="1" w:styleId="Judul4KAR">
    <w:name w:val="Judul 4 KAR"/>
    <w:aliases w:val="III.1 KAR"/>
    <w:basedOn w:val="FontParagrafDefault"/>
    <w:link w:val="Judul4"/>
    <w:uiPriority w:val="9"/>
    <w:rsid w:val="00E1577F"/>
    <w:rPr>
      <w:rFonts w:ascii="Times New Roman" w:eastAsiaTheme="majorEastAsia" w:hAnsi="Times New Roman" w:cs="Times New Roman"/>
      <w:b/>
      <w:bCs/>
      <w:iCs/>
      <w:position w:val="-1"/>
      <w:sz w:val="24"/>
      <w:szCs w:val="24"/>
      <w:lang w:val="en-AU"/>
    </w:rPr>
  </w:style>
  <w:style w:type="character" w:customStyle="1" w:styleId="Judul5KAR">
    <w:name w:val="Judul 5 KAR"/>
    <w:aliases w:val="IV KAR"/>
    <w:basedOn w:val="FontParagrafDefault"/>
    <w:link w:val="Judul5"/>
    <w:uiPriority w:val="9"/>
    <w:rsid w:val="00042A9F"/>
    <w:rPr>
      <w:rFonts w:ascii="Times New Roman" w:eastAsiaTheme="majorEastAsia" w:hAnsi="Times New Roman" w:cstheme="majorBidi"/>
      <w:b/>
      <w:kern w:val="0"/>
      <w:sz w:val="24"/>
      <w:lang w:val="en-AU"/>
      <w14:ligatures w14:val="none"/>
    </w:rPr>
  </w:style>
  <w:style w:type="character" w:customStyle="1" w:styleId="Judul6KAR">
    <w:name w:val="Judul 6 KAR"/>
    <w:aliases w:val="V.1 KAR"/>
    <w:basedOn w:val="FontParagrafDefault"/>
    <w:link w:val="Judul6"/>
    <w:uiPriority w:val="9"/>
    <w:rsid w:val="00E1577F"/>
    <w:rPr>
      <w:rFonts w:ascii="Times New Roman" w:eastAsiaTheme="majorEastAsia" w:hAnsi="Times New Roman" w:cstheme="majorBidi"/>
      <w:b/>
      <w:sz w:val="24"/>
    </w:rPr>
  </w:style>
  <w:style w:type="character" w:customStyle="1" w:styleId="Judul7KAR">
    <w:name w:val="Judul 7 KAR"/>
    <w:aliases w:val="Heading KAR"/>
    <w:basedOn w:val="FontParagrafDefault"/>
    <w:link w:val="Judul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FontParagrafDefault"/>
    <w:uiPriority w:val="99"/>
    <w:unhideWhenUsed/>
    <w:rsid w:val="00153DAF"/>
    <w:rPr>
      <w:color w:val="0563C1" w:themeColor="hyperlink"/>
      <w:u w:val="single"/>
    </w:rPr>
  </w:style>
  <w:style w:type="character" w:styleId="SebutanYangBelumTerselesaikan">
    <w:name w:val="Unresolved Mention"/>
    <w:basedOn w:val="FontParagrafDefault"/>
    <w:uiPriority w:val="99"/>
    <w:semiHidden/>
    <w:unhideWhenUsed/>
    <w:rsid w:val="00153DAF"/>
    <w:rPr>
      <w:color w:val="605E5C"/>
      <w:shd w:val="clear" w:color="auto" w:fill="E1DFDD"/>
    </w:rPr>
  </w:style>
  <w:style w:type="character" w:styleId="Penekanan">
    <w:name w:val="Emphasis"/>
    <w:basedOn w:val="FontParagrafDefault"/>
    <w:uiPriority w:val="20"/>
    <w:qFormat/>
    <w:rsid w:val="002B6FB7"/>
    <w:rPr>
      <w:i/>
      <w:iCs/>
    </w:rPr>
  </w:style>
  <w:style w:type="character" w:customStyle="1" w:styleId="sw">
    <w:name w:val="sw"/>
    <w:basedOn w:val="FontParagrafDefault"/>
    <w:rsid w:val="00E360D5"/>
  </w:style>
  <w:style w:type="paragraph" w:styleId="DaftarParagraf">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01C0B"/>
    <w:pPr>
      <w:spacing w:after="0"/>
      <w:ind w:left="240"/>
    </w:pPr>
    <w:rPr>
      <w:rFonts w:asciiTheme="minorHAnsi" w:hAnsiTheme="minorHAnsi" w:cstheme="minorHAnsi"/>
      <w:smallCaps/>
      <w:sz w:val="20"/>
      <w:szCs w:val="20"/>
    </w:rPr>
  </w:style>
  <w:style w:type="paragraph" w:styleId="Header">
    <w:name w:val="header"/>
    <w:basedOn w:val="Normal"/>
    <w:link w:val="HeaderKAR"/>
    <w:uiPriority w:val="99"/>
    <w:unhideWhenUsed/>
    <w:rsid w:val="00A01C0B"/>
    <w:pPr>
      <w:tabs>
        <w:tab w:val="center" w:pos="4513"/>
        <w:tab w:val="right" w:pos="9026"/>
      </w:tabs>
      <w:spacing w:after="0" w:line="240" w:lineRule="auto"/>
    </w:pPr>
  </w:style>
  <w:style w:type="character" w:customStyle="1" w:styleId="HeaderKAR">
    <w:name w:val="Header KAR"/>
    <w:basedOn w:val="FontParagrafDefaul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KAR"/>
    <w:uiPriority w:val="99"/>
    <w:unhideWhenUsed/>
    <w:rsid w:val="00A01C0B"/>
    <w:pPr>
      <w:tabs>
        <w:tab w:val="center" w:pos="4513"/>
        <w:tab w:val="right" w:pos="9026"/>
      </w:tabs>
      <w:spacing w:after="0" w:line="240" w:lineRule="auto"/>
    </w:pPr>
  </w:style>
  <w:style w:type="character" w:customStyle="1" w:styleId="FooterKAR">
    <w:name w:val="Footer KAR"/>
    <w:basedOn w:val="FontParagrafDefault"/>
    <w:link w:val="Footer"/>
    <w:uiPriority w:val="99"/>
    <w:rsid w:val="00A01C0B"/>
    <w:rPr>
      <w:rFonts w:ascii="Times New Roman" w:eastAsia="Calibri" w:hAnsi="Times New Roman" w:cs="SimSun"/>
      <w:kern w:val="0"/>
      <w:sz w:val="24"/>
      <w14:ligatures w14:val="none"/>
    </w:rPr>
  </w:style>
  <w:style w:type="paragraph" w:styleId="JudulTOC">
    <w:name w:val="TOC Heading"/>
    <w:basedOn w:val="Judul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5D4CFB"/>
    <w:pPr>
      <w:numPr>
        <w:ilvl w:val="2"/>
        <w:numId w:val="19"/>
      </w:numPr>
      <w:spacing w:after="40" w:line="360" w:lineRule="auto"/>
      <w:ind w:left="0" w:firstLine="0"/>
    </w:pPr>
    <w:rPr>
      <w:b/>
    </w:rPr>
  </w:style>
  <w:style w:type="character" w:customStyle="1" w:styleId="111KAR">
    <w:name w:val="1.1.1 KAR"/>
    <w:basedOn w:val="FontParagrafDefault"/>
    <w:link w:val="111"/>
    <w:rsid w:val="005D4CFB"/>
    <w:rPr>
      <w:rFonts w:ascii="Times New Roman" w:eastAsia="Calibri" w:hAnsi="Times New Roman" w:cs="SimSun"/>
      <w:b/>
      <w:kern w:val="0"/>
      <w:sz w:val="24"/>
      <w14:ligatures w14:val="none"/>
    </w:rPr>
  </w:style>
  <w:style w:type="table" w:styleId="KisiTabel">
    <w:name w:val="Table Grid"/>
    <w:basedOn w:val="Tabel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CC5345"/>
    <w:rPr>
      <w:color w:val="808080"/>
    </w:rPr>
  </w:style>
  <w:style w:type="character" w:styleId="Kuat">
    <w:name w:val="Strong"/>
    <w:basedOn w:val="FontParagrafDefaul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FontParagrafDefaul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29311F"/>
    <w:pPr>
      <w:tabs>
        <w:tab w:val="right" w:leader="dot" w:pos="7930"/>
      </w:tabs>
      <w:spacing w:after="0"/>
    </w:pPr>
    <w:rPr>
      <w:rFonts w:cs="Times New Roman"/>
      <w:noProof/>
      <w:color w:val="000000" w:themeColor="text1"/>
      <w:szCs w:val="24"/>
    </w:rPr>
  </w:style>
  <w:style w:type="paragraph" w:styleId="TOC5">
    <w:name w:val="toc 5"/>
    <w:basedOn w:val="Normal"/>
    <w:next w:val="Normal"/>
    <w:autoRedefine/>
    <w:uiPriority w:val="39"/>
    <w:unhideWhenUsed/>
    <w:rsid w:val="00D5461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D5461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D5461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D5461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D54613"/>
    <w:pPr>
      <w:spacing w:after="0"/>
      <w:ind w:left="1920"/>
    </w:pPr>
    <w:rPr>
      <w:rFonts w:asciiTheme="minorHAnsi" w:hAnsiTheme="minorHAnsi" w:cstheme="minorHAnsi"/>
      <w:sz w:val="18"/>
      <w:szCs w:val="18"/>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ReferensiKomentar">
    <w:name w:val="annotation reference"/>
    <w:basedOn w:val="FontParagrafDefault"/>
    <w:uiPriority w:val="99"/>
    <w:semiHidden/>
    <w:unhideWhenUsed/>
    <w:rsid w:val="00A55330"/>
    <w:rPr>
      <w:sz w:val="16"/>
      <w:szCs w:val="16"/>
    </w:rPr>
  </w:style>
  <w:style w:type="paragraph" w:styleId="TeksKomentar">
    <w:name w:val="annotation text"/>
    <w:basedOn w:val="Normal"/>
    <w:link w:val="TeksKomentarKAR"/>
    <w:uiPriority w:val="99"/>
    <w:unhideWhenUsed/>
    <w:rsid w:val="00A55330"/>
    <w:pPr>
      <w:spacing w:line="240" w:lineRule="auto"/>
    </w:pPr>
    <w:rPr>
      <w:sz w:val="20"/>
      <w:szCs w:val="20"/>
    </w:rPr>
  </w:style>
  <w:style w:type="character" w:customStyle="1" w:styleId="TeksKomentarKAR">
    <w:name w:val="Teks Komentar KAR"/>
    <w:basedOn w:val="FontParagrafDefault"/>
    <w:link w:val="TeksKomentar"/>
    <w:uiPriority w:val="99"/>
    <w:rsid w:val="00A55330"/>
    <w:rPr>
      <w:rFonts w:ascii="Times New Roman" w:eastAsia="Calibri" w:hAnsi="Times New Roman" w:cs="SimSun"/>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A55330"/>
    <w:rPr>
      <w:b/>
      <w:bCs/>
    </w:rPr>
  </w:style>
  <w:style w:type="character" w:customStyle="1" w:styleId="SubjekKomentarKAR">
    <w:name w:val="Subjek Komentar KAR"/>
    <w:basedOn w:val="TeksKomentarKAR"/>
    <w:link w:val="SubjekKomentar"/>
    <w:uiPriority w:val="99"/>
    <w:semiHidden/>
    <w:rsid w:val="00A55330"/>
    <w:rPr>
      <w:rFonts w:ascii="Times New Roman" w:eastAsia="Calibri" w:hAnsi="Times New Roman" w:cs="SimSun"/>
      <w:b/>
      <w:bCs/>
      <w:kern w:val="0"/>
      <w:sz w:val="20"/>
      <w:szCs w:val="20"/>
      <w14:ligatures w14:val="none"/>
    </w:rPr>
  </w:style>
  <w:style w:type="paragraph" w:styleId="TeksBalon">
    <w:name w:val="Balloon Text"/>
    <w:basedOn w:val="Normal"/>
    <w:link w:val="TeksBalonKAR"/>
    <w:uiPriority w:val="99"/>
    <w:semiHidden/>
    <w:unhideWhenUsed/>
    <w:rsid w:val="00FC266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2669"/>
    <w:rPr>
      <w:rFonts w:ascii="Segoe UI" w:eastAsia="Calibri" w:hAnsi="Segoe UI" w:cs="Segoe UI"/>
      <w:kern w:val="0"/>
      <w:sz w:val="18"/>
      <w:szCs w:val="18"/>
      <w14:ligatures w14:val="none"/>
    </w:rPr>
  </w:style>
  <w:style w:type="character" w:styleId="HiperlinkyangDiikuti">
    <w:name w:val="FollowedHyperlink"/>
    <w:basedOn w:val="FontParagrafDefaul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2.xml"/><Relationship Id="rId10" Type="http://schemas.openxmlformats.org/officeDocument/2006/relationships/image" Target="../clipboard/media/image1.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customXml" Target="ink/ink2.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4.xml"/></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2B92EFA-3921-44F4-9715-D72718A82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6</TotalTime>
  <Pages>66</Pages>
  <Words>18298</Words>
  <Characters>104302</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2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62</cp:revision>
  <cp:lastPrinted>2023-11-20T04:26:00Z</cp:lastPrinted>
  <dcterms:created xsi:type="dcterms:W3CDTF">2023-04-02T18:12:00Z</dcterms:created>
  <dcterms:modified xsi:type="dcterms:W3CDTF">2024-02-05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